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01BD7E27"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r w:rsidR="008B6257">
        <w:rPr>
          <w:rFonts w:ascii="Arial" w:hAnsi="Arial" w:cs="Arial"/>
          <w:sz w:val="28"/>
          <w:szCs w:val="28"/>
        </w:rPr>
        <w:t>Estimating</w:t>
      </w:r>
      <w:r w:rsidR="008B6257" w:rsidRPr="00C21754">
        <w:rPr>
          <w:rFonts w:ascii="Arial" w:hAnsi="Arial" w:cs="Arial"/>
          <w:sz w:val="28"/>
          <w:szCs w:val="28"/>
        </w:rPr>
        <w:t xml:space="preserve"> </w:t>
      </w:r>
      <w:r w:rsidR="00B8033D" w:rsidRPr="00C21754">
        <w:rPr>
          <w:rFonts w:ascii="Arial" w:hAnsi="Arial" w:cs="Arial"/>
          <w:sz w:val="28"/>
          <w:szCs w:val="28"/>
        </w:rPr>
        <w:t xml:space="preserve">nosocomial transmission of </w:t>
      </w:r>
      <w:r w:rsidR="008B6257">
        <w:rPr>
          <w:rFonts w:ascii="Arial" w:hAnsi="Arial" w:cs="Arial"/>
          <w:sz w:val="28"/>
          <w:szCs w:val="28"/>
        </w:rPr>
        <w:t>micro</w:t>
      </w:r>
      <w:r w:rsidR="00F05203">
        <w:rPr>
          <w:rFonts w:ascii="Arial" w:hAnsi="Arial" w:cs="Arial"/>
          <w:sz w:val="28"/>
          <w:szCs w:val="28"/>
        </w:rPr>
        <w:t>-</w:t>
      </w:r>
      <w:r w:rsidR="008B6257">
        <w:rPr>
          <w:rFonts w:ascii="Arial" w:hAnsi="Arial" w:cs="Arial"/>
          <w:sz w:val="28"/>
          <w:szCs w:val="28"/>
        </w:rPr>
        <w:t>organisms</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p>
    <w:p w14:paraId="49B4DE61" w14:textId="77777777" w:rsidR="00A66844" w:rsidRPr="00E9528B" w:rsidRDefault="00A66844" w:rsidP="00C7620C">
      <w:pPr>
        <w:rPr>
          <w:rFonts w:ascii="Arial" w:hAnsi="Arial" w:cs="Arial"/>
          <w:sz w:val="28"/>
          <w:szCs w:val="28"/>
        </w:rPr>
      </w:pPr>
    </w:p>
    <w:p w14:paraId="0699E468" w14:textId="145FA738"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7937DD3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62B2FA5F" w14:textId="3EA839A5" w:rsidR="0089099D" w:rsidRPr="008E35BA" w:rsidRDefault="00E6133D" w:rsidP="00C7620C">
      <w:r w:rsidRPr="008E35BA">
        <w:t>*</w:t>
      </w:r>
      <w:r w:rsidR="00215411" w:rsidRPr="008E35BA">
        <w:t xml:space="preserve">Corresponding authors: </w:t>
      </w:r>
      <w:r w:rsidR="008D7B47" w:rsidRPr="008E35BA">
        <w:t>Sen Pei, Jeffrey Shaman</w:t>
      </w:r>
    </w:p>
    <w:p w14:paraId="398A83E5" w14:textId="56B83A9E"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007D1EC7" w:rsidR="0061705D" w:rsidRPr="00EF3345" w:rsidRDefault="0061705D" w:rsidP="00C7620C">
      <w:pPr>
        <w:jc w:val="both"/>
      </w:pPr>
      <w:r w:rsidRPr="008E35BA">
        <w:rPr>
          <w:b/>
          <w:bCs/>
        </w:rPr>
        <w:t>One Sentence Summary:</w:t>
      </w:r>
      <w:r w:rsidR="00890DBE">
        <w:rPr>
          <w:b/>
          <w:bCs/>
        </w:rPr>
        <w:t xml:space="preserve"> </w:t>
      </w:r>
      <w:r w:rsidR="003C3BE4">
        <w:t>Using</w:t>
      </w:r>
      <w:r w:rsidR="00890DBE">
        <w:t xml:space="preserve"> electronic health</w:t>
      </w:r>
      <w:r w:rsidR="002970FD">
        <w:t xml:space="preserve"> patient</w:t>
      </w:r>
      <w:r w:rsidR="00890DBE">
        <w:t xml:space="preserve"> records and clinical culture data </w:t>
      </w:r>
      <w:r w:rsidR="00963C0B">
        <w:t xml:space="preserve">we </w:t>
      </w:r>
      <w:r w:rsidR="00890DBE">
        <w:t xml:space="preserve">estimated </w:t>
      </w:r>
      <w:r w:rsidR="00527B25">
        <w:t xml:space="preserve">nosocomial </w:t>
      </w:r>
      <w:r w:rsidR="00890DBE">
        <w:t xml:space="preserve">transmission </w:t>
      </w:r>
      <w:r w:rsidR="005C0595">
        <w:t>and</w:t>
      </w:r>
      <w:r w:rsidR="00890DBE">
        <w:t xml:space="preserve"> detection of pathogenic bacteria in a major New York City hospital system</w:t>
      </w:r>
      <w:r w:rsidR="004A6587">
        <w:t xml:space="preserve"> and</w:t>
      </w:r>
      <w:r w:rsidR="00890DBE">
        <w:t xml:space="preserve"> found </w:t>
      </w:r>
      <w:r w:rsidR="0050349E">
        <w:t>admission, discharges, transfers</w:t>
      </w:r>
      <w:r w:rsidR="000E0352">
        <w:t xml:space="preserve">, </w:t>
      </w:r>
      <w:r w:rsidR="000E0352" w:rsidRPr="00CC52A1">
        <w:rPr>
          <w:color w:val="000000"/>
        </w:rPr>
        <w:t>patient contact</w:t>
      </w:r>
      <w:r w:rsidR="00890DBE">
        <w:t xml:space="preserve"> and micro-orga</w:t>
      </w:r>
      <w:r w:rsidR="000E0352">
        <w:t>n</w:t>
      </w:r>
      <w:r w:rsidR="00890DBE">
        <w:t>ism surveillance determine</w:t>
      </w:r>
      <w:r w:rsidR="004B249D">
        <w:t xml:space="preserve"> epidemiological features</w:t>
      </w:r>
      <w:r w:rsidR="00890DBE">
        <w:t>.</w:t>
      </w:r>
    </w:p>
    <w:p w14:paraId="1022AED8" w14:textId="71BE69EB" w:rsidR="00E6133D" w:rsidRPr="008E35BA" w:rsidRDefault="00E6133D" w:rsidP="00C7620C">
      <w:pPr>
        <w:keepNext/>
        <w:pBdr>
          <w:top w:val="nil"/>
          <w:left w:val="nil"/>
          <w:bottom w:val="nil"/>
          <w:right w:val="nil"/>
          <w:between w:val="nil"/>
        </w:pBdr>
        <w:spacing w:before="240" w:after="60"/>
        <w:rPr>
          <w:b/>
          <w:color w:val="000000"/>
        </w:rPr>
      </w:pPr>
      <w:bookmarkStart w:id="0" w:name="30j0zll" w:colFirst="0" w:colLast="0"/>
      <w:bookmarkStart w:id="1" w:name="1fob9te" w:colFirst="0" w:colLast="0"/>
      <w:bookmarkEnd w:id="0"/>
      <w:bookmarkEnd w:id="1"/>
      <w:r w:rsidRPr="008E35BA">
        <w:rPr>
          <w:b/>
          <w:color w:val="000000"/>
        </w:rPr>
        <w:t>Abstract</w:t>
      </w:r>
      <w:r w:rsidR="00DE40F4" w:rsidRPr="008E35BA">
        <w:rPr>
          <w:b/>
          <w:color w:val="000000"/>
        </w:rPr>
        <w:t xml:space="preserve"> (</w:t>
      </w:r>
      <w:r w:rsidR="00770BA9">
        <w:rPr>
          <w:b/>
          <w:color w:val="000000" w:themeColor="text1"/>
        </w:rPr>
        <w:t>250</w:t>
      </w:r>
      <w:r w:rsidR="008D7B47" w:rsidRPr="008E35BA">
        <w:rPr>
          <w:b/>
          <w:color w:val="000000"/>
        </w:rPr>
        <w:t>/</w:t>
      </w:r>
      <w:r w:rsidR="00DE40F4" w:rsidRPr="008E35BA">
        <w:rPr>
          <w:b/>
          <w:color w:val="000000"/>
        </w:rPr>
        <w:t>250 words)</w:t>
      </w:r>
    </w:p>
    <w:p w14:paraId="718EA30F" w14:textId="6CA8CA4B"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w:t>
      </w:r>
      <w:r w:rsidRPr="00CC52A1">
        <w:rPr>
          <w:color w:val="000000"/>
        </w:rPr>
        <w:t xml:space="preserve"> health in hospitals. </w:t>
      </w:r>
      <w:r w:rsidR="008B6257">
        <w:rPr>
          <w:color w:val="000000"/>
        </w:rPr>
        <w:t xml:space="preserve">Here </w:t>
      </w:r>
      <w:r w:rsidR="00DE40F4" w:rsidRPr="00CC52A1">
        <w:rPr>
          <w:color w:val="000000"/>
        </w:rPr>
        <w:t xml:space="preserve">we leverage electronic health records from a major New York City hospital system collected during 2020-2021 to support </w:t>
      </w:r>
      <w:r w:rsidR="009D3DD5" w:rsidRPr="00CC52A1">
        <w:rPr>
          <w:color w:val="000000"/>
        </w:rPr>
        <w:t>inference</w:t>
      </w:r>
      <w:r w:rsidR="00DE40F4" w:rsidRPr="00CC52A1">
        <w:rPr>
          <w:color w:val="000000"/>
        </w:rPr>
        <w:t xml:space="preserve"> of </w:t>
      </w:r>
      <w:r w:rsidR="00254B91" w:rsidRPr="00CC52A1">
        <w:rPr>
          <w:color w:val="000000" w:themeColor="text1"/>
        </w:rPr>
        <w:t>nosocomial transmission</w:t>
      </w:r>
      <w:r w:rsidR="0071350B">
        <w:rPr>
          <w:color w:val="000000" w:themeColor="text1"/>
        </w:rPr>
        <w:t xml:space="preserve"> and detection</w:t>
      </w:r>
      <w:r w:rsidR="00DE40F4" w:rsidRPr="00CC52A1">
        <w:rPr>
          <w:color w:val="000000"/>
        </w:rPr>
        <w:t xml:space="preserve"> for eight </w:t>
      </w:r>
      <w:r w:rsidR="008B6257">
        <w:rPr>
          <w:color w:val="000000"/>
        </w:rPr>
        <w:t>micro</w:t>
      </w:r>
      <w:r w:rsidR="003C01A7">
        <w:rPr>
          <w:color w:val="000000"/>
        </w:rPr>
        <w:t>-</w:t>
      </w:r>
      <w:r w:rsidR="008B6257">
        <w:rPr>
          <w:color w:val="000000"/>
        </w:rPr>
        <w:t>organisms</w:t>
      </w:r>
      <w:r w:rsidR="00DE40F4" w:rsidRPr="00CC52A1">
        <w:rPr>
          <w:color w:val="000000"/>
        </w:rPr>
        <w:t xml:space="preserve">.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8B6257">
        <w:rPr>
          <w:color w:val="000000"/>
        </w:rPr>
        <w:t>model-</w:t>
      </w:r>
      <w:r w:rsidR="00503404">
        <w:rPr>
          <w:color w:val="000000"/>
        </w:rPr>
        <w:t>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B0584E">
        <w:rPr>
          <w:color w:val="000000"/>
        </w:rPr>
        <w:t xml:space="preserve"> upon clinical culture testing</w:t>
      </w:r>
      <w:r w:rsidR="003F11B6">
        <w:rPr>
          <w:color w:val="000000"/>
        </w:rPr>
        <w:t xml:space="preserve">. </w:t>
      </w:r>
      <w:r w:rsidR="00B63D08" w:rsidRPr="00CC52A1">
        <w:rPr>
          <w:color w:val="000000"/>
        </w:rPr>
        <w:t>We appl</w:t>
      </w:r>
      <w:r w:rsidR="00336C9D" w:rsidRPr="00CC52A1">
        <w:rPr>
          <w:color w:val="000000"/>
        </w:rPr>
        <w:t>y</w:t>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D23E07">
        <w:rPr>
          <w:color w:val="000000"/>
        </w:rPr>
        <w:t>MSSA</w:t>
      </w:r>
      <w:r w:rsidR="006C7F5A" w:rsidRPr="00CC52A1">
        <w:rPr>
          <w:color w:val="000000"/>
        </w:rPr>
        <w:t xml:space="preserve"> has a lower nosocomial transmission rate than </w:t>
      </w:r>
      <w:r w:rsidR="006C7F5A" w:rsidRPr="00D23E07">
        <w:rPr>
          <w:iCs/>
          <w:color w:val="000000"/>
        </w:rPr>
        <w:t>MRSA</w:t>
      </w:r>
      <w:r w:rsidR="006C7F5A" w:rsidRPr="00CC52A1">
        <w:rPr>
          <w:i/>
          <w:color w:val="000000"/>
        </w:rPr>
        <w:t>.</w:t>
      </w:r>
      <w:r w:rsidR="00D03B41">
        <w:rPr>
          <w:rStyle w:val="CommentReference"/>
          <w:sz w:val="24"/>
          <w:szCs w:val="24"/>
        </w:rPr>
        <w:t xml:space="preserve"> W</w:t>
      </w:r>
      <w:r w:rsidR="00940271" w:rsidRPr="00CC52A1">
        <w:rPr>
          <w:iCs/>
          <w:color w:val="000000"/>
        </w:rPr>
        <w:t xml:space="preserve">hile bacterial pathogens have different levels of </w:t>
      </w:r>
      <w:r w:rsidR="00940271" w:rsidRPr="00CC52A1">
        <w:rPr>
          <w:iCs/>
          <w:color w:val="000000"/>
        </w:rPr>
        <w:lastRenderedPageBreak/>
        <w:t>importation rates</w:t>
      </w:r>
      <w:r w:rsidR="00C32204" w:rsidRPr="00CC52A1">
        <w:rPr>
          <w:iCs/>
          <w:color w:val="000000"/>
        </w:rPr>
        <w:t>,</w:t>
      </w:r>
      <w:r w:rsidR="00940271" w:rsidRPr="00CC52A1">
        <w:rPr>
          <w:iCs/>
          <w:color w:val="000000"/>
        </w:rPr>
        <w:t xml:space="preserve"> nosocomial transmission rates were similar</w:t>
      </w:r>
      <w:r w:rsidR="003C01A7">
        <w:rPr>
          <w:iCs/>
          <w:color w:val="000000"/>
        </w:rPr>
        <w:t xml:space="preserve"> among organisms</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7762E4">
        <w:rPr>
          <w:color w:val="000000"/>
        </w:rPr>
        <w:t xml:space="preserve"> likelihoods of detection</w:t>
      </w:r>
      <w:r w:rsidR="00C32204" w:rsidRPr="00CC52A1">
        <w:rPr>
          <w:color w:val="000000"/>
        </w:rPr>
        <w:t xml:space="preserve"> </w:t>
      </w:r>
      <w:r w:rsidR="00940271" w:rsidRPr="00CC52A1">
        <w:rPr>
          <w:iCs/>
          <w:color w:val="000000"/>
        </w:rPr>
        <w:t xml:space="preserve">are similar for all pathogens. </w:t>
      </w:r>
      <w:r w:rsidR="00E763A1" w:rsidRPr="00CC52A1">
        <w:rPr>
          <w:color w:val="000000"/>
        </w:rPr>
        <w:t xml:space="preserve">This work highlights how fine-scale patient data can support inference of </w:t>
      </w:r>
      <w:r w:rsidR="003C01A7">
        <w:rPr>
          <w:color w:val="000000"/>
        </w:rPr>
        <w:t xml:space="preserve">the </w:t>
      </w:r>
      <w:r w:rsidR="00E763A1" w:rsidRPr="00CC52A1">
        <w:rPr>
          <w:color w:val="000000"/>
        </w:rPr>
        <w:t>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could ultimately support the development of hospital control measures</w:t>
      </w:r>
      <w:r w:rsidR="003C01A7">
        <w:rPr>
          <w:color w:val="000000"/>
        </w:rPr>
        <w:t>,</w:t>
      </w:r>
      <w:r w:rsidR="00DE40F4" w:rsidRPr="00CC52A1">
        <w:rPr>
          <w:color w:val="000000"/>
        </w:rPr>
        <w:t xml:space="preserve"> </w:t>
      </w:r>
      <w:r w:rsidR="0085578E" w:rsidRPr="00CC52A1">
        <w:rPr>
          <w:color w:val="000000"/>
        </w:rPr>
        <w:t xml:space="preserve">as well as </w:t>
      </w:r>
      <w:r w:rsidR="00873962">
        <w:rPr>
          <w:color w:val="000000"/>
        </w:rPr>
        <w:t xml:space="preserve">the </w:t>
      </w:r>
      <w:r w:rsidR="0085578E" w:rsidRPr="00CC52A1">
        <w:rPr>
          <w:color w:val="000000"/>
        </w:rPr>
        <w:t>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49F061F3" w14:textId="7A763ADA" w:rsidR="00A36349" w:rsidRPr="00CC52A1" w:rsidRDefault="00123FDA" w:rsidP="005A0A33">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1FC150C9" w14:textId="48C37DAB" w:rsidR="00404474" w:rsidRDefault="00783286" w:rsidP="00C7620C">
      <w:pPr>
        <w:jc w:val="both"/>
      </w:pPr>
      <w:r w:rsidRPr="00CC52A1">
        <w:t>Antimicrobial resistance</w:t>
      </w:r>
      <w:r w:rsidR="009914B1" w:rsidRPr="00CC52A1">
        <w:t xml:space="preserve"> </w:t>
      </w:r>
      <w:r w:rsidR="009C49CA" w:rsidRPr="00CC52A1">
        <w:t>micro</w:t>
      </w:r>
      <w:r w:rsidR="000A4430" w:rsidRPr="00CC52A1">
        <w:t>-</w:t>
      </w:r>
      <w:r w:rsidR="009914B1" w:rsidRPr="00CC52A1">
        <w:t>organisms</w:t>
      </w:r>
      <w:r w:rsidR="005E4095" w:rsidRPr="00CC52A1">
        <w:t xml:space="preserve"> (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w:t>
      </w:r>
      <w:r w:rsidR="003C01A7">
        <w:t>have</w:t>
      </w:r>
      <w:r w:rsidR="003C01A7" w:rsidRPr="00CC52A1">
        <w:t xml:space="preserve"> </w:t>
      </w:r>
      <w:r w:rsidR="005E4095" w:rsidRPr="00CC52A1">
        <w:t xml:space="preserve">emerged as one of the leading public </w:t>
      </w:r>
      <w:r w:rsidR="003C01A7">
        <w:t xml:space="preserve">health </w:t>
      </w:r>
      <w:r w:rsidR="005E4095" w:rsidRPr="00CC52A1">
        <w:t>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R</w:t>
      </w:r>
      <w:r w:rsidR="003C01A7">
        <w:t>O</w:t>
      </w:r>
      <w:r w:rsidR="005E4095" w:rsidRPr="00CC52A1">
        <w:t xml:space="preserve"> in 2019 globally, and mortality caused by A</w:t>
      </w:r>
      <w:r w:rsidR="00BC7EEA" w:rsidRPr="00CC52A1">
        <w:t>M</w:t>
      </w:r>
      <w:r w:rsidR="005E4095" w:rsidRPr="00CC52A1">
        <w:t>R</w:t>
      </w:r>
      <w:r w:rsidR="003C01A7">
        <w:t>O</w:t>
      </w:r>
      <w:r w:rsidR="005E4095" w:rsidRPr="00CC52A1">
        <w:t xml:space="preserve"> 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Hospital-acquired (nosocomial) infections by</w:t>
      </w:r>
      <w:r w:rsidR="00010D7D" w:rsidRPr="00CC52A1">
        <w:t xml:space="preserve"> bacterial pathogens</w:t>
      </w:r>
      <w:r w:rsidR="003C01A7">
        <w:t>,</w:t>
      </w:r>
      <w:r w:rsidR="00010D7D" w:rsidRPr="00CC52A1">
        <w:t xml:space="preserve"> including those resistant to antibiotics</w:t>
      </w:r>
      <w:r w:rsidR="003C01A7">
        <w:t>,</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r w:rsidR="005E4095" w:rsidRPr="00CC52A1">
        <w:fldChar w:fldCharType="begin"/>
      </w:r>
      <w:r w:rsidR="007321F5">
        <w:instrText xml:space="preserve"> ADDIN ZOTERO_ITEM CSL_CITATION {"citationID":"a1lj2u18kf7","properties":{"formattedCitation":"{\\i{}(2, 3)}","plainCitation":"(2, 3)","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1209,"uris":["http://zotero.org/users/9551388/items/9DZ8PMDX"],"itemData":{"id":1209,"type":"report","language":"en","note":"DOI: 10.15620/cdc:82532\nDOI: 10.15620/cdc:82532","publisher":"Centers for Disease Control and Prevention (U.S.)","source":"DOI.org (Crossref)","title":"Antibiotic resistance threats in the United States, 2019","URL":"https://stacks.cdc.gov/view/cdc/82532","author":[{"literal":"Centers for Disease Control and Prevention (U.S.)"}],"accessed":{"date-parts":[["2023",6,2]]},"issued":{"date-parts":[["2019",11]]}}}],"schema":"https://github.com/citation-style-language/schema/raw/master/csl-citation.json"} </w:instrText>
      </w:r>
      <w:r w:rsidR="005E4095" w:rsidRPr="00CC52A1">
        <w:fldChar w:fldCharType="separate"/>
      </w:r>
      <w:r w:rsidR="007321F5" w:rsidRPr="007321F5">
        <w:rPr>
          <w:i/>
          <w:iCs/>
          <w:lang w:val="en-GB"/>
        </w:rPr>
        <w:t>(2, 3)</w:t>
      </w:r>
      <w:r w:rsidR="005E4095" w:rsidRPr="00CC52A1">
        <w:fldChar w:fldCharType="end"/>
      </w:r>
      <w:r w:rsidR="005E4095" w:rsidRPr="00CC52A1">
        <w:t>.</w:t>
      </w:r>
    </w:p>
    <w:p w14:paraId="4BB6CBFE" w14:textId="77777777" w:rsidR="00404474" w:rsidRDefault="00404474" w:rsidP="00C7620C">
      <w:pPr>
        <w:jc w:val="both"/>
      </w:pPr>
    </w:p>
    <w:p w14:paraId="72C23C5D" w14:textId="3D0B683F" w:rsidR="002876C6" w:rsidRPr="00CC52A1" w:rsidRDefault="005E4095" w:rsidP="00C7620C">
      <w:pPr>
        <w:jc w:val="both"/>
      </w:pPr>
      <w:r w:rsidRPr="00CC52A1">
        <w:t>Understanding the burden</w:t>
      </w:r>
      <w:r w:rsidR="000E17B8">
        <w:t>,</w:t>
      </w:r>
      <w:r w:rsidR="00011CC0">
        <w:t xml:space="preserve"> mechanisms of</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w:t>
      </w:r>
      <w:r w:rsidR="003C01A7">
        <w:t>the epidemiological</w:t>
      </w:r>
      <w:r w:rsidR="003C01A7" w:rsidRPr="00CC52A1">
        <w:t xml:space="preserve"> </w:t>
      </w:r>
      <w:r w:rsidRPr="00CC52A1">
        <w:t>characteristics</w:t>
      </w:r>
      <w:r w:rsidR="003C01A7">
        <w:t xml:space="preserve"> of these pathogens</w:t>
      </w:r>
      <w:r w:rsidRPr="00CC52A1">
        <w:t xml:space="preserve">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7321F5">
        <w:instrText xml:space="preserve"> ADDIN ZOTERO_ITEM CSL_CITATION {"citationID":"a1r8ejqcbmf","properties":{"formattedCitation":"{\\i{}(4\\uc0\\u8211{}6)}","plainCitation":"(4–6)","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7321F5" w:rsidRPr="007321F5">
        <w:rPr>
          <w:i/>
          <w:iCs/>
          <w:lang w:val="en-GB"/>
        </w:rPr>
        <w:t>(4–6)</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3ECF3989"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7321F5">
        <w:instrText xml:space="preserve"> ADDIN ZOTERO_ITEM CSL_CITATION {"citationID":"a1jm9uapbeu","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7321F5" w:rsidRPr="007321F5">
        <w:rPr>
          <w:i/>
          <w:iCs/>
          <w:lang w:val="en-GB"/>
        </w:rPr>
        <w:t>(5)</w:t>
      </w:r>
      <w:r w:rsidR="00C41CA2" w:rsidRPr="00CC52A1">
        <w:fldChar w:fldCharType="end"/>
      </w:r>
      <w:r w:rsidR="005204A8" w:rsidRPr="00CC52A1">
        <w:t>, and</w:t>
      </w:r>
      <w:r w:rsidR="00E737CB" w:rsidRPr="00CC52A1">
        <w:t xml:space="preserve"> to characterize the </w:t>
      </w:r>
      <w:r w:rsidR="00184896">
        <w:t>hospital conditions and settings that</w:t>
      </w:r>
      <w:r w:rsidR="00E737CB" w:rsidRPr="00CC52A1">
        <w:t xml:space="preserve"> sustain transmission of both resistant and sensitive strains </w:t>
      </w:r>
      <w:r w:rsidR="00C41CA2" w:rsidRPr="00CC52A1">
        <w:fldChar w:fldCharType="begin"/>
      </w:r>
      <w:r w:rsidR="007321F5">
        <w:instrText xml:space="preserve"> ADDIN ZOTERO_ITEM CSL_CITATION {"citationID":"a1lrgn11abe","properties":{"formattedCitation":"{\\i{}(7)}","plainCitation":"(7)","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7321F5" w:rsidRPr="007321F5">
        <w:rPr>
          <w:i/>
          <w:iCs/>
          <w:lang w:val="en-GB"/>
        </w:rPr>
        <w:t>(7)</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7321F5">
        <w:instrText xml:space="preserve"> ADDIN ZOTERO_ITEM CSL_CITATION {"citationID":"a1jscjvms4s","properties":{"formattedCitation":"{\\i{}(8, 9)}","plainCitation":"(8, 9)","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7321F5" w:rsidRPr="007321F5">
        <w:rPr>
          <w:i/>
          <w:iCs/>
          <w:lang w:val="en-GB"/>
        </w:rPr>
        <w:t>(8, 9)</w:t>
      </w:r>
      <w:r w:rsidRPr="00CC52A1">
        <w:fldChar w:fldCharType="end"/>
      </w:r>
      <w:r w:rsidR="00893449">
        <w:t xml:space="preserve">, to understand virulence and nosocomial transmission tradeoffs </w:t>
      </w:r>
      <w:r w:rsidR="00893449">
        <w:fldChar w:fldCharType="begin"/>
      </w:r>
      <w:r w:rsidR="00E512A9">
        <w:instrText xml:space="preserve"> ADDIN ZOTERO_ITEM CSL_CITATION {"citationID":"a29j12st4gt","properties":{"formattedCitation":"{\\i{}(10)}","plainCitation":"(10)","noteIndex":0},"citationItems":[{"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893449">
        <w:fldChar w:fldCharType="separate"/>
      </w:r>
      <w:r w:rsidR="00E512A9" w:rsidRPr="00E512A9">
        <w:rPr>
          <w:i/>
          <w:iCs/>
          <w:lang w:val="en-GB"/>
        </w:rPr>
        <w:t>(10)</w:t>
      </w:r>
      <w:r w:rsidR="00893449">
        <w:fldChar w:fldCharType="end"/>
      </w:r>
      <w:r w:rsidRPr="00CC52A1">
        <w:t xml:space="preserve">, to evaluate antibiotic treatment protocols </w:t>
      </w:r>
      <w:r w:rsidRPr="00CC52A1">
        <w:fldChar w:fldCharType="begin"/>
      </w:r>
      <w:r w:rsidR="00E512A9">
        <w:instrText xml:space="preserve"> ADDIN ZOTERO_ITEM CSL_CITATION {"citationID":"r3HeQLSX","properties":{"formattedCitation":"{\\i{}(11)}","plainCitation":"(11)","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E512A9" w:rsidRPr="00E512A9">
        <w:rPr>
          <w:i/>
          <w:iCs/>
          <w:lang w:val="en-GB"/>
        </w:rPr>
        <w:t>(11)</w:t>
      </w:r>
      <w:r w:rsidRPr="00CC52A1">
        <w:fldChar w:fldCharType="end"/>
      </w:r>
      <w:r w:rsidRPr="00CC52A1">
        <w:t xml:space="preserve">, to assess control measures to reduce nosocomial transmission </w:t>
      </w:r>
      <w:r w:rsidRPr="00CC52A1">
        <w:fldChar w:fldCharType="begin"/>
      </w:r>
      <w:r w:rsidR="00E512A9">
        <w:instrText xml:space="preserve"> ADDIN ZOTERO_ITEM CSL_CITATION {"citationID":"dxvu5D9Z","properties":{"formattedCitation":"{\\i{}(7, 12\\uc0\\u8211{}15)}","plainCitation":"(7, 12–15)","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E512A9" w:rsidRPr="00E512A9">
        <w:rPr>
          <w:i/>
          <w:iCs/>
          <w:lang w:val="en-GB"/>
        </w:rPr>
        <w:t>(7, 12–15)</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w:t>
      </w:r>
      <w:r w:rsidR="00184896">
        <w:t>conjunction</w:t>
      </w:r>
      <w:r w:rsidR="00184896" w:rsidRPr="00CC52A1">
        <w:t xml:space="preserve"> </w:t>
      </w:r>
      <w:r w:rsidR="004033B5" w:rsidRPr="00CC52A1">
        <w:t xml:space="preserve">with empirical observations to assess the role of competition </w:t>
      </w:r>
      <w:r w:rsidR="00184896">
        <w:t>among</w:t>
      </w:r>
      <w:r w:rsidR="00184896" w:rsidRPr="00CC52A1">
        <w:t xml:space="preserve"> </w:t>
      </w:r>
      <w:r w:rsidR="004033B5" w:rsidRPr="00CC52A1">
        <w:t>different strains between</w:t>
      </w:r>
      <w:r w:rsidR="00184896">
        <w:t xml:space="preserve"> </w:t>
      </w:r>
      <w:r w:rsidR="004033B5" w:rsidRPr="00CC52A1">
        <w:t>host</w:t>
      </w:r>
      <w:r w:rsidR="00184896">
        <w:t>s</w:t>
      </w:r>
      <w:r w:rsidR="004033B5" w:rsidRPr="00CC52A1">
        <w:t xml:space="preserve"> and the role of within</w:t>
      </w:r>
      <w:r w:rsidR="009D0C12" w:rsidRPr="00CC52A1">
        <w:t>-</w:t>
      </w:r>
      <w:r w:rsidR="004033B5" w:rsidRPr="00CC52A1">
        <w:t xml:space="preserve">host microbiome pathogen interactions </w:t>
      </w:r>
      <w:r w:rsidR="004033B5" w:rsidRPr="00CC52A1">
        <w:fldChar w:fldCharType="begin"/>
      </w:r>
      <w:r w:rsidR="00E512A9">
        <w:instrText xml:space="preserve"> ADDIN ZOTERO_ITEM CSL_CITATION {"citationID":"a2qanuomr2r","properties":{"formattedCitation":"{\\i{}(16)}","plainCitation":"(16)","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E512A9" w:rsidRPr="00E512A9">
        <w:rPr>
          <w:i/>
          <w:iCs/>
          <w:lang w:val="en-GB"/>
        </w:rPr>
        <w:t>(16)</w:t>
      </w:r>
      <w:r w:rsidR="004033B5" w:rsidRPr="00CC52A1">
        <w:fldChar w:fldCharType="end"/>
      </w:r>
      <w:r w:rsidR="0044630F" w:rsidRPr="00CC52A1">
        <w:t>.</w:t>
      </w:r>
    </w:p>
    <w:p w14:paraId="04703266" w14:textId="77777777" w:rsidR="00BD2D9C" w:rsidRPr="00CC52A1" w:rsidRDefault="00BD2D9C" w:rsidP="00C7620C">
      <w:pPr>
        <w:jc w:val="both"/>
      </w:pPr>
    </w:p>
    <w:p w14:paraId="005C9C4F" w14:textId="0B68D8D7" w:rsidR="00464035" w:rsidRPr="00CC52A1" w:rsidRDefault="009D1144" w:rsidP="003A1B38">
      <w:pPr>
        <w:jc w:val="both"/>
      </w:pPr>
      <w:r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AMR</w:t>
      </w:r>
      <w:r w:rsidR="00184896">
        <w:t>Os</w:t>
      </w:r>
      <w:r w:rsidR="00D95291" w:rsidRPr="00CC52A1">
        <w:t xml:space="preserve"> </w:t>
      </w:r>
      <w:r w:rsidR="00A56BC0" w:rsidRPr="00CC52A1">
        <w:fldChar w:fldCharType="begin"/>
      </w:r>
      <w:r w:rsidR="00E512A9">
        <w:instrText xml:space="preserve"> ADDIN ZOTERO_ITEM CSL_CITATION {"citationID":"a2bb2tuas8p","properties":{"formattedCitation":"{\\i{}(7\\uc0\\u8211{}10, 15\\uc0\\u8211{}19)}","plainCitation":"(7–10, 15–19)","dontUpdate":true,"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5A0858" w:rsidRPr="005A0858">
        <w:rPr>
          <w:i/>
          <w:iCs/>
          <w:u w:val="dash"/>
          <w:lang w:val="en-GB"/>
        </w:rPr>
        <w:t>(1–10)</w:t>
      </w:r>
      <w:r w:rsidR="00A56BC0" w:rsidRPr="00CC52A1">
        <w:fldChar w:fldCharType="end"/>
      </w:r>
      <w:r w:rsidR="00184896">
        <w:t xml:space="preserve">, </w:t>
      </w:r>
      <w:r w:rsidR="00CD62BF" w:rsidRPr="00CC52A1">
        <w:t>providing</w:t>
      </w:r>
      <w:r w:rsidR="00903A64" w:rsidRPr="00CC52A1">
        <w:t xml:space="preserve"> insights on possible </w:t>
      </w:r>
      <w:r w:rsidR="0088305A" w:rsidRPr="00CC52A1">
        <w:t>mechanisms</w:t>
      </w:r>
      <w:r w:rsidR="00903A64" w:rsidRPr="00CC52A1">
        <w:t xml:space="preserve"> behind </w:t>
      </w:r>
      <w:r w:rsidR="00D23E07">
        <w:t xml:space="preserve">the </w:t>
      </w:r>
      <w:r w:rsidR="00903A64" w:rsidRPr="00CC52A1">
        <w:t xml:space="preserve">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92ED9" w:rsidRPr="00CC52A1">
        <w:t>I</w:t>
      </w:r>
      <w:r w:rsidR="00E737CB" w:rsidRPr="00CC52A1">
        <w:t xml:space="preserve">nvestigations </w:t>
      </w:r>
      <w:r w:rsidR="0001617A" w:rsidRPr="00CC52A1">
        <w:t xml:space="preserve">using </w:t>
      </w:r>
      <w:r w:rsidR="00184896">
        <w:t>models combined with</w:t>
      </w:r>
      <w:r w:rsidR="00A56BC0" w:rsidRPr="00CC52A1">
        <w:t xml:space="preserve"> inference</w:t>
      </w:r>
      <w:r w:rsidR="00184896">
        <w:t xml:space="preserve"> methods</w:t>
      </w:r>
      <w:r w:rsidR="00871937" w:rsidRPr="00CC52A1">
        <w:t xml:space="preserve"> </w:t>
      </w:r>
      <w:r w:rsidR="00871937" w:rsidRPr="00CC52A1">
        <w:fldChar w:fldCharType="begin"/>
      </w:r>
      <w:r w:rsidR="00E512A9">
        <w:instrText xml:space="preserve"> ADDIN ZOTERO_ITEM CSL_CITATION {"citationID":"a1kdgsnupev","properties":{"formattedCitation":"{\\i{}(21)}","plainCitation":"(21)","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E512A9" w:rsidRPr="00E512A9">
        <w:rPr>
          <w:i/>
          <w:iCs/>
          <w:lang w:val="en-GB"/>
        </w:rPr>
        <w:t>(21)</w:t>
      </w:r>
      <w:r w:rsidR="00871937" w:rsidRPr="00CC52A1">
        <w:fldChar w:fldCharType="end"/>
      </w:r>
      <w:r w:rsidR="00184896">
        <w:t>—model-inference systems—</w:t>
      </w:r>
      <w:r w:rsidR="00A56BC0" w:rsidRPr="00CC52A1">
        <w:t xml:space="preserve">usually </w:t>
      </w:r>
      <w:r w:rsidR="00184896">
        <w:t xml:space="preserve">have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E512A9">
        <w:instrText xml:space="preserve"> ADDIN ZOTERO_ITEM CSL_CITATION {"citationID":"a26e1sinie7","properties":{"formattedCitation":"{\\i{}(12, 15, 22, 23)}","plainCitation":"(12, 15, 22, 23)","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E512A9" w:rsidRPr="00E512A9">
        <w:rPr>
          <w:i/>
          <w:iCs/>
          <w:lang w:val="en-GB"/>
        </w:rPr>
        <w:t>(12, 15, 22, 23)</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7321F5">
        <w:rPr>
          <w:i/>
          <w:iCs/>
        </w:rPr>
        <w:instrText xml:space="preserve"> ADDIN ZOTERO_ITEM CSL_CITATION {"citationID":"a2e35hn3en8","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7321F5" w:rsidRPr="007321F5">
        <w:rPr>
          <w:i/>
          <w:iCs/>
          <w:lang w:val="en-GB"/>
        </w:rPr>
        <w:t>(5)</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w:t>
      </w:r>
      <w:r w:rsidR="00184896">
        <w:rPr>
          <w:i/>
          <w:iCs/>
        </w:rPr>
        <w:t>e</w:t>
      </w:r>
      <w:r w:rsidR="00B10D1F" w:rsidRPr="00CC52A1">
        <w:rPr>
          <w:i/>
          <w:iCs/>
        </w:rPr>
        <w:t xml:space="preserve"> </w:t>
      </w:r>
      <w:r w:rsidR="00B10D1F" w:rsidRPr="00CC52A1">
        <w:rPr>
          <w:i/>
          <w:iCs/>
        </w:rPr>
        <w:fldChar w:fldCharType="begin"/>
      </w:r>
      <w:r w:rsidR="00E512A9">
        <w:rPr>
          <w:i/>
          <w:iCs/>
        </w:rPr>
        <w:instrText xml:space="preserve"> ADDIN ZOTERO_ITEM CSL_CITATION {"citationID":"a23jdushi7v","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E512A9" w:rsidRPr="00E512A9">
        <w:rPr>
          <w:i/>
          <w:iCs/>
          <w:lang w:val="en-GB"/>
        </w:rPr>
        <w:t>(24)</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E512A9">
        <w:rPr>
          <w:i/>
          <w:iCs/>
        </w:rPr>
        <w:instrText xml:space="preserve"> ADDIN ZOTERO_ITEM CSL_CITATION {"citationID":"arc7q81jl6","properties":{"formattedCitation":"{\\i{}(25)}","plainCitation":"(25)","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E512A9" w:rsidRPr="00E512A9">
        <w:rPr>
          <w:i/>
          <w:iCs/>
          <w:lang w:val="en-GB"/>
        </w:rPr>
        <w:t>(25)</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E512A9">
        <w:instrText xml:space="preserve"> ADDIN ZOTERO_ITEM CSL_CITATION {"citationID":"a2l0j20tksp","properties":{"formattedCitation":"{\\i{}(12, 15, 23, 25)}","plainCitation":"(12, 15, 23, 25)","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12, 15, 23, 25)</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E512A9">
        <w:instrText xml:space="preserve"> ADDIN ZOTERO_ITEM CSL_CITATION {"citationID":"a1amd6pb40r","properties":{"formattedCitation":"{\\i{}(5, 23)}","plainCitation":"(5, 23)","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E512A9" w:rsidRPr="00E512A9">
        <w:rPr>
          <w:i/>
          <w:iCs/>
          <w:lang w:val="en-GB"/>
        </w:rPr>
        <w:t>(5, 23)</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E512A9">
        <w:instrText xml:space="preserve"> ADDIN ZOTERO_ITEM CSL_CITATION {"citationID":"a242jo5nski","properties":{"formattedCitation":"{\\i{}(24)}","plainCitation":"(24)","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E512A9" w:rsidRPr="00E512A9">
        <w:rPr>
          <w:i/>
          <w:iCs/>
          <w:lang w:val="en-GB"/>
        </w:rPr>
        <w:t>(24)</w:t>
      </w:r>
      <w:r w:rsidR="00A85C31" w:rsidRPr="00CC52A1">
        <w:fldChar w:fldCharType="end"/>
      </w:r>
      <w:r w:rsidR="00024B0E" w:rsidRPr="00CC52A1">
        <w:t xml:space="preserve">. </w:t>
      </w:r>
      <w:r w:rsidR="005E4095" w:rsidRPr="00CC52A1">
        <w:t xml:space="preserve">Studies on </w:t>
      </w:r>
      <w:r w:rsidR="005E4095" w:rsidRPr="00CC52A1">
        <w:lastRenderedPageBreak/>
        <w:t xml:space="preserve">the epidemiological characteristics of </w:t>
      </w:r>
      <w:r w:rsidR="00025B90">
        <w:t>communities of</w:t>
      </w:r>
      <w:r w:rsidR="00025B90" w:rsidRPr="00CC52A1">
        <w:t xml:space="preserve"> </w:t>
      </w:r>
      <w:r w:rsidR="005E4095" w:rsidRPr="00CC52A1">
        <w:t>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14F027C0" w:rsidR="005E4095" w:rsidRPr="00CC52A1" w:rsidRDefault="0084597F" w:rsidP="00C7620C">
      <w:pPr>
        <w:jc w:val="both"/>
      </w:pPr>
      <w:r w:rsidRPr="00CC52A1">
        <w:t xml:space="preserve">Understanding the transmission dynamics of healthcare-associated (HA) infections is challenging. </w:t>
      </w:r>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w:t>
      </w:r>
      <w:r w:rsidR="003D0CA7" w:rsidRPr="00CC52A1">
        <w:t>admission</w:t>
      </w:r>
      <w:r w:rsidR="003E18D5" w:rsidRPr="00CC52A1">
        <w:t xml:space="preserve"> rate ranging from 23% to 52% (See </w:t>
      </w:r>
      <w:r w:rsidR="003E18D5" w:rsidRPr="00C5482C">
        <w:rPr>
          <w:color w:val="C00000"/>
        </w:rPr>
        <w:t>Figure 1A</w:t>
      </w:r>
      <w:r w:rsidR="003E18D5" w:rsidRPr="00CC52A1">
        <w:t>)</w:t>
      </w:r>
      <w:r w:rsidR="00B15733" w:rsidRPr="00CC52A1">
        <w:t>.</w:t>
      </w:r>
      <w:r w:rsidR="004A53F5" w:rsidRPr="00CC52A1">
        <w:t xml:space="preserve"> </w:t>
      </w:r>
      <w:r w:rsidR="00B15733" w:rsidRPr="00CC52A1">
        <w:t>V</w:t>
      </w:r>
      <w:r w:rsidR="004F55EE" w:rsidRPr="00CC52A1">
        <w:t>ariation</w:t>
      </w:r>
      <w:r w:rsidR="007464E4" w:rsidRPr="00CC52A1">
        <w:t>s</w:t>
      </w:r>
      <w:r w:rsidR="004F55EE" w:rsidRPr="00CC52A1">
        <w:t xml:space="preserve"> are explained by heterogeneous patient traffic at the building and ward scale</w:t>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w:t>
      </w:r>
      <w:r w:rsidR="00F07A7E">
        <w:t>Third, while it is recognized that colonization often is a pre-requisite of infection, likelihoods of infection given carriage are poorly understood</w:t>
      </w:r>
      <w:r w:rsidR="0012345B">
        <w:t xml:space="preserve"> and in consequence surveillance </w:t>
      </w:r>
      <w:r w:rsidR="003C35DD">
        <w:t xml:space="preserve">is </w:t>
      </w:r>
      <w:r w:rsidR="0012345B">
        <w:t>not systematized</w:t>
      </w:r>
      <w:r w:rsidR="00F07A7E">
        <w:t xml:space="preserve"> </w:t>
      </w:r>
      <w:r w:rsidR="00F07A7E">
        <w:fldChar w:fldCharType="begin"/>
      </w:r>
      <w:r w:rsidR="00E512A9">
        <w:instrText xml:space="preserve"> ADDIN ZOTERO_ITEM CSL_CITATION {"citationID":"a1ahge8fg85","properties":{"formattedCitation":"{\\i{}(26)}","plainCitation":"(26)","noteIndex":0},"citationItems":[{"id":1168,"uris":["http://zotero.org/users/9551388/items/2ZS9YHRT"],"itemData":{"id":1168,"type":"article-journal","abstract":"Background Carriers of multidrug-resistant bacteria are at risk of infections with these bacteria; the precise size of this risk is unclear. We aimed to quantify the effect of gut colonisation on subsequent risk of infection with multidrugresistant bacteria.","container-title":"The Lancet Infectious Diseases","DOI":"10.1016/S1473-3099(22)00811-8","ISSN":"14733099","issue":"6","journalAbbreviation":"The Lancet Infectious Diseases","language":"en","page":"719-731","source":"DOI.org (Crossref)","title":"Incidence of infection with multidrug-resistant Gram-negative bacteria and vancomycin-resistant enterococci in carriers: a systematic review and meta-regression analysis","title-short":"Incidence of infection with multidrug-resistant Gram-negative bacteria and vancomycin-resistant enterococci in carriers","volume":"23","author":[{"family":"Willems","given":"Roel P J"},{"family":"Van Dijk","given":"Karin"},{"family":"Vehreschild","given":"Maria J G T"},{"family":"Biehl","given":"Lena M"},{"family":"Ket","given":"Johannes C F"},{"family":"Remmelzwaal","given":"Sharon"},{"family":"Vandenbroucke-Grauls","given":"Christina M J E"}],"issued":{"date-parts":[["2023",6]]}}}],"schema":"https://github.com/citation-style-language/schema/raw/master/csl-citation.json"} </w:instrText>
      </w:r>
      <w:r w:rsidR="00F07A7E">
        <w:fldChar w:fldCharType="separate"/>
      </w:r>
      <w:r w:rsidR="00E512A9" w:rsidRPr="00E512A9">
        <w:rPr>
          <w:i/>
          <w:iCs/>
          <w:lang w:val="en-GB"/>
        </w:rPr>
        <w:t>(26)</w:t>
      </w:r>
      <w:r w:rsidR="00F07A7E">
        <w:fldChar w:fldCharType="end"/>
      </w:r>
      <w:r w:rsidR="00F07A7E">
        <w:t xml:space="preserve">. </w:t>
      </w:r>
      <w:r w:rsidR="005E4095" w:rsidRPr="00CC52A1">
        <w:t xml:space="preserve">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E512A9">
        <w:instrText xml:space="preserve"> ADDIN ZOTERO_ITEM CSL_CITATION {"citationID":"aSlHK9vT","properties":{"formattedCitation":"{\\i{}(8, 27)}","plainCitation":"(8, 2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E512A9" w:rsidRPr="00E512A9">
        <w:rPr>
          <w:i/>
          <w:iCs/>
          <w:lang w:val="en-GB"/>
        </w:rPr>
        <w:t>(8, 27)</w:t>
      </w:r>
      <w:r w:rsidR="005E4095" w:rsidRPr="00CC52A1">
        <w:fldChar w:fldCharType="end"/>
      </w:r>
      <w:r w:rsidR="005E4095" w:rsidRPr="00CC52A1">
        <w:t xml:space="preserve">. </w:t>
      </w:r>
      <w:r w:rsidR="00D77651">
        <w:t>Fourth</w:t>
      </w:r>
      <w:r w:rsidR="005E4095" w:rsidRPr="00CC52A1">
        <w:t>,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184896">
        <w:t>,</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w:t>
      </w:r>
      <w:r w:rsidR="00EA0109">
        <w:rPr>
          <w:color w:val="00B0F0"/>
        </w:rPr>
        <w:t xml:space="preserve">upplementary </w:t>
      </w:r>
      <w:r w:rsidR="00B158A9">
        <w:rPr>
          <w:color w:val="00B0F0"/>
        </w:rPr>
        <w:t>M</w:t>
      </w:r>
      <w:r w:rsidR="00EA0109">
        <w:rPr>
          <w:color w:val="00B0F0"/>
        </w:rPr>
        <w:t>aterial</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patient transfer matr</w:t>
      </w:r>
      <w:r w:rsidR="004F69DF">
        <w:t>i</w:t>
      </w:r>
      <w:r w:rsidR="00184896">
        <w:t>ces</w:t>
      </w:r>
      <w:r w:rsidR="00DE19F5" w:rsidRPr="00CC52A1">
        <w:t xml:space="preserve"> at both spatial scales</w:t>
      </w:r>
      <w:r w:rsidR="00EE1F7C" w:rsidRPr="00CC52A1">
        <w:t>)</w:t>
      </w:r>
      <w:r w:rsidR="00DA367F" w:rsidRPr="00CC52A1">
        <w:t xml:space="preserve"> </w:t>
      </w:r>
      <w:r w:rsidR="005E4095" w:rsidRPr="00CC52A1">
        <w:fldChar w:fldCharType="begin"/>
      </w:r>
      <w:r w:rsidR="00E512A9">
        <w:instrText xml:space="preserve"> ADDIN ZOTERO_ITEM CSL_CITATION {"citationID":"igZ21RXh","properties":{"formattedCitation":"{\\i{}(28, 29)}","plainCitation":"(28, 29)","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E512A9" w:rsidRPr="00E512A9">
        <w:rPr>
          <w:i/>
          <w:iCs/>
          <w:lang w:val="en-GB"/>
        </w:rPr>
        <w:t>(28, 29)</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w:t>
      </w:r>
      <w:r w:rsidR="00184896">
        <w:t>for</w:t>
      </w:r>
      <w:r w:rsidR="00184896" w:rsidRPr="00CC52A1">
        <w:t xml:space="preserve"> </w:t>
      </w:r>
      <w:r w:rsidR="005E4095" w:rsidRPr="00CC52A1">
        <w:t>comparing 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w:t>
      </w:r>
      <w:r w:rsidR="00D23E07">
        <w:t xml:space="preserve"> </w:t>
      </w:r>
      <w:r w:rsidR="00D23E07">
        <w:fldChar w:fldCharType="begin"/>
      </w:r>
      <w:r w:rsidR="00A97083">
        <w:instrText xml:space="preserve"> ADDIN ZOTERO_ITEM CSL_CITATION {"citationID":"a472s0h9nv","properties":{"formattedCitation":"{\\i{}(9, 27)}","plainCitation":"(9, 27)","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D23E07">
        <w:fldChar w:fldCharType="separate"/>
      </w:r>
      <w:r w:rsidR="00A97083" w:rsidRPr="00A97083">
        <w:rPr>
          <w:i/>
          <w:iCs/>
          <w:lang w:val="en-GB"/>
        </w:rPr>
        <w:t>(9, 27)</w:t>
      </w:r>
      <w:r w:rsidR="00D23E07">
        <w:fldChar w:fldCharType="end"/>
      </w:r>
      <w:r w:rsidR="00D23E07">
        <w:t xml:space="preserve"> as well as different populations circulating in both settings </w:t>
      </w:r>
      <w:r w:rsidR="00D23E07">
        <w:fldChar w:fldCharType="begin"/>
      </w:r>
      <w:r w:rsidR="00A97083">
        <w:instrText xml:space="preserve"> ADDIN ZOTERO_ITEM CSL_CITATION {"citationID":"a1n7quafssv","properties":{"formattedCitation":"{\\i{}(30)}","plainCitation":"(30)","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D23E07">
        <w:fldChar w:fldCharType="separate"/>
      </w:r>
      <w:r w:rsidR="00A97083" w:rsidRPr="00A97083">
        <w:rPr>
          <w:i/>
          <w:iCs/>
          <w:lang w:val="en-GB"/>
        </w:rPr>
        <w:t>(30)</w:t>
      </w:r>
      <w:r w:rsidR="00D23E07">
        <w:fldChar w:fldCharType="end"/>
      </w:r>
      <w:r w:rsidR="00D23E07">
        <w:t xml:space="preserve"> </w:t>
      </w:r>
      <w:r w:rsidR="004A6006" w:rsidRPr="00CC52A1">
        <w:t xml:space="preserve">makes epidemiology in </w:t>
      </w:r>
      <w:r w:rsidR="00EA6323" w:rsidRPr="00CC52A1">
        <w:t xml:space="preserve">communities and healthcare </w:t>
      </w:r>
      <w:r w:rsidR="004A6006" w:rsidRPr="00CC52A1">
        <w:t>settings different</w:t>
      </w:r>
      <w:r w:rsidR="004A53F5" w:rsidRPr="00CC52A1">
        <w:t>.</w:t>
      </w:r>
    </w:p>
    <w:p w14:paraId="6E2096DB" w14:textId="77777777" w:rsidR="00BD2D9C" w:rsidRPr="00C21754" w:rsidRDefault="00BD2D9C" w:rsidP="00C7620C">
      <w:pPr>
        <w:jc w:val="both"/>
        <w:rPr>
          <w:rFonts w:ascii="Arial" w:hAnsi="Arial" w:cs="Arial"/>
          <w:sz w:val="20"/>
          <w:szCs w:val="20"/>
        </w:rPr>
      </w:pPr>
    </w:p>
    <w:p w14:paraId="62A46C91" w14:textId="77777777" w:rsidR="00E512A9" w:rsidRDefault="005E4095" w:rsidP="00C7620C">
      <w:pPr>
        <w:jc w:val="both"/>
      </w:pPr>
      <w:r w:rsidRPr="00CC52A1">
        <w:t xml:space="preserve">In this study, we use </w:t>
      </w:r>
      <w:r w:rsidR="00D4740B" w:rsidRPr="00CC52A1">
        <w:t>a</w:t>
      </w:r>
      <w:r w:rsidR="00184896">
        <w:t xml:space="preserve">n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7C5F71">
        <w:t>eight</w:t>
      </w:r>
      <w:r w:rsidR="00341689" w:rsidRPr="00CC52A1">
        <w:t xml:space="preserve">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w:t>
      </w:r>
      <w:r w:rsidR="00184896">
        <w:t>simulate nosocomial transmission</w:t>
      </w:r>
      <w:r w:rsidR="00B73C7B">
        <w:t xml:space="preserve"> and in-hospital colonization prevalence</w:t>
      </w:r>
      <w:r w:rsidRPr="00CC52A1">
        <w:t>.</w:t>
      </w:r>
      <w:r w:rsidR="00E512A9">
        <w:t xml:space="preserve"> </w:t>
      </w:r>
    </w:p>
    <w:p w14:paraId="698BE143" w14:textId="547CADBD" w:rsidR="00AB617B" w:rsidRPr="00E512A9" w:rsidRDefault="005E4095" w:rsidP="00C7620C">
      <w:pPr>
        <w:jc w:val="both"/>
      </w:pPr>
      <w:r w:rsidRPr="00CC52A1">
        <w:t xml:space="preserve">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w:t>
      </w:r>
      <w:r w:rsidR="00B73C7B">
        <w:t>Further,</w:t>
      </w:r>
      <w:r w:rsidR="00B73C7B" w:rsidRPr="00CC52A1">
        <w:t xml:space="preserve"> the ABM </w:t>
      </w:r>
      <w:r w:rsidR="00B73C7B">
        <w:t xml:space="preserve">is coupled </w:t>
      </w:r>
      <w:r w:rsidR="00B73C7B" w:rsidRPr="00CC52A1">
        <w:t xml:space="preserve">with a Bayesian inference algorithm </w:t>
      </w:r>
      <w:r w:rsidR="00B73C7B">
        <w:t xml:space="preserve">to enable assimilation of clinical testing records. </w:t>
      </w:r>
      <w:r w:rsidRPr="00CC52A1">
        <w:t xml:space="preserve">To account for the heterogeneity of testing frequency and </w:t>
      </w:r>
      <w:r w:rsidR="00271336" w:rsidRPr="00CC52A1">
        <w:t>micro</w:t>
      </w:r>
      <w:r w:rsidR="009A7F4F" w:rsidRPr="00CC52A1">
        <w:t>-</w:t>
      </w:r>
      <w:r w:rsidR="00271336" w:rsidRPr="00CC52A1">
        <w:t xml:space="preserve">organism </w:t>
      </w:r>
      <w:r w:rsidRPr="00CC52A1">
        <w:t xml:space="preserve">prevalence among facilities, we use </w:t>
      </w:r>
      <w:r w:rsidR="00B73C7B">
        <w:t xml:space="preserve">the </w:t>
      </w:r>
      <w:r w:rsidRPr="00CC52A1">
        <w:t xml:space="preserve">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t>
      </w:r>
      <w:r w:rsidR="00024B0E" w:rsidRPr="00CC52A1">
        <w:t xml:space="preserve">We </w:t>
      </w:r>
      <w:r w:rsidR="00AB617B" w:rsidRPr="00CC52A1">
        <w:t>estimate the</w:t>
      </w:r>
      <w:r w:rsidR="00B73C7B">
        <w:t>se</w:t>
      </w:r>
      <w:r w:rsidR="00AB617B" w:rsidRPr="00CC52A1">
        <w:t xml:space="preserve"> </w:t>
      </w:r>
      <w:r w:rsidR="00607A07" w:rsidRPr="00CC52A1">
        <w:t>two epidemiological features</w:t>
      </w:r>
      <w:r w:rsidR="00AB617B" w:rsidRPr="00CC52A1">
        <w:t xml:space="preserve"> for eight pathogenic bacteria</w:t>
      </w:r>
      <w:r w:rsidR="00B73C7B">
        <w:t xml:space="preserve"> that </w:t>
      </w:r>
      <w:r w:rsidR="00AB617B" w:rsidRPr="00CC52A1">
        <w:t xml:space="preserve">cause substantial mortality associated with AMR worldwide </w:t>
      </w:r>
      <w:r w:rsidR="00AB617B" w:rsidRPr="00CC52A1">
        <w:fldChar w:fldCharType="begin"/>
      </w:r>
      <w:r w:rsidR="00E512A9">
        <w:instrText xml:space="preserve"> ADDIN ZOTERO_ITEM CSL_CITATION {"citationID":"aj0fj87cs6","properties":{"formattedCitation":"{\\i{}(2, 31)}","plainCitation":"(2, 31)","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AB617B" w:rsidRPr="00CC52A1">
        <w:fldChar w:fldCharType="separate"/>
      </w:r>
      <w:r w:rsidR="00E512A9" w:rsidRPr="00E512A9">
        <w:rPr>
          <w:i/>
          <w:iCs/>
          <w:lang w:val="en-GB"/>
        </w:rPr>
        <w:t>(2, 31)</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ference</w:t>
      </w:r>
      <w:r w:rsidR="00607A07" w:rsidRPr="00CC52A1">
        <w:rPr>
          <w:color w:val="000000"/>
        </w:rPr>
        <w:t xml:space="preserve"> framework</w:t>
      </w:r>
      <w:r w:rsidR="00E512A9">
        <w:rPr>
          <w:color w:val="000000"/>
        </w:rPr>
        <w:t xml:space="preserve"> and in absensce of clinical data or research clarifying risk of </w:t>
      </w:r>
      <w:r w:rsidR="00E512A9">
        <w:rPr>
          <w:color w:val="000000"/>
        </w:rPr>
        <w:lastRenderedPageBreak/>
        <w:t>infection given carriage</w:t>
      </w:r>
      <w:r w:rsidR="00607A07" w:rsidRPr="00CC52A1">
        <w:rPr>
          <w:color w:val="000000"/>
        </w:rPr>
        <w:t xml:space="preserve">,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w:t>
      </w:r>
      <w:r w:rsidR="008759CE">
        <w:rPr>
          <w:color w:val="000000"/>
        </w:rPr>
        <w:t>processes</w:t>
      </w:r>
      <w:r w:rsidR="008759CE" w:rsidRPr="00CC52A1">
        <w:rPr>
          <w:color w:val="000000"/>
        </w:rPr>
        <w:t xml:space="preserve">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w:t>
      </w:r>
      <w:r w:rsidR="008759CE">
        <w:rPr>
          <w:color w:val="000000"/>
        </w:rPr>
        <w:t xml:space="preserve">the </w:t>
      </w:r>
      <w:r w:rsidR="00AB617B" w:rsidRPr="00CC52A1">
        <w:rPr>
          <w:color w:val="000000"/>
        </w:rPr>
        <w:t>epidemiological properties of communities of circulating bacteria 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t>
      </w:r>
      <w:r w:rsidR="00DA616C">
        <w:rPr>
          <w:color w:val="000000"/>
        </w:rPr>
        <w:t>are</w:t>
      </w:r>
      <w:r w:rsidR="00AB617B" w:rsidRPr="00CC52A1">
        <w:rPr>
          <w:color w:val="000000"/>
        </w:rPr>
        <w:t xml:space="preserve"> similar</w:t>
      </w:r>
      <w:r w:rsidR="00D85D68" w:rsidRPr="00CC52A1">
        <w:rPr>
          <w:color w:val="000000"/>
        </w:rPr>
        <w:t xml:space="preserve">. We also 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r w:rsidR="00D85D68" w:rsidRPr="00CC52A1">
        <w:rPr>
          <w:color w:val="000000"/>
        </w:rPr>
        <w:t>similar for all pathogens</w:t>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4B4BC644" w14:textId="77777777" w:rsidR="006F5AB8" w:rsidRDefault="00E6133D" w:rsidP="006F5AB8">
      <w:pPr>
        <w:keepNext/>
        <w:pBdr>
          <w:top w:val="nil"/>
          <w:left w:val="nil"/>
          <w:bottom w:val="nil"/>
          <w:right w:val="nil"/>
          <w:between w:val="nil"/>
        </w:pBdr>
        <w:spacing w:before="240" w:after="60"/>
        <w:contextualSpacing/>
        <w:rPr>
          <w:b/>
          <w:color w:val="000000"/>
        </w:rPr>
      </w:pPr>
      <w:r w:rsidRPr="00CC52A1">
        <w:rPr>
          <w:b/>
          <w:color w:val="000000"/>
        </w:rPr>
        <w:t>Results</w:t>
      </w:r>
      <w:bookmarkStart w:id="2" w:name="_Hlk120132095"/>
    </w:p>
    <w:bookmarkEnd w:id="2"/>
    <w:p w14:paraId="7929668B" w14:textId="746650AB"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mpirical patterns of hospital traffic and heterogeneity of nosocomial infections burden</w:t>
      </w:r>
    </w:p>
    <w:p w14:paraId="32563FC9" w14:textId="13DBFA98" w:rsidR="00D77B82" w:rsidRPr="003F67A6" w:rsidRDefault="008C3CA7" w:rsidP="003F67A6">
      <w:pPr>
        <w:keepNext/>
        <w:pBdr>
          <w:top w:val="nil"/>
          <w:left w:val="nil"/>
          <w:bottom w:val="nil"/>
          <w:right w:val="nil"/>
          <w:between w:val="nil"/>
        </w:pBdr>
        <w:spacing w:before="240" w:after="60"/>
        <w:contextualSpacing/>
        <w:jc w:val="both"/>
        <w:rPr>
          <w:b/>
          <w:color w:val="000000"/>
        </w:rPr>
      </w:pPr>
      <w:r w:rsidRPr="00CC52A1">
        <w:t xml:space="preserve">In Figure 1A, we </w:t>
      </w:r>
      <w:r w:rsidR="006A4812">
        <w:t>present</w:t>
      </w:r>
      <w:r w:rsidR="006A4812"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w:t>
      </w:r>
      <w:r w:rsidR="006A4812">
        <w:rPr>
          <w:color w:val="000000" w:themeColor="text1"/>
        </w:rPr>
        <w:t>estimated</w:t>
      </w:r>
      <w:r w:rsidR="006A4812" w:rsidRPr="00CC52A1">
        <w:rPr>
          <w:color w:val="000000" w:themeColor="text1"/>
        </w:rPr>
        <w:t xml:space="preserve">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day of the week (</w:t>
      </w:r>
      <w:r w:rsidR="00AE5082" w:rsidRPr="008D2AFE">
        <w:rPr>
          <w:color w:val="C00000"/>
        </w:rPr>
        <w:t>Figure 1B</w:t>
      </w:r>
      <w:r w:rsidR="00AE5082" w:rsidRPr="00CC52A1">
        <w:t>)</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S</w:t>
      </w:r>
      <w:r w:rsidR="00B158A9">
        <w:rPr>
          <w:color w:val="00B0F0"/>
        </w:rPr>
        <w:t>M</w:t>
      </w:r>
      <w:r w:rsidR="0038158A" w:rsidRPr="00CC52A1">
        <w:rPr>
          <w:color w:val="00B0F0"/>
        </w:rPr>
        <w:t xml:space="preserve">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admi</w:t>
      </w:r>
      <w:r w:rsidR="006A4812">
        <w:t>t</w:t>
      </w:r>
      <w:r w:rsidR="005E4095" w:rsidRPr="00CC52A1">
        <w:t>t</w:t>
      </w:r>
      <w:r w:rsidR="006A4812">
        <w:t>ed</w:t>
      </w:r>
      <w:r w:rsidR="005E4095" w:rsidRPr="00CC52A1">
        <w:t xml:space="preserve"> </w:t>
      </w:r>
      <w:r w:rsidR="006A4812">
        <w:t>more than</w:t>
      </w:r>
      <w:r w:rsidR="006A4812" w:rsidRPr="00CC52A1">
        <w:t xml:space="preserve"> </w:t>
      </w:r>
      <w:r w:rsidR="005E4095" w:rsidRPr="00CC52A1">
        <w:t>100 patients each day</w:t>
      </w:r>
      <w:r w:rsidR="00AE5082" w:rsidRPr="00CC52A1">
        <w:t>.</w:t>
      </w:r>
      <w:r w:rsidR="005E4095" w:rsidRPr="00CC52A1">
        <w:t xml:space="preserve"> </w:t>
      </w:r>
      <w:r w:rsidR="00E47C7B" w:rsidRPr="00CC52A1">
        <w:t xml:space="preserve">Average ward size was 9 </w:t>
      </w:r>
      <w:r w:rsidR="008E2E38">
        <w:t>and</w:t>
      </w:r>
      <w:r w:rsidR="008E2E38" w:rsidRPr="00CC52A1">
        <w:t xml:space="preserve"> </w:t>
      </w:r>
      <w:r w:rsidR="00E47C7B" w:rsidRPr="00CC52A1">
        <w:t xml:space="preserve">20 </w:t>
      </w:r>
      <w:r w:rsidR="006A4812">
        <w:t xml:space="preserve">when </w:t>
      </w:r>
      <w:r w:rsidR="00E47C7B" w:rsidRPr="00CC52A1">
        <w:t>excluding wards with size equal to 1.</w:t>
      </w:r>
    </w:p>
    <w:p w14:paraId="0B5930D2" w14:textId="77777777" w:rsidR="009769C5" w:rsidRPr="00CC52A1" w:rsidRDefault="009769C5" w:rsidP="00C7620C">
      <w:pPr>
        <w:jc w:val="both"/>
      </w:pPr>
    </w:p>
    <w:p w14:paraId="68506A95" w14:textId="79A2FE31" w:rsidR="00816BA8" w:rsidRPr="00CC52A1" w:rsidRDefault="0087154F" w:rsidP="00C7620C">
      <w:pPr>
        <w:jc w:val="both"/>
      </w:pPr>
      <w:r w:rsidRPr="00CC52A1">
        <w:t>Hospital</w:t>
      </w:r>
      <w:r w:rsidR="004E7B9B" w:rsidRPr="00CC52A1">
        <w:t>-</w:t>
      </w:r>
      <w:r w:rsidRPr="00CC52A1">
        <w:t xml:space="preserve">level variation in </w:t>
      </w:r>
      <w:r w:rsidR="00116BE8">
        <w:t>patient movement</w:t>
      </w:r>
      <w:r w:rsidR="00231131" w:rsidRPr="00CC52A1">
        <w:t>, admission and discharge rate</w:t>
      </w:r>
      <w:r w:rsidR="008D4D9C">
        <w:t>s</w:t>
      </w:r>
      <w:r w:rsidR="00231131" w:rsidRPr="00CC52A1">
        <w:t xml:space="preserve">, </w:t>
      </w:r>
      <w:r w:rsidR="004B11E4" w:rsidRPr="00CC52A1">
        <w:t>is</w:t>
      </w:r>
      <w:r w:rsidRPr="00CC52A1">
        <w:t xml:space="preserve"> explained mostly by </w:t>
      </w:r>
      <w:r w:rsidR="004B11E4" w:rsidRPr="00CC52A1">
        <w:t xml:space="preserve">the </w:t>
      </w:r>
      <w:r w:rsidRPr="00CC52A1">
        <w:t xml:space="preserve">heterogeneity at the building scale </w:t>
      </w:r>
      <w:r w:rsidR="008D4D9C">
        <w:t>with</w:t>
      </w:r>
      <w:r w:rsidRPr="00CC52A1">
        <w:t xml:space="preserve">in the hospital network with </w:t>
      </w:r>
      <w:r w:rsidR="00116BE8">
        <w:t>rates</w:t>
      </w:r>
      <w:r w:rsidR="00116BE8" w:rsidRPr="00CC52A1">
        <w:t xml:space="preserve"> </w:t>
      </w:r>
      <w:r w:rsidRPr="00CC52A1">
        <w:t>ranging from 0-50% (</w:t>
      </w:r>
      <w:r w:rsidR="00116BE8">
        <w:t>s</w:t>
      </w:r>
      <w:r w:rsidRPr="00CC52A1">
        <w:t xml:space="preserve">ee building traffic for Allen, Harkness </w:t>
      </w:r>
      <w:r w:rsidR="004F3814" w:rsidRPr="00CC52A1">
        <w:t>Pavilion</w:t>
      </w:r>
      <w:r w:rsidRPr="00CC52A1">
        <w:t xml:space="preserve"> and Milstein hospitals in </w:t>
      </w:r>
      <w:r w:rsidR="00EA0109">
        <w:rPr>
          <w:color w:val="00B0F0"/>
        </w:rPr>
        <w:t xml:space="preserve">SM </w:t>
      </w:r>
      <w:r w:rsidRPr="001A740A">
        <w:rPr>
          <w:color w:val="00B0F0"/>
        </w:rPr>
        <w:t>Figure S</w:t>
      </w:r>
      <w:r w:rsidR="00391EB2">
        <w:rPr>
          <w:color w:val="00B0F0"/>
        </w:rPr>
        <w:t>3</w:t>
      </w:r>
      <w:r w:rsidRPr="00CC52A1">
        <w:t>)</w:t>
      </w:r>
      <w:r w:rsidR="00B81C4E">
        <w:t xml:space="preserve"> to </w:t>
      </w:r>
      <w:r w:rsidRPr="00CC52A1">
        <w:t>80</w:t>
      </w:r>
      <w:r w:rsidR="00B81C4E">
        <w:t>-</w:t>
      </w:r>
      <w:r w:rsidRPr="00CC52A1">
        <w:t xml:space="preserve">150% </w:t>
      </w:r>
      <w:r w:rsidR="00B81C4E">
        <w:t xml:space="preserve">in </w:t>
      </w:r>
      <w:r w:rsidR="008D4D9C">
        <w:t>buildings</w:t>
      </w:r>
      <w:r w:rsidR="00B81C4E">
        <w:t xml:space="preserve"> mostly</w:t>
      </w:r>
      <w:r w:rsidRPr="00CC52A1">
        <w:t xml:space="preserve"> admitting</w:t>
      </w:r>
      <w:r w:rsidR="00CB2229" w:rsidRPr="00CC52A1">
        <w:t xml:space="preserve"> and disch</w:t>
      </w:r>
      <w:r w:rsidR="009C2BD8" w:rsidRPr="00CC52A1">
        <w:t>a</w:t>
      </w:r>
      <w:r w:rsidR="00CB2229" w:rsidRPr="00CC52A1">
        <w:t>r</w:t>
      </w:r>
      <w:r w:rsidR="00116BE8">
        <w:t>g</w:t>
      </w:r>
      <w:r w:rsidR="00CB2229" w:rsidRPr="00CC52A1">
        <w:t>ing</w:t>
      </w:r>
      <w:r w:rsidRPr="00CC52A1">
        <w:t xml:space="preserve"> out</w:t>
      </w:r>
      <w:r w:rsidR="004F69DF">
        <w:t>-</w:t>
      </w:r>
      <w:r w:rsidRPr="00CC52A1">
        <w:t>patients (</w:t>
      </w:r>
      <w:r w:rsidR="008D4D9C">
        <w:t>s</w:t>
      </w:r>
      <w:r w:rsidRPr="00CC52A1">
        <w:t xml:space="preserve">ee Presbyterian hospital and Rest in </w:t>
      </w:r>
      <w:r w:rsidRPr="00CC52A1">
        <w:rPr>
          <w:color w:val="00B0F0"/>
        </w:rPr>
        <w:t>S</w:t>
      </w:r>
      <w:r w:rsidR="00B158A9">
        <w:rPr>
          <w:color w:val="00B0F0"/>
        </w:rPr>
        <w:t>M</w:t>
      </w:r>
      <w:r w:rsidRPr="00CC52A1">
        <w:rPr>
          <w:color w:val="00B0F0"/>
        </w:rPr>
        <w:t xml:space="preserve"> Figure S</w:t>
      </w:r>
      <w:r w:rsidR="00BB40DC" w:rsidRPr="00CC52A1">
        <w:rPr>
          <w:color w:val="00B0F0"/>
        </w:rPr>
        <w:t>3</w:t>
      </w:r>
      <w:r w:rsidRPr="00CC52A1">
        <w:t xml:space="preserve">). This heterogeneity at the building scale is in turn explained by </w:t>
      </w:r>
      <w:r w:rsidR="008D4D9C">
        <w:t xml:space="preserve">the </w:t>
      </w:r>
      <w:r w:rsidRPr="00CC52A1">
        <w:t xml:space="preserve">variation </w:t>
      </w:r>
      <w:r w:rsidR="008D4D9C">
        <w:t>of</w:t>
      </w:r>
      <w:r w:rsidRPr="00CC52A1">
        <w:t xml:space="preserve"> ward traffic </w:t>
      </w:r>
      <w:r w:rsidR="008D4D9C">
        <w:t>affecting</w:t>
      </w:r>
      <w:r w:rsidR="008D4D9C" w:rsidRPr="00CC52A1">
        <w:t xml:space="preserve"> </w:t>
      </w:r>
      <w:r w:rsidRPr="00CC52A1">
        <w:t>each building (</w:t>
      </w:r>
      <w:r w:rsidR="008D4D9C">
        <w:t>s</w:t>
      </w:r>
      <w:r w:rsidRPr="00CC52A1">
        <w:t xml:space="preserve">ee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8D4D9C">
        <w:t>O</w:t>
      </w:r>
      <w:r w:rsidRPr="00CC52A1">
        <w:t>utflux</w:t>
      </w:r>
      <w:r w:rsidR="008D4D9C">
        <w:t>es</w:t>
      </w:r>
      <w:r w:rsidRPr="00CC52A1">
        <w:t xml:space="preserve"> of patients at </w:t>
      </w:r>
      <w:r w:rsidR="008D4D9C">
        <w:t xml:space="preserve">the </w:t>
      </w:r>
      <w:r w:rsidRPr="00CC52A1">
        <w:t xml:space="preserve">ward facility scale follow </w:t>
      </w:r>
      <w:r w:rsidR="008D4D9C">
        <w:t>admission</w:t>
      </w:r>
      <w:r w:rsidR="008D4D9C" w:rsidRPr="00CC52A1">
        <w:t xml:space="preserve"> </w:t>
      </w:r>
      <w:r w:rsidRPr="00CC52A1">
        <w:t xml:space="preserve">patterns with </w:t>
      </w:r>
      <w:r w:rsidR="00301CE7" w:rsidRPr="00CC52A1">
        <w:t xml:space="preserve">a </w:t>
      </w:r>
      <w:r w:rsidRPr="00CC52A1">
        <w:t xml:space="preserve">few wards per building admitting the majority of patients per week and </w:t>
      </w:r>
      <w:r w:rsidR="008D4D9C">
        <w:t>manifesting</w:t>
      </w:r>
      <w:r w:rsidR="008D4D9C" w:rsidRPr="00CC52A1">
        <w:t xml:space="preserve"> </w:t>
      </w:r>
      <w:r w:rsidRPr="00CC52A1">
        <w:t>stable patient traffic (</w:t>
      </w:r>
      <w:r w:rsidR="008D4D9C">
        <w:t>s</w:t>
      </w:r>
      <w:r w:rsidRPr="00CC52A1">
        <w:t xml:space="preserve">ee </w:t>
      </w:r>
      <w:r w:rsidRPr="00CA61B8">
        <w:rPr>
          <w:color w:val="C00000"/>
        </w:rPr>
        <w:t>Figure 1</w:t>
      </w:r>
      <w:r w:rsidR="00BB40DC" w:rsidRPr="00CA61B8">
        <w:rPr>
          <w:color w:val="C00000"/>
        </w:rPr>
        <w:t>C</w:t>
      </w:r>
      <w:r w:rsidRPr="00CA61B8">
        <w:rPr>
          <w:color w:val="C00000"/>
        </w:rPr>
        <w:t xml:space="preserve"> </w:t>
      </w:r>
      <w:r w:rsidRPr="00CC52A1">
        <w:t xml:space="preserve">and </w:t>
      </w:r>
      <w:r w:rsidRPr="00CC52A1">
        <w:rPr>
          <w:color w:val="00B0F0"/>
        </w:rPr>
        <w:t>S</w:t>
      </w:r>
      <w:r w:rsidR="00B158A9">
        <w:rPr>
          <w:color w:val="00B0F0"/>
        </w:rPr>
        <w:t>M</w:t>
      </w:r>
      <w:r w:rsidRPr="00CC52A1">
        <w:rPr>
          <w:color w:val="00B0F0"/>
        </w:rPr>
        <w:t xml:space="preserve"> Figure S</w:t>
      </w:r>
      <w:r w:rsidR="00BB40DC" w:rsidRPr="00CC52A1">
        <w:rPr>
          <w:color w:val="00B0F0"/>
        </w:rPr>
        <w:t>4</w:t>
      </w:r>
      <w:r w:rsidRPr="00CC52A1">
        <w:t xml:space="preserve">). </w:t>
      </w:r>
      <w:r w:rsidR="005E4095" w:rsidRPr="00CC52A1">
        <w:t xml:space="preserve">To visualize patient traffic within each ward, we investigated temporal occupancy.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C</w:t>
      </w:r>
      <w:r w:rsidR="005E4095" w:rsidRPr="00CC52A1">
        <w:t xml:space="preserve">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w:t>
      </w:r>
      <w:r w:rsidR="005E4095" w:rsidRPr="00270F48">
        <w:rPr>
          <w:color w:val="C00000"/>
        </w:rPr>
        <w:t xml:space="preserve">Figures </w:t>
      </w:r>
      <w:r w:rsidR="009C558C" w:rsidRPr="00270F48">
        <w:rPr>
          <w:color w:val="C00000"/>
        </w:rPr>
        <w:t>1</w:t>
      </w:r>
      <w:r w:rsidR="005E4095" w:rsidRPr="00270F48">
        <w:rPr>
          <w:color w:val="C00000"/>
        </w:rPr>
        <w:t xml:space="preserve">D and </w:t>
      </w:r>
      <w:r w:rsidR="009C558C" w:rsidRPr="00270F48">
        <w:rPr>
          <w:color w:val="C00000"/>
        </w:rPr>
        <w:t>1</w:t>
      </w:r>
      <w:r w:rsidR="005E4095" w:rsidRPr="00270F48">
        <w:rPr>
          <w:color w:val="C00000"/>
        </w:rPr>
        <w:t>E</w:t>
      </w:r>
      <w:r w:rsidR="005E4095" w:rsidRPr="00CC52A1">
        <w:t>) was linear</w:t>
      </w:r>
      <w:r w:rsidR="000F5109">
        <w:t xml:space="preserve">, time invarying and </w:t>
      </w:r>
      <w:r w:rsidR="00AD1CA2">
        <w:t>with positive slope</w:t>
      </w:r>
      <w:r w:rsidR="005E4095" w:rsidRPr="00CC52A1">
        <w:t xml:space="preserve"> (</w:t>
      </w:r>
      <w:r w:rsidR="00C641D4" w:rsidRPr="00CC52A1">
        <w:t xml:space="preserve">see </w:t>
      </w:r>
      <w:r w:rsidR="00DB5F34" w:rsidRPr="00CC52A1">
        <w:rPr>
          <w:color w:val="00B0F0"/>
        </w:rPr>
        <w:t>S</w:t>
      </w:r>
      <w:r w:rsidR="00B158A9">
        <w:rPr>
          <w:color w:val="00B0F0"/>
        </w:rPr>
        <w:t>M</w:t>
      </w:r>
      <w:r w:rsidR="00DB5F34" w:rsidRPr="00CC52A1">
        <w:rPr>
          <w:color w:val="00B0F0"/>
        </w:rPr>
        <w:t xml:space="preserve">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270F48">
        <w:rPr>
          <w:color w:val="C00000"/>
        </w:rPr>
        <w:t>Fig</w:t>
      </w:r>
      <w:r w:rsidR="00270F48" w:rsidRPr="00270F48">
        <w:rPr>
          <w:color w:val="C00000"/>
        </w:rPr>
        <w:t>ure</w:t>
      </w:r>
      <w:r w:rsidR="005E4095" w:rsidRPr="00270F48">
        <w:rPr>
          <w:color w:val="C00000"/>
        </w:rPr>
        <w:t xml:space="preserve"> </w:t>
      </w:r>
      <w:r w:rsidR="006A0BFF" w:rsidRPr="00270F48">
        <w:rPr>
          <w:color w:val="C00000"/>
        </w:rPr>
        <w:t>1</w:t>
      </w:r>
      <w:r w:rsidR="005E4095" w:rsidRPr="00270F48">
        <w:rPr>
          <w:color w:val="C00000"/>
        </w:rPr>
        <w:t>D</w:t>
      </w:r>
      <w:r w:rsidR="005E4095" w:rsidRPr="00CC52A1">
        <w:t>).</w:t>
      </w:r>
      <w:r w:rsidR="006C6B18" w:rsidRPr="00CC52A1">
        <w:rPr>
          <w:iCs/>
          <w:color w:val="00B0F0"/>
        </w:rPr>
        <w:t xml:space="preserve"> </w:t>
      </w:r>
      <w:r w:rsidR="000062CE">
        <w:rPr>
          <w:iCs/>
        </w:rPr>
        <w:t>T</w:t>
      </w:r>
      <w:r w:rsidR="006C6B18" w:rsidRPr="00CC52A1">
        <w:rPr>
          <w:iCs/>
        </w:rPr>
        <w:t>he distribution of time in</w:t>
      </w:r>
      <w:r w:rsidR="00370DD9">
        <w:rPr>
          <w:iCs/>
        </w:rPr>
        <w:t xml:space="preserve"> </w:t>
      </w:r>
      <w:r w:rsidR="006C6B18" w:rsidRPr="00CC52A1">
        <w:rPr>
          <w:iCs/>
        </w:rPr>
        <w:t>hospital obtained from the patient hospitalization records</w:t>
      </w:r>
      <w:r w:rsidR="000062CE">
        <w:rPr>
          <w:iCs/>
        </w:rPr>
        <w:t xml:space="preserve"> varied </w:t>
      </w:r>
      <w:r w:rsidR="00E324D2">
        <w:rPr>
          <w:iCs/>
        </w:rPr>
        <w:t xml:space="preserve">at building scale, it </w:t>
      </w:r>
      <w:r w:rsidR="000062CE">
        <w:rPr>
          <w:iCs/>
        </w:rPr>
        <w:t xml:space="preserve">was </w:t>
      </w:r>
      <w:r w:rsidR="006C6B18" w:rsidRPr="00CC52A1">
        <w:rPr>
          <w:iCs/>
        </w:rPr>
        <w:t xml:space="preserve">3.85 days </w:t>
      </w:r>
      <w:r w:rsidR="000062CE">
        <w:rPr>
          <w:iCs/>
        </w:rPr>
        <w:t>across</w:t>
      </w:r>
      <w:r w:rsidR="000062CE" w:rsidRPr="00CC52A1">
        <w:rPr>
          <w:iCs/>
        </w:rPr>
        <w:t xml:space="preserve"> </w:t>
      </w:r>
      <w:r w:rsidR="006C6B18" w:rsidRPr="00CC52A1">
        <w:rPr>
          <w:iCs/>
        </w:rPr>
        <w:t xml:space="preserve">the </w:t>
      </w:r>
      <w:r w:rsidR="000062CE">
        <w:rPr>
          <w:iCs/>
        </w:rPr>
        <w:t xml:space="preserve">entire </w:t>
      </w:r>
      <w:r w:rsidR="006C6B18" w:rsidRPr="00CC52A1">
        <w:rPr>
          <w:iCs/>
        </w:rPr>
        <w:t>hospital</w:t>
      </w:r>
      <w:r w:rsidR="000062CE">
        <w:rPr>
          <w:iCs/>
        </w:rPr>
        <w:t xml:space="preserve"> system</w:t>
      </w:r>
      <w:r w:rsidR="006C6B18" w:rsidRPr="00CC52A1">
        <w:rPr>
          <w:iCs/>
        </w:rPr>
        <w:t xml:space="preserve">, and 3.17, 4.18, 6.22, 5.05, 1.25 and 1.85 days in Allen Hospital, </w:t>
      </w:r>
      <w:r w:rsidR="006C6B18" w:rsidRPr="00CC52A1">
        <w:rPr>
          <w:iCs/>
        </w:rPr>
        <w:lastRenderedPageBreak/>
        <w:t>Harkness Pavilion, Milstein Hospital, Mschony, Presbyterian Hospital and</w:t>
      </w:r>
      <w:r w:rsidR="00C239D7" w:rsidRPr="00CC52A1">
        <w:rPr>
          <w:iCs/>
        </w:rPr>
        <w:t xml:space="preserve"> a fictitious unit '</w:t>
      </w:r>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0062CE">
        <w:rPr>
          <w:iCs/>
        </w:rPr>
        <w:t>,</w:t>
      </w:r>
      <w:r w:rsidR="006C6B18" w:rsidRPr="00CC52A1">
        <w:rPr>
          <w:iCs/>
        </w:rPr>
        <w:t xml:space="preserve"> respectively</w:t>
      </w:r>
      <w:r w:rsidR="00E324D2">
        <w:rPr>
          <w:iCs/>
        </w:rPr>
        <w:t xml:space="preserve"> (</w:t>
      </w:r>
      <w:r w:rsidR="00E324D2" w:rsidRPr="00EF3345">
        <w:rPr>
          <w:iCs/>
          <w:color w:val="00B0F0"/>
        </w:rPr>
        <w:t>SM Figure S6</w:t>
      </w:r>
      <w:r w:rsidR="00E324D2">
        <w:rPr>
          <w:iCs/>
        </w:rPr>
        <w:t>). Variation</w:t>
      </w:r>
      <w:r w:rsidR="005349D2">
        <w:rPr>
          <w:iCs/>
        </w:rPr>
        <w:t xml:space="preserve"> </w:t>
      </w:r>
      <w:r w:rsidR="004C14C2">
        <w:rPr>
          <w:iCs/>
        </w:rPr>
        <w:t>in</w:t>
      </w:r>
      <w:r w:rsidR="005349D2">
        <w:rPr>
          <w:iCs/>
        </w:rPr>
        <w:t xml:space="preserve"> length of stay at </w:t>
      </w:r>
      <w:r w:rsidR="00F02AD1">
        <w:rPr>
          <w:iCs/>
        </w:rPr>
        <w:t xml:space="preserve">the </w:t>
      </w:r>
      <w:r w:rsidR="005349D2">
        <w:rPr>
          <w:iCs/>
        </w:rPr>
        <w:t>building level</w:t>
      </w:r>
      <w:r w:rsidR="00E324D2">
        <w:rPr>
          <w:iCs/>
        </w:rPr>
        <w:t xml:space="preserve"> </w:t>
      </w:r>
      <w:r w:rsidR="00F02AD1">
        <w:rPr>
          <w:iCs/>
        </w:rPr>
        <w:t>is</w:t>
      </w:r>
      <w:r w:rsidR="000B4024">
        <w:rPr>
          <w:iCs/>
        </w:rPr>
        <w:t xml:space="preserve"> </w:t>
      </w:r>
      <w:r w:rsidR="00E324D2">
        <w:rPr>
          <w:iCs/>
        </w:rPr>
        <w:t xml:space="preserve">explained by </w:t>
      </w:r>
      <w:r w:rsidR="00877F0F">
        <w:rPr>
          <w:iCs/>
        </w:rPr>
        <w:t xml:space="preserve">the </w:t>
      </w:r>
      <w:r w:rsidR="00E324D2">
        <w:rPr>
          <w:iCs/>
        </w:rPr>
        <w:t>number of outpatients admitted to each building.</w:t>
      </w:r>
      <w:r w:rsidR="000062CE">
        <w:rPr>
          <w:iCs/>
        </w:rPr>
        <w:t xml:space="preserve"> </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ting: 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r w:rsidR="00A45BFA" w:rsidRPr="006F760C">
        <w:rPr>
          <w:rFonts w:ascii="Times New Roman" w:hAnsi="Times New Roman" w:cs="Times New Roman"/>
          <w:i/>
          <w:iCs/>
          <w:sz w:val="24"/>
          <w:szCs w:val="24"/>
          <w:lang w:val="en-US"/>
        </w:rPr>
        <w:t xml:space="preserve"> and effective sensitivity</w:t>
      </w:r>
    </w:p>
    <w:p w14:paraId="1E4775CA" w14:textId="5EA86CD1" w:rsidR="00A45BFA" w:rsidRPr="00CC52A1" w:rsidRDefault="00CF5334" w:rsidP="00CF5334">
      <w:pPr>
        <w:jc w:val="both"/>
        <w:rPr>
          <w:iCs/>
        </w:rPr>
      </w:pPr>
      <w:r w:rsidRPr="00CC52A1">
        <w:rPr>
          <w:iCs/>
        </w:rPr>
        <w:t>We assumed community-acquired carriage was at a steady state and parametrized the probability of importing a micro</w:t>
      </w:r>
      <w:r w:rsidR="009A7F4F" w:rsidRPr="00CC52A1">
        <w:rPr>
          <w:iCs/>
        </w:rPr>
        <w:t>-</w:t>
      </w:r>
      <w:r w:rsidRPr="00CC52A1">
        <w:rPr>
          <w:iCs/>
        </w:rPr>
        <w:t xml:space="preserve">organism from the community. </w:t>
      </w:r>
      <w:r w:rsidR="009C2AFD" w:rsidRPr="00CC52A1">
        <w:rPr>
          <w:iCs/>
        </w:rPr>
        <w:t xml:space="preserve">Studies for the pathogens considered in </w:t>
      </w:r>
      <w:r w:rsidR="00705776">
        <w:rPr>
          <w:iCs/>
        </w:rPr>
        <w:t>this study</w:t>
      </w:r>
      <w:r w:rsidR="00705776" w:rsidRPr="00CC52A1">
        <w:rPr>
          <w:iCs/>
        </w:rPr>
        <w:t xml:space="preserve"> </w:t>
      </w:r>
      <w:r w:rsidR="009C2AFD" w:rsidRPr="00CC52A1">
        <w:rPr>
          <w:iCs/>
        </w:rPr>
        <w:t xml:space="preserve">setting, northern Manhattan, are limited. </w:t>
      </w:r>
      <w:r w:rsidR="004E3538" w:rsidRPr="00CC52A1">
        <w:rPr>
          <w:iCs/>
        </w:rPr>
        <w:t xml:space="preserve">We </w:t>
      </w:r>
      <w:r w:rsidR="002E49AD">
        <w:rPr>
          <w:iCs/>
        </w:rPr>
        <w:t xml:space="preserve">therefore </w:t>
      </w:r>
      <w:r w:rsidR="004E3538" w:rsidRPr="00CC52A1">
        <w:rPr>
          <w:iCs/>
        </w:rPr>
        <w:t>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w:t>
      </w:r>
      <w:r w:rsidR="002E49AD">
        <w:rPr>
          <w:iCs/>
        </w:rPr>
        <w:t>for studies in other</w:t>
      </w:r>
      <w:r w:rsidR="00080A21">
        <w:rPr>
          <w:iCs/>
        </w:rPr>
        <w:t xml:space="preserve"> geographical</w:t>
      </w:r>
      <w:r w:rsidR="002E49AD">
        <w:rPr>
          <w:iCs/>
        </w:rPr>
        <w:t xml:space="preserve"> settings and used these </w:t>
      </w:r>
      <w:r w:rsidR="004E3538" w:rsidRPr="00CC52A1">
        <w:rPr>
          <w:iCs/>
        </w:rPr>
        <w:t xml:space="preserve">to </w:t>
      </w:r>
      <w:r w:rsidR="0047359C" w:rsidRPr="00CC52A1">
        <w:rPr>
          <w:iCs/>
        </w:rPr>
        <w:t>inform</w:t>
      </w:r>
      <w:r w:rsidR="004E3538" w:rsidRPr="00CC52A1">
        <w:rPr>
          <w:iCs/>
        </w:rPr>
        <w:t xml:space="preserve"> the importation rate</w:t>
      </w:r>
      <w:r w:rsidR="00705776">
        <w:rPr>
          <w:iCs/>
        </w:rPr>
        <w:t>, a proxy for community prevalence,</w:t>
      </w:r>
      <w:r w:rsidR="004E3538" w:rsidRPr="00CC52A1">
        <w:rPr>
          <w:iCs/>
        </w:rPr>
        <w:t xml:space="preserve"> </w:t>
      </w:r>
      <w:r w:rsidR="002E49AD">
        <w:rPr>
          <w:iCs/>
        </w:rPr>
        <w:t>for</w:t>
      </w:r>
      <w:r w:rsidR="002E49AD" w:rsidRPr="00CC52A1">
        <w:rPr>
          <w:iCs/>
        </w:rPr>
        <w:t xml:space="preserve"> </w:t>
      </w:r>
      <w:r w:rsidR="004E3538" w:rsidRPr="00CC52A1">
        <w:rPr>
          <w:iCs/>
        </w:rPr>
        <w:t>each micro</w:t>
      </w:r>
      <w:r w:rsidR="009A7F4F" w:rsidRPr="00CC52A1">
        <w:rPr>
          <w:iCs/>
        </w:rPr>
        <w:t>-</w:t>
      </w:r>
      <w:r w:rsidR="004E3538" w:rsidRPr="00CC52A1">
        <w:rPr>
          <w:iCs/>
        </w:rPr>
        <w:t>organism. Our search terms include</w:t>
      </w:r>
      <w:r w:rsidR="00705776">
        <w:rPr>
          <w:iCs/>
        </w:rPr>
        <w:t>d</w:t>
      </w:r>
      <w:r w:rsidR="004E3538" w:rsidRPr="00CC52A1">
        <w:rPr>
          <w:iCs/>
        </w:rPr>
        <w:t xml:space="preserve"> 'prevalence', 'colonization',</w:t>
      </w:r>
      <w:r w:rsidR="00705776">
        <w:rPr>
          <w:iCs/>
        </w:rPr>
        <w:t xml:space="preserve"> and</w:t>
      </w:r>
      <w:r w:rsidR="004E3538" w:rsidRPr="00CC52A1">
        <w:rPr>
          <w:iCs/>
        </w:rPr>
        <w:t xml:space="preserve"> 'carriage rate', and </w:t>
      </w:r>
      <w:r w:rsidR="00705776">
        <w:rPr>
          <w:iCs/>
        </w:rPr>
        <w:t xml:space="preserve">we </w:t>
      </w:r>
      <w:r w:rsidR="004E3538" w:rsidRPr="00CC52A1">
        <w:rPr>
          <w:iCs/>
        </w:rPr>
        <w:t>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w:t>
      </w:r>
      <w:r w:rsidR="00705776">
        <w:rPr>
          <w:iCs/>
        </w:rPr>
        <w:t>present</w:t>
      </w:r>
      <w:r w:rsidR="00705776" w:rsidRPr="00CC52A1">
        <w:rPr>
          <w:iCs/>
        </w:rPr>
        <w:t xml:space="preserve"> </w:t>
      </w:r>
      <w:r w:rsidR="004E3538" w:rsidRPr="00CC52A1">
        <w:rPr>
          <w:iCs/>
        </w:rPr>
        <w:t>the</w:t>
      </w:r>
      <w:r w:rsidR="00705776">
        <w:rPr>
          <w:iCs/>
        </w:rPr>
        <w:t>se</w:t>
      </w:r>
      <w:r w:rsidR="004E3538" w:rsidRPr="00CC52A1">
        <w:rPr>
          <w:iCs/>
        </w:rPr>
        <w:t xml:space="preserv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w:t>
      </w:r>
      <w:r w:rsidR="006A221D">
        <w:rPr>
          <w:iCs/>
        </w:rPr>
        <w:t xml:space="preserve">, </w:t>
      </w:r>
      <w:r w:rsidR="00F318B0">
        <w:rPr>
          <w:iCs/>
        </w:rPr>
        <w:t xml:space="preserve">the </w:t>
      </w:r>
      <w:r w:rsidR="004E3538" w:rsidRPr="00CC52A1">
        <w:rPr>
          <w:iCs/>
        </w:rPr>
        <w:t>population of interest</w:t>
      </w:r>
      <w:r w:rsidR="009C078D">
        <w:rPr>
          <w:iCs/>
        </w:rPr>
        <w:t>,</w:t>
      </w:r>
      <w:r w:rsidR="006A221D">
        <w:rPr>
          <w:iCs/>
        </w:rPr>
        <w:t xml:space="preserve"> and body site if included</w:t>
      </w:r>
      <w:r w:rsidR="004E144F" w:rsidRPr="00CC52A1">
        <w:rPr>
          <w:iCs/>
        </w:rPr>
        <w:t xml:space="preserve">. We report the </w:t>
      </w:r>
      <w:r w:rsidR="00DC274F" w:rsidRPr="00CC52A1">
        <w:rPr>
          <w:iCs/>
        </w:rPr>
        <w:t>values used for th</w:t>
      </w:r>
      <w:r w:rsidR="00705776">
        <w:rPr>
          <w:iCs/>
        </w:rPr>
        <w:t>is</w:t>
      </w:r>
      <w:r w:rsidR="00DC274F" w:rsidRPr="00CC52A1">
        <w:rPr>
          <w:iCs/>
        </w:rPr>
        <w:t xml:space="preserve"> analysis </w:t>
      </w:r>
      <w:r w:rsidR="004E3538" w:rsidRPr="00CC52A1">
        <w:rPr>
          <w:iCs/>
        </w:rPr>
        <w:t>in Table 1.</w:t>
      </w:r>
      <w:r w:rsidR="00ED48AD" w:rsidRPr="00CC52A1">
        <w:rPr>
          <w:iCs/>
        </w:rPr>
        <w:t xml:space="preserve"> </w:t>
      </w:r>
      <w:r w:rsidR="001F4A1A" w:rsidRPr="00CC52A1">
        <w:rPr>
          <w:iCs/>
        </w:rPr>
        <w:t>In the</w:t>
      </w:r>
      <w:r w:rsidR="00841420">
        <w:rPr>
          <w:iCs/>
        </w:rPr>
        <w:t xml:space="preserve"> following</w:t>
      </w:r>
      <w:r w:rsidR="001F4A1A" w:rsidRPr="00CC52A1">
        <w:rPr>
          <w:iCs/>
        </w:rPr>
        <w:t xml:space="preserve"> analyses, we fixed importation rates</w:t>
      </w:r>
      <w:r w:rsidR="00705776">
        <w:rPr>
          <w:iCs/>
        </w:rPr>
        <w:t xml:space="preserve">, </w:t>
      </w:r>
      <m:oMath>
        <m:r>
          <m:rPr>
            <m:sty m:val="p"/>
          </m:rPr>
          <w:rPr>
            <w:rFonts w:ascii="Cambria Math" w:hAnsi="Cambria Math"/>
          </w:rPr>
          <m:t>γ</m:t>
        </m:r>
      </m:oMath>
      <w:r w:rsidR="00705776">
        <w:t>,</w:t>
      </w:r>
      <w:r w:rsidR="001F4A1A" w:rsidRPr="00CC52A1">
        <w:rPr>
          <w:iCs/>
        </w:rPr>
        <w:t xml:space="preserve"> of micro</w:t>
      </w:r>
      <w:r w:rsidR="009A7F4F" w:rsidRPr="00CC52A1">
        <w:rPr>
          <w:iCs/>
        </w:rPr>
        <w:t>-</w:t>
      </w:r>
      <w:r w:rsidR="001F4A1A" w:rsidRPr="00CC52A1">
        <w:rPr>
          <w:iCs/>
        </w:rPr>
        <w:t>organisms using the estimated community prevalence</w:t>
      </w:r>
      <w:r w:rsidR="00705776">
        <w:rPr>
          <w:iCs/>
        </w:rPr>
        <w:t xml:space="preserve"> and </w:t>
      </w:r>
      <w:r w:rsidR="008C2523" w:rsidRPr="00CC52A1">
        <w:rPr>
          <w:iCs/>
        </w:rPr>
        <w:t xml:space="preserve">designed an individual-level observational model to quantify the likelihood of detection upon testing given an effective </w:t>
      </w:r>
      <w:r w:rsidR="00D45DCC" w:rsidRPr="00CC52A1">
        <w:rPr>
          <w:iCs/>
        </w:rPr>
        <w:t>sensitivity</w:t>
      </w:r>
      <w:r w:rsidR="00705776">
        <w:rPr>
          <w:iCs/>
        </w:rPr>
        <w:t>,</w:t>
      </w:r>
      <w:r w:rsidR="008C2523" w:rsidRPr="00CC52A1">
        <w:rPr>
          <w:iCs/>
        </w:rPr>
        <w:t xml:space="preserve">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26483EC8" w14:textId="60627B6B" w:rsidR="00D245CE" w:rsidRPr="00CC52A1" w:rsidRDefault="005E4095" w:rsidP="001C5AD8">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t>
      </w:r>
      <w:r w:rsidR="00C3319D">
        <w:t>To determine whether</w:t>
      </w:r>
      <w:r w:rsidR="00AF2500" w:rsidRPr="00CC52A1">
        <w:t xml:space="preserve"> </w:t>
      </w:r>
      <w:r w:rsidR="00D90DA3" w:rsidRPr="00CC52A1">
        <w:t xml:space="preserve">the </w:t>
      </w:r>
      <w:r w:rsidR="00162827" w:rsidRPr="00CC52A1">
        <w:t>model</w:t>
      </w:r>
      <w:r w:rsidR="00C3319D">
        <w:t>-</w:t>
      </w:r>
      <w:r w:rsidR="00162827" w:rsidRPr="00CC52A1">
        <w:t>inference</w:t>
      </w:r>
      <w:r w:rsidR="00C3319D">
        <w:t xml:space="preserve"> system</w:t>
      </w:r>
      <w:r w:rsidR="00AF2500" w:rsidRPr="00CC52A1">
        <w:t xml:space="preserve"> is capable of recovering parameters</w:t>
      </w:r>
      <w:r w:rsidR="00A90754" w:rsidRPr="00CC52A1">
        <w:t xml:space="preserve"> for a variety of parameter combinations</w:t>
      </w:r>
      <w:r w:rsidR="00C3319D">
        <w:t>,</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527369">
        <w:rPr>
          <w:rFonts w:eastAsiaTheme="minorEastAsia"/>
        </w:rPr>
        <w:t xml:space="preserve"> consistent with ranges reported (Table 1)</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w:t>
      </w:r>
      <w:r w:rsidR="003C2682" w:rsidRPr="00EF3345">
        <w:rPr>
          <w:rFonts w:eastAsiaTheme="minorEastAsia"/>
          <w:color w:val="C00000"/>
        </w:rPr>
        <w:t>Figure 2</w:t>
      </w:r>
      <w:r w:rsidR="003C2682" w:rsidRPr="00CC52A1">
        <w:rPr>
          <w:rFonts w:eastAsiaTheme="minorEastAsia"/>
        </w:rPr>
        <w:t xml:space="preserve">). </w:t>
      </w:r>
      <w:r w:rsidR="00C3319D">
        <w:rPr>
          <w:rFonts w:eastAsiaTheme="minorEastAsia"/>
        </w:rPr>
        <w:t>The model-inference system</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873962">
        <w:rPr>
          <w:rFonts w:eastAsiaTheme="minorEastAsia"/>
        </w:rPr>
        <w:t>limits</w:t>
      </w:r>
      <w:r w:rsidR="005D629F" w:rsidRPr="00CC52A1">
        <w:rPr>
          <w:rFonts w:eastAsiaTheme="minorEastAsia"/>
        </w:rPr>
        <w:t xml:space="preserve"> </w:t>
      </w:r>
      <w:r w:rsidR="003C2682" w:rsidRPr="00CC52A1">
        <w:rPr>
          <w:rFonts w:eastAsiaTheme="minorEastAsia"/>
        </w:rPr>
        <w:t>of each axis) and capture</w:t>
      </w:r>
      <w:r w:rsidR="005B5A81">
        <w:rPr>
          <w:rFonts w:eastAsiaTheme="minorEastAsia"/>
        </w:rPr>
        <w:t>d</w:t>
      </w:r>
      <w:r w:rsidR="003C2682" w:rsidRPr="00CC52A1">
        <w:rPr>
          <w:rFonts w:eastAsiaTheme="minorEastAsia"/>
        </w:rPr>
        <w:t xml:space="preserve">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t>
      </w:r>
      <w:r w:rsidR="00773104" w:rsidRPr="00CC52A1">
        <w:rPr>
          <w:rFonts w:eastAsiaTheme="minorEastAsia"/>
        </w:rPr>
        <w:t xml:space="preserve">were </w:t>
      </w:r>
      <w:r w:rsidR="005A1B3A" w:rsidRPr="00CC52A1">
        <w:rPr>
          <w:rFonts w:eastAsiaTheme="minorEastAsia"/>
        </w:rPr>
        <w:t>substantially biased</w:t>
      </w:r>
      <w:r w:rsidR="00C3319D">
        <w:rPr>
          <w:rFonts w:eastAsiaTheme="minorEastAsia"/>
        </w:rPr>
        <w:t xml:space="preserve"> in only 2 instances</w:t>
      </w:r>
      <w:r w:rsidR="00842C6E" w:rsidRPr="00CC52A1">
        <w:rPr>
          <w:rFonts w:eastAsiaTheme="minorEastAsia"/>
        </w:rPr>
        <w:t xml:space="preserve">, see </w:t>
      </w:r>
      <w:r w:rsidR="005A1B3A" w:rsidRPr="00CC52A1">
        <w:rPr>
          <w:rFonts w:eastAsiaTheme="minorEastAsia"/>
        </w:rPr>
        <w:t xml:space="preserve">scenarios 2 and 4 in Figure 2. </w:t>
      </w:r>
      <w:r w:rsidR="00C3319D">
        <w:rPr>
          <w:rFonts w:eastAsiaTheme="minorEastAsia"/>
        </w:rPr>
        <w:t>Visual</w:t>
      </w:r>
      <w:r w:rsidR="005A1B3A" w:rsidRPr="00CC52A1">
        <w:rPr>
          <w:rFonts w:eastAsiaTheme="minorEastAsia"/>
        </w:rPr>
        <w:t xml:space="preserve"> inspect</w:t>
      </w:r>
      <w:r w:rsidR="00C3319D">
        <w:rPr>
          <w:rFonts w:eastAsiaTheme="minorEastAsia"/>
        </w:rPr>
        <w:t>ion confirms that</w:t>
      </w:r>
      <w:r w:rsidR="005A1B3A" w:rsidRPr="00CC52A1">
        <w:rPr>
          <w:rFonts w:eastAsiaTheme="minorEastAsia"/>
        </w:rPr>
        <w:t xml:space="preserve"> the</w:t>
      </w:r>
      <w:r w:rsidR="00F32955" w:rsidRPr="00CC52A1">
        <w:rPr>
          <w:rFonts w:eastAsiaTheme="minorEastAsia"/>
        </w:rPr>
        <w:t xml:space="preserve"> marginal</w:t>
      </w:r>
      <w:r w:rsidR="005A1B3A" w:rsidRPr="00CC52A1">
        <w:rPr>
          <w:rFonts w:eastAsiaTheme="minorEastAsia"/>
        </w:rPr>
        <w:t xml:space="preserve"> posterior</w:t>
      </w:r>
      <w:r w:rsidR="00C3319D">
        <w:rPr>
          <w:rFonts w:eastAsiaTheme="minorEastAsia"/>
        </w:rPr>
        <w:t xml:space="preserve"> estimates</w:t>
      </w:r>
      <w:r w:rsidR="005A1B3A" w:rsidRPr="00CC52A1">
        <w:rPr>
          <w:rFonts w:eastAsiaTheme="minorEastAsia"/>
        </w:rPr>
        <w:t xml:space="preserve"> </w:t>
      </w:r>
      <w:r w:rsidR="00842C6E" w:rsidRPr="00CC52A1">
        <w:rPr>
          <w:rFonts w:eastAsiaTheme="minorEastAsia"/>
        </w:rPr>
        <w:t xml:space="preserve">asymptotically </w:t>
      </w:r>
      <w:r w:rsidR="0065457B" w:rsidRPr="00CC52A1">
        <w:rPr>
          <w:rFonts w:eastAsiaTheme="minorEastAsia"/>
        </w:rPr>
        <w:t xml:space="preserve">converge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1C5AD8">
        <w:rPr>
          <w:rFonts w:eastAsiaTheme="minorEastAsia"/>
        </w:rPr>
        <w:t xml:space="preserve">. </w:t>
      </w:r>
      <w:r w:rsidR="00A75598" w:rsidRPr="00CC52A1">
        <w:rPr>
          <w:rFonts w:eastAsiaTheme="minorEastAsia"/>
        </w:rPr>
        <w:t>We</w:t>
      </w:r>
      <w:r w:rsidR="001C5AD8">
        <w:rPr>
          <w:rFonts w:eastAsiaTheme="minorEastAsia"/>
        </w:rPr>
        <w:t xml:space="preserve"> also</w:t>
      </w:r>
      <w:r w:rsidR="00A75598" w:rsidRPr="00CC52A1">
        <w:rPr>
          <w:rFonts w:eastAsiaTheme="minorEastAsia"/>
        </w:rPr>
        <w:t xml:space="preserve"> investigate</w:t>
      </w:r>
      <w:r w:rsidR="00EE1C2E" w:rsidRPr="00CC52A1">
        <w:rPr>
          <w:rFonts w:eastAsiaTheme="minorEastAsia"/>
        </w:rPr>
        <w:t>d</w:t>
      </w:r>
      <w:r w:rsidR="00A75598" w:rsidRPr="00CC52A1">
        <w:rPr>
          <w:rFonts w:eastAsiaTheme="minorEastAsia"/>
        </w:rPr>
        <w:t xml:space="preserve"> how statistical uncertainty and Monte Carlo error impact the inference (see </w:t>
      </w:r>
      <w:r w:rsidR="00A75598" w:rsidRPr="00CC52A1">
        <w:rPr>
          <w:rFonts w:eastAsiaTheme="minorEastAsia"/>
          <w:i/>
          <w:iCs/>
        </w:rPr>
        <w:t xml:space="preserve">Making sense of bias </w:t>
      </w:r>
      <w:r w:rsidR="00A75598" w:rsidRPr="00CC52A1">
        <w:rPr>
          <w:rFonts w:eastAsiaTheme="minorEastAsia"/>
        </w:rPr>
        <w:t xml:space="preserve">in Methods). </w:t>
      </w:r>
      <w:r w:rsidR="001C5AD8">
        <w:t>In particular, g</w:t>
      </w:r>
      <w:r w:rsidR="00A75598" w:rsidRPr="00CC52A1">
        <w:t>oodness-of-fit can be predicted</w:t>
      </w:r>
      <w:r w:rsidR="004E5228" w:rsidRPr="00CC52A1">
        <w:t xml:space="preserve"> </w:t>
      </w:r>
      <w:r w:rsidR="00A75598" w:rsidRPr="00CC52A1">
        <w:t xml:space="preserve">by the oddness of </w:t>
      </w:r>
      <w:r w:rsidR="00A3364A">
        <w:t>the</w:t>
      </w:r>
      <w:r w:rsidR="00192BD8">
        <w:t xml:space="preserve"> inferred</w:t>
      </w:r>
      <w:r w:rsidR="001C5AD8" w:rsidRPr="00CC52A1">
        <w:t xml:space="preserve"> </w:t>
      </w:r>
      <w:r w:rsidR="001B511A" w:rsidRPr="00CC52A1">
        <w:t>stochastic realization</w:t>
      </w:r>
      <w:r w:rsidR="001C5AD8">
        <w:t xml:space="preserve"> (</w:t>
      </w:r>
      <w:r w:rsidR="001C5AD8" w:rsidRPr="00CC52A1">
        <w:rPr>
          <w:color w:val="00B0F0"/>
        </w:rPr>
        <w:t>S</w:t>
      </w:r>
      <w:r w:rsidR="001C5AD8">
        <w:rPr>
          <w:color w:val="00B0F0"/>
        </w:rPr>
        <w:t>M</w:t>
      </w:r>
      <w:r w:rsidR="001C5AD8" w:rsidRPr="00CC52A1">
        <w:rPr>
          <w:color w:val="00B0F0"/>
        </w:rPr>
        <w:t xml:space="preserve"> Figure S8</w:t>
      </w:r>
      <w:r w:rsidR="001C5AD8">
        <w:t>)</w:t>
      </w:r>
      <w:r w:rsidR="001B511A" w:rsidRPr="00CC52A1">
        <w:t>.</w:t>
      </w:r>
    </w:p>
    <w:p w14:paraId="447B73EC" w14:textId="77777777" w:rsidR="00955019" w:rsidRPr="00CC52A1" w:rsidRDefault="00955019" w:rsidP="00C7620C">
      <w:pPr>
        <w:jc w:val="both"/>
        <w:rPr>
          <w:rFonts w:eastAsiaTheme="minorEastAsia"/>
        </w:rPr>
      </w:pPr>
    </w:p>
    <w:p w14:paraId="142B26FD" w14:textId="24940385"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1C5AD8">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w:t>
      </w:r>
      <w:r w:rsidR="00CE489A">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w:t>
      </w:r>
      <w:r w:rsidR="00472623" w:rsidRPr="00270F48">
        <w:rPr>
          <w:rFonts w:eastAsiaTheme="minorEastAsia"/>
          <w:color w:val="C00000"/>
        </w:rPr>
        <w:t>Figure 2</w:t>
      </w:r>
      <w:r w:rsidR="00472623" w:rsidRPr="00CC52A1">
        <w:rPr>
          <w:rFonts w:eastAsiaTheme="minorEastAsia"/>
        </w:rPr>
        <w:t xml:space="preserve">)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A451DA">
        <w:rPr>
          <w:rFonts w:eastAsiaTheme="minorEastAsia"/>
        </w:rPr>
        <w:t xml:space="preserve"> at the hospital level, aggregation of time</w:t>
      </w:r>
      <w:r w:rsidR="004B1654">
        <w:rPr>
          <w:rFonts w:eastAsiaTheme="minorEastAsia"/>
        </w:rPr>
        <w:t>-</w:t>
      </w:r>
      <w:r w:rsidR="00A451DA">
        <w:rPr>
          <w:rFonts w:eastAsiaTheme="minorEastAsia"/>
        </w:rPr>
        <w:t xml:space="preserve">series shown in </w:t>
      </w:r>
      <w:r w:rsidR="00A451DA" w:rsidRPr="00A451DA">
        <w:rPr>
          <w:rFonts w:eastAsiaTheme="minorEastAsia"/>
          <w:color w:val="C00000"/>
        </w:rPr>
        <w:t>Figure 1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calibration </w:t>
      </w:r>
      <w:r w:rsidR="00DC274F" w:rsidRPr="00EF3345">
        <w:rPr>
          <w:rFonts w:eastAsiaTheme="minorEastAsia"/>
          <w:color w:val="000000" w:themeColor="text1"/>
        </w:rPr>
        <w:t xml:space="preserve">to study if observed uncertainty </w:t>
      </w:r>
      <w:r w:rsidR="004F3468">
        <w:rPr>
          <w:rFonts w:eastAsiaTheme="minorEastAsia"/>
          <w:color w:val="000000" w:themeColor="text1"/>
        </w:rPr>
        <w:t xml:space="preserve">in the data </w:t>
      </w:r>
      <w:r w:rsidR="00DC274F" w:rsidRPr="00EF3345">
        <w:rPr>
          <w:rFonts w:eastAsiaTheme="minorEastAsia"/>
          <w:color w:val="000000" w:themeColor="text1"/>
        </w:rPr>
        <w:t xml:space="preserve">is </w:t>
      </w:r>
      <w:r w:rsidR="001C5AD8" w:rsidRPr="00EF3345">
        <w:rPr>
          <w:rFonts w:eastAsiaTheme="minorEastAsia"/>
          <w:color w:val="000000" w:themeColor="text1"/>
        </w:rPr>
        <w:t xml:space="preserve">reproduced </w:t>
      </w:r>
      <w:r w:rsidR="00DC274F" w:rsidRPr="00EF3345">
        <w:rPr>
          <w:rFonts w:eastAsiaTheme="minorEastAsia"/>
          <w:color w:val="000000" w:themeColor="text1"/>
        </w:rPr>
        <w:t xml:space="preserve">by the model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1C5AD8">
        <w:rPr>
          <w:rFonts w:eastAsiaTheme="minorEastAsia"/>
        </w:rPr>
        <w:t>for</w:t>
      </w:r>
      <w:r w:rsidR="001C5AD8" w:rsidRPr="00CC52A1">
        <w:rPr>
          <w:rFonts w:eastAsiaTheme="minorEastAsia"/>
        </w:rPr>
        <w:t xml:space="preserve"> </w:t>
      </w:r>
      <w:r w:rsidR="00B50376" w:rsidRPr="00CC52A1">
        <w:rPr>
          <w:rFonts w:eastAsiaTheme="minorEastAsia"/>
        </w:rPr>
        <w:t xml:space="preserve">both the </w:t>
      </w:r>
      <w:r w:rsidR="0010230A" w:rsidRPr="00CC52A1">
        <w:rPr>
          <w:rFonts w:eastAsiaTheme="minorEastAsia"/>
        </w:rPr>
        <w:t xml:space="preserve">inferred </w:t>
      </w:r>
      <w:r w:rsidR="00B50376" w:rsidRPr="00CC52A1">
        <w:rPr>
          <w:rFonts w:eastAsiaTheme="minorEastAsia"/>
        </w:rPr>
        <w:lastRenderedPageBreak/>
        <w:t>posterior and truth ensemble simulation</w:t>
      </w:r>
      <w:r w:rsidR="005A7F09" w:rsidRPr="00CC52A1">
        <w:rPr>
          <w:rFonts w:eastAsiaTheme="minorEastAsia"/>
        </w:rPr>
        <w:t>s</w:t>
      </w:r>
      <w:r w:rsidR="00B50376" w:rsidRPr="00CC52A1">
        <w:rPr>
          <w:rFonts w:eastAsiaTheme="minorEastAsia"/>
        </w:rPr>
        <w:t xml:space="preserv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1C5AD8">
        <w:rPr>
          <w:rFonts w:eastAsiaTheme="minorEastAsia"/>
        </w:rPr>
        <w:t>were</w:t>
      </w:r>
      <w:r w:rsidR="001C5AD8" w:rsidRPr="00CC52A1">
        <w:rPr>
          <w:rFonts w:eastAsiaTheme="minorEastAsia"/>
        </w:rPr>
        <w:t xml:space="preserve"> </w:t>
      </w:r>
      <w:r w:rsidR="00B00C7B" w:rsidRPr="00CC52A1">
        <w:rPr>
          <w:rFonts w:eastAsiaTheme="minorEastAsia"/>
        </w:rPr>
        <w:t>similar</w:t>
      </w:r>
      <w:r w:rsidR="00B9210F" w:rsidRPr="00CC52A1">
        <w:rPr>
          <w:rFonts w:eastAsiaTheme="minorEastAsia"/>
        </w:rPr>
        <w:t>,</w:t>
      </w:r>
      <w:r w:rsidR="001C5AD8">
        <w:rPr>
          <w:rFonts w:eastAsiaTheme="minorEastAsia"/>
        </w:rPr>
        <w:t xml:space="preserve"> the credibl</w:t>
      </w:r>
      <w:r w:rsidR="009247A9">
        <w:rPr>
          <w:rFonts w:eastAsiaTheme="minorEastAsia"/>
        </w:rPr>
        <w:t>e intervals were slightly broad (above the diagonal),</w:t>
      </w:r>
      <w:r w:rsidR="00B9210F" w:rsidRPr="00CC52A1">
        <w:rPr>
          <w:rFonts w:eastAsiaTheme="minorEastAsia"/>
        </w:rPr>
        <w:t xml:space="preserve"> but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9247A9">
        <w:rPr>
          <w:rFonts w:eastAsiaTheme="minorEastAsia"/>
        </w:rPr>
        <w:t xml:space="preserve">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29BE4575" w:rsidR="00A15FBA" w:rsidRDefault="00C20287" w:rsidP="00E4145A">
      <w:pPr>
        <w:jc w:val="both"/>
      </w:pPr>
      <w:r>
        <w:t>Lastly, we explored the ability</w:t>
      </w:r>
      <w:r w:rsidR="000376E8" w:rsidRPr="00CC52A1">
        <w:t xml:space="preserve"> model</w:t>
      </w:r>
      <w:r>
        <w:t>-</w:t>
      </w:r>
      <w:r w:rsidR="000376E8" w:rsidRPr="00CC52A1">
        <w:t>inference</w:t>
      </w:r>
      <w:r>
        <w:t xml:space="preserve"> system</w:t>
      </w:r>
      <w:r w:rsidR="000376E8" w:rsidRPr="00CC52A1">
        <w:t xml:space="preserve"> to </w:t>
      </w:r>
      <w:r>
        <w:t>estimate solutions</w:t>
      </w:r>
      <w:r w:rsidR="000376E8" w:rsidRPr="00CC52A1">
        <w:t xml:space="preserve">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t>used</w:t>
      </w:r>
      <w:r w:rsidR="006121E1" w:rsidRPr="00CC52A1">
        <w:t xml:space="preserve"> parameter combination pairs</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t>that in free simulation</w:t>
      </w:r>
      <w:r w:rsidR="00DE3815" w:rsidRPr="00CC52A1">
        <w:t xml:space="preserve"> </w:t>
      </w:r>
      <w:r>
        <w:t>produce</w:t>
      </w:r>
      <w:r w:rsidR="00DE3815" w:rsidRPr="00CC52A1">
        <w:t xml:space="preserve"> aggregated </w:t>
      </w:r>
      <w:r>
        <w:t xml:space="preserve">infections </w:t>
      </w:r>
      <w:r w:rsidR="00DE3815" w:rsidRPr="00CC52A1">
        <w:t xml:space="preserve">at the hospital level (aggregation of buildings time series shown in </w:t>
      </w:r>
      <w:r w:rsidR="00DE3815" w:rsidRPr="003A48B4">
        <w:rPr>
          <w:color w:val="C00000"/>
        </w:rPr>
        <w:t>Figure 1A</w:t>
      </w:r>
      <w:r w:rsidR="00DE3815" w:rsidRPr="00CC52A1">
        <w:t xml:space="preserve">) </w:t>
      </w:r>
      <w:r>
        <w:t xml:space="preserve">that match observations </w:t>
      </w:r>
      <w:r w:rsidR="00DE3815" w:rsidRPr="00CC52A1">
        <w:t>for each pathogenic</w:t>
      </w:r>
      <w:r w:rsidR="00E4145A" w:rsidRPr="00CC52A1">
        <w:t xml:space="preserve"> </w:t>
      </w:r>
      <w:r w:rsidR="00DE3815" w:rsidRPr="00CC52A1">
        <w:t xml:space="preserve">bacteria. </w:t>
      </w:r>
      <w:r w:rsidR="005D2403" w:rsidRPr="00CC52A1">
        <w:t xml:space="preserve">We </w:t>
      </w:r>
      <w:r>
        <w:t>found</w:t>
      </w:r>
      <w:r w:rsidRPr="00CC52A1">
        <w:t xml:space="preserve"> </w:t>
      </w:r>
      <w:r w:rsidR="00456CA1" w:rsidRPr="00CC52A1">
        <w:t xml:space="preserve">the </w:t>
      </w:r>
      <w:r w:rsidR="00897589" w:rsidRPr="00CC52A1">
        <w:t xml:space="preserve">model-inference system </w:t>
      </w:r>
      <w:r>
        <w:t>capable of</w:t>
      </w:r>
      <w:r w:rsidR="00456CA1" w:rsidRPr="00CC52A1">
        <w:t xml:space="preserve"> discriminat</w:t>
      </w:r>
      <w:r>
        <w:t>ing</w:t>
      </w:r>
      <w:r w:rsidR="00456CA1" w:rsidRPr="00CC52A1">
        <w:t xml:space="preserve"> </w:t>
      </w:r>
      <w:r>
        <w:t>among</w:t>
      </w:r>
      <w:r w:rsidRPr="00CC52A1">
        <w:t xml:space="preserve"> </w:t>
      </w:r>
      <w:r w:rsidR="00456CA1" w:rsidRPr="00CC52A1">
        <w:t xml:space="preserve">the </w:t>
      </w:r>
      <w:commentRangeStart w:id="3"/>
      <w:commentRangeStart w:id="4"/>
      <w:r w:rsidR="00456CA1" w:rsidRPr="00CC52A1">
        <w:t>scenarios</w:t>
      </w:r>
      <w:commentRangeEnd w:id="3"/>
      <w:r>
        <w:rPr>
          <w:rStyle w:val="CommentReference"/>
        </w:rPr>
        <w:commentReference w:id="3"/>
      </w:r>
      <w:commentRangeEnd w:id="4"/>
      <w:r w:rsidR="00B15440">
        <w:rPr>
          <w:rStyle w:val="CommentReference"/>
        </w:rPr>
        <w:commentReference w:id="4"/>
      </w:r>
      <w:r w:rsidR="00024FD3" w:rsidRPr="00CC52A1">
        <w:t>.</w:t>
      </w:r>
      <w:r w:rsidR="005D2403" w:rsidRPr="00CC52A1">
        <w:t xml:space="preserve"> </w:t>
      </w:r>
      <w:r w:rsidR="00024FD3" w:rsidRPr="00CC52A1">
        <w:t>T</w:t>
      </w:r>
      <w:r w:rsidR="005D2403" w:rsidRPr="00CC52A1">
        <w:t>his analysis covers a broad range of prevalence</w:t>
      </w:r>
      <w:r>
        <w:t>, implying</w:t>
      </w:r>
      <w:r w:rsidR="005D2403" w:rsidRPr="00CC52A1">
        <w:t xml:space="preserve"> 'low' to 'high' importation rates</w:t>
      </w:r>
      <w:r>
        <w:t>,</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19C18423" w14:textId="77777777" w:rsidR="00182B96" w:rsidRDefault="00182B96" w:rsidP="00E4145A">
      <w:pPr>
        <w:jc w:val="both"/>
      </w:pPr>
    </w:p>
    <w:p w14:paraId="2DD87840" w14:textId="4F7AC54B" w:rsidR="00182B96" w:rsidRPr="00182B96" w:rsidRDefault="00182B96" w:rsidP="00E4145A">
      <w:pPr>
        <w:jc w:val="both"/>
        <w:rPr>
          <w:color w:val="FF0000"/>
        </w:rPr>
      </w:pPr>
      <w:r>
        <w:rPr>
          <w:color w:val="FF0000"/>
        </w:rPr>
        <w:t>Here I might want to include Figure S10: Identifiability in similar parameter combinations.</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5BFDFA10" w:rsidR="008F4EA4" w:rsidRPr="004F15E1" w:rsidRDefault="005E4095" w:rsidP="00C7620C">
      <w:pPr>
        <w:jc w:val="both"/>
        <w:rPr>
          <w:iCs/>
        </w:rPr>
      </w:pPr>
      <w:r w:rsidRPr="00CC52A1">
        <w:t>We appl</w:t>
      </w:r>
      <w:r w:rsidR="00470CFB" w:rsidRPr="00CC52A1">
        <w:t>ied</w:t>
      </w:r>
      <w:r w:rsidRPr="00CC52A1">
        <w:t xml:space="preserve"> the model-inference system to estimate epidemiological </w:t>
      </w:r>
      <w:r w:rsidR="00145E0E">
        <w:t xml:space="preserve">properties </w:t>
      </w:r>
      <w:r w:rsidRPr="00CC52A1">
        <w:t xml:space="preserve">for eight different microbial </w:t>
      </w:r>
      <w:r w:rsidR="00AD67B1" w:rsidRPr="00CC52A1">
        <w:t>bacterial pathogens</w:t>
      </w:r>
      <w:r w:rsidRPr="00CC52A1">
        <w:t xml:space="preserve">. </w:t>
      </w:r>
      <w:r w:rsidR="00A27A7C">
        <w:t xml:space="preserve">In </w:t>
      </w:r>
      <w:r w:rsidR="00A27A7C" w:rsidRPr="001E198C">
        <w:rPr>
          <w:color w:val="C00000"/>
        </w:rPr>
        <w:t xml:space="preserve">Figure 3 </w:t>
      </w:r>
      <w:r w:rsidR="00A27A7C">
        <w:t>w</w:t>
      </w:r>
      <w:r w:rsidR="006C77AA" w:rsidRPr="00CC52A1">
        <w:t xml:space="preserve">e </w:t>
      </w:r>
      <w:r w:rsidR="00063A92">
        <w:t>present</w:t>
      </w:r>
      <w:r w:rsidR="00063A92" w:rsidRPr="00CC52A1">
        <w:t xml:space="preserve"> </w:t>
      </w:r>
      <w:r w:rsidR="006C77AA" w:rsidRPr="00CC52A1">
        <w:t>the posterior</w:t>
      </w:r>
      <w:r w:rsidR="00B86415">
        <w:t xml:space="preserve"> joint</w:t>
      </w:r>
      <w:r w:rsidR="006C77AA" w:rsidRPr="00CC52A1">
        <w:t xml:space="preserve"> estimates </w:t>
      </w:r>
      <w:r w:rsidR="00063A92" w:rsidRPr="00CC52A1">
        <w:t>of the effective sensitivity</w:t>
      </w:r>
      <w:r w:rsidR="00063A92">
        <w:t>,</w:t>
      </w:r>
      <w:r w:rsidR="00063A92" w:rsidRPr="00CC52A1">
        <w:t xml:space="preserve"> </w:t>
      </w:r>
      <m:oMath>
        <m:r>
          <m:rPr>
            <m:sty m:val="p"/>
          </m:rPr>
          <w:rPr>
            <w:rFonts w:ascii="Cambria Math" w:hAnsi="Cambria Math"/>
          </w:rPr>
          <m:t>ρ</m:t>
        </m:r>
      </m:oMath>
      <w:r w:rsidR="00063A92">
        <w:t>,</w:t>
      </w:r>
      <w:r w:rsidR="00063A92" w:rsidRPr="00CC52A1">
        <w:t xml:space="preserve"> and nosocomial transmission rate</w:t>
      </w:r>
      <w:r w:rsidR="00063A92">
        <w:t>,</w:t>
      </w:r>
      <w:r w:rsidR="00063A92" w:rsidRPr="00CC52A1">
        <w:t xml:space="preserve"> </w:t>
      </w:r>
      <m:oMath>
        <m:r>
          <w:rPr>
            <w:rFonts w:ascii="Cambria Math" w:hAnsi="Cambria Math"/>
          </w:rPr>
          <m:t>β</m:t>
        </m:r>
      </m:oMath>
      <w:r w:rsidR="00063A92">
        <w:t>. For</w:t>
      </w:r>
      <w:r w:rsidR="006C77AA" w:rsidRPr="00CC52A1">
        <w:t xml:space="preserve"> most </w:t>
      </w:r>
      <w:r w:rsidR="005A216D">
        <w:t>pathogens</w:t>
      </w:r>
      <w:r w:rsidR="006C77AA" w:rsidRPr="00CC52A1">
        <w:t xml:space="preserve"> (except MRSA) the system localize</w:t>
      </w:r>
      <w:r w:rsidR="00063A92">
        <w:t>s</w:t>
      </w:r>
      <w:r w:rsidR="006C77AA" w:rsidRPr="00CC52A1">
        <w:t xml:space="preserve"> the posterior </w:t>
      </w:r>
      <w:r w:rsidR="00063A92">
        <w:t>to</w:t>
      </w:r>
      <w:r w:rsidR="00063A92" w:rsidRPr="00CC52A1">
        <w:t xml:space="preserve"> </w:t>
      </w:r>
      <w:r w:rsidR="006C77AA" w:rsidRPr="00CC52A1">
        <w:t>the same region of the prior range (</w:t>
      </w:r>
      <w:r w:rsidR="00873962">
        <w:t>limits</w:t>
      </w:r>
      <w:r w:rsidR="00655F45" w:rsidRPr="00CC52A1">
        <w:t xml:space="preserve"> </w:t>
      </w:r>
      <w:r w:rsidR="006C77AA" w:rsidRPr="00CC52A1">
        <w:t xml:space="preserve">of each axis). </w:t>
      </w:r>
      <w:r w:rsidR="00063A92">
        <w:t>Subplot insets zoom to the solution region to</w:t>
      </w:r>
      <w:r w:rsidR="006C77AA" w:rsidRPr="00CC52A1">
        <w:t xml:space="preserve"> highlight </w:t>
      </w:r>
      <w:r w:rsidR="00063A92">
        <w:t xml:space="preserve">the level of </w:t>
      </w:r>
      <w:r w:rsidR="00063A92" w:rsidRPr="00CC52A1">
        <w:t>sensitiv</w:t>
      </w:r>
      <w:r w:rsidR="00063A92">
        <w:t xml:space="preserve">ity </w:t>
      </w:r>
      <w:r w:rsidR="006C77AA" w:rsidRPr="00CC52A1">
        <w:t xml:space="preserve">to </w:t>
      </w:r>
      <m:oMath>
        <m:r>
          <w:rPr>
            <w:rFonts w:ascii="Cambria Math" w:hAnsi="Cambria Math"/>
          </w:rPr>
          <m:t xml:space="preserve">γ. </m:t>
        </m:r>
      </m:oMath>
      <w:r w:rsidR="00063A92">
        <w:t xml:space="preserve"> W</w:t>
      </w:r>
      <w:r w:rsidR="0022305B" w:rsidRPr="00CC52A1">
        <w:t xml:space="preserve">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w:t>
      </w:r>
      <w:r w:rsidR="002F3F25">
        <w:t>, 2</w:t>
      </w:r>
      <w:r w:rsidR="002F3F25" w:rsidRPr="002F3F25">
        <w:t>.54E-03, 8.66E-04, 9.62E-04</w:t>
      </w:r>
      <w:r w:rsidR="002F3F25">
        <w:t xml:space="preserve"> </w:t>
      </w:r>
      <w:r w:rsidR="00693319" w:rsidRPr="00CC52A1">
        <w:t xml:space="preserve">across </w:t>
      </w:r>
      <w:r w:rsidR="00F5410E">
        <w:t>tested</w:t>
      </w:r>
      <w:r w:rsidR="00F5410E" w:rsidRPr="00CC52A1">
        <w:t xml:space="preserve"> </w:t>
      </w:r>
      <w:r w:rsidR="00693319" w:rsidRPr="00CC52A1">
        <w:t>bacteri</w:t>
      </w:r>
      <w:r w:rsidR="00F5410E">
        <w:t>a</w:t>
      </w:r>
      <w:r w:rsidR="00693319" w:rsidRPr="00CC52A1">
        <w:t xml:space="preserve"> and the highest mean </w:t>
      </w:r>
      <w:r w:rsidR="00F5410E">
        <w:t>effective sensitivity</w:t>
      </w:r>
      <w:r w:rsidR="002F3F25">
        <w:t xml:space="preserve">, </w:t>
      </w:r>
      <w:r w:rsidR="007E771F">
        <w:t xml:space="preserve">values were </w:t>
      </w:r>
      <w:r w:rsidR="00693319" w:rsidRPr="00CC52A1">
        <w:t>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prevalence of 55%, 63% and 70% respectively</w:t>
      </w:r>
      <w:r w:rsidR="00F5410E">
        <w:t xml:space="preserve">, </w:t>
      </w:r>
      <w:r w:rsidR="001C0086" w:rsidRPr="00CC52A1">
        <w:t>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w:t>
      </w:r>
      <w:r w:rsidR="00F5410E">
        <w:t>effective sensitivity</w:t>
      </w:r>
      <w:r w:rsidR="003B1894" w:rsidRPr="00CC52A1">
        <w:t xml:space="preserve"> of 1.63%, 1.65%</w:t>
      </w:r>
      <w:r w:rsidR="00FA1EC3" w:rsidRPr="00CC52A1">
        <w:t>,</w:t>
      </w:r>
      <w:r w:rsidR="003B1894" w:rsidRPr="00CC52A1">
        <w:t xml:space="preserve"> and 1.58% for prevalence of 25%, 29% </w:t>
      </w:r>
      <w:r w:rsidR="00FA1EC3" w:rsidRPr="00CC52A1">
        <w:t>and</w:t>
      </w:r>
      <w:r w:rsidR="003B1894" w:rsidRPr="00CC52A1">
        <w:t xml:space="preserve"> 35%</w:t>
      </w:r>
      <w:r w:rsidR="00F5410E">
        <w:t>,</w:t>
      </w:r>
      <w:r w:rsidR="003B1894" w:rsidRPr="00CC52A1">
        <w:t xml:space="preserve"> respectively (Table 2 for</w:t>
      </w:r>
      <w:r w:rsidR="002D2D3A" w:rsidRPr="00CC52A1">
        <w:t xml:space="preserve"> 95%</w:t>
      </w:r>
      <w:r w:rsidR="003B1894" w:rsidRPr="00CC52A1">
        <w:t xml:space="preserve"> CI). For the rest of the micro</w:t>
      </w:r>
      <w:r w:rsidR="009A7F4F" w:rsidRPr="00CC52A1">
        <w:t>-</w:t>
      </w:r>
      <w:r w:rsidR="003B1894" w:rsidRPr="00CC52A1">
        <w:t>organisms, except MRSA</w:t>
      </w:r>
      <w:r w:rsidR="0018592F">
        <w:t>, MSSA</w:t>
      </w:r>
      <w:r w:rsidR="00034ECB">
        <w:t xml:space="preserve"> and </w:t>
      </w:r>
      <w:r w:rsidR="00034ECB">
        <w:rPr>
          <w:i/>
          <w:iCs/>
        </w:rPr>
        <w:t>E. coli</w:t>
      </w:r>
      <w:r w:rsidR="003B1894" w:rsidRPr="00CC52A1">
        <w:t xml:space="preserve">, we </w:t>
      </w:r>
      <w:r w:rsidR="00F5410E">
        <w:t>find</w:t>
      </w:r>
      <w:r w:rsidR="00F5410E"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w:t>
      </w:r>
      <w:r w:rsidR="00117A20">
        <w:t>5</w:t>
      </w:r>
      <w:r w:rsidR="00D66A10" w:rsidRPr="00CC52A1">
        <w:t xml:space="preserve"> </w:t>
      </w:r>
      <w:r w:rsidR="003B1894" w:rsidRPr="00CC52A1">
        <w:t xml:space="preserve">and </w:t>
      </w:r>
      <w:r w:rsidR="00D66A10" w:rsidRPr="00CC52A1">
        <w:t>0.</w:t>
      </w:r>
      <w:r w:rsidR="003B1894" w:rsidRPr="00CC52A1">
        <w:t>19</w:t>
      </w:r>
      <w:r w:rsidR="00034ECB">
        <w:t xml:space="preserve"> </w:t>
      </w:r>
      <w:r w:rsidR="00034ECB" w:rsidRPr="00CC52A1">
        <w:rPr>
          <w:iCs/>
        </w:rPr>
        <w:t>(</w:t>
      </w:r>
      <w:r w:rsidR="00034ECB" w:rsidRPr="00CC52A1">
        <w:rPr>
          <w:iCs/>
          <w:color w:val="00B0F0"/>
        </w:rPr>
        <w:t>S</w:t>
      </w:r>
      <w:r w:rsidR="00034ECB">
        <w:rPr>
          <w:iCs/>
          <w:color w:val="00B0F0"/>
        </w:rPr>
        <w:t>M</w:t>
      </w:r>
      <w:r w:rsidR="00034ECB" w:rsidRPr="00CC52A1">
        <w:rPr>
          <w:iCs/>
          <w:color w:val="00B0F0"/>
        </w:rPr>
        <w:t xml:space="preserve"> Figure S10A</w:t>
      </w:r>
      <w:r w:rsidR="00034ECB" w:rsidRPr="00CC52A1">
        <w:rPr>
          <w:iCs/>
        </w:rPr>
        <w:t>)</w:t>
      </w:r>
      <w:r w:rsidR="003B1894" w:rsidRPr="00CC52A1">
        <w:t xml:space="preserve">, and </w:t>
      </w:r>
      <w:r w:rsidR="00F5410E">
        <w:t>effective sensitivity</w:t>
      </w:r>
      <w:r w:rsidR="003B1894" w:rsidRPr="00CC52A1">
        <w:t xml:space="preserve"> between 0.5% (</w:t>
      </w:r>
      <w:r w:rsidR="003B1894" w:rsidRPr="00CC52A1">
        <w:rPr>
          <w:i/>
        </w:rPr>
        <w:t xml:space="preserve">E. faecium) </w:t>
      </w:r>
      <w:r w:rsidR="00F5410E">
        <w:rPr>
          <w:iCs/>
        </w:rPr>
        <w:t>and</w:t>
      </w:r>
      <w:r w:rsidR="00F5410E" w:rsidRPr="00CC52A1">
        <w:rPr>
          <w:iCs/>
        </w:rPr>
        <w:t xml:space="preserve"> </w:t>
      </w:r>
      <w:r w:rsidR="003B1894" w:rsidRPr="00CC52A1">
        <w:rPr>
          <w:iCs/>
        </w:rPr>
        <w:t>2.5% (</w:t>
      </w:r>
      <w:r w:rsidR="003B1894" w:rsidRPr="00CC52A1">
        <w:rPr>
          <w:i/>
        </w:rPr>
        <w:t>K. pneumoniae</w:t>
      </w:r>
      <w:r w:rsidR="003B1894" w:rsidRPr="00CC52A1">
        <w:rPr>
          <w:iCs/>
        </w:rPr>
        <w:t>)</w:t>
      </w:r>
      <w:r w:rsidR="006530DE">
        <w:rPr>
          <w:iCs/>
        </w:rPr>
        <w:t xml:space="preserve">, </w:t>
      </w:r>
      <w:r w:rsidR="00A20DB0" w:rsidRPr="00CC52A1">
        <w:rPr>
          <w:color w:val="000000"/>
        </w:rPr>
        <w:t xml:space="preserve">except </w:t>
      </w:r>
      <w:r w:rsidR="00A20DB0" w:rsidRPr="00CC52A1">
        <w:rPr>
          <w:i/>
          <w:iCs/>
          <w:color w:val="000000"/>
        </w:rPr>
        <w:t>E. coli</w:t>
      </w:r>
      <w:r w:rsidR="00001EC9">
        <w:rPr>
          <w:i/>
          <w:iCs/>
          <w:color w:val="000000"/>
        </w:rPr>
        <w:t xml:space="preserve"> </w:t>
      </w:r>
      <w:r w:rsidR="00001EC9">
        <w:rPr>
          <w:color w:val="000000"/>
        </w:rPr>
        <w:t>and in one instance MRSA</w:t>
      </w:r>
      <w:r w:rsidR="00C6289C" w:rsidRPr="00CC52A1">
        <w:rPr>
          <w:iCs/>
        </w:rPr>
        <w:t xml:space="preserv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0000" w:themeColor="text1"/>
        </w:rPr>
        <w:t>)</w:t>
      </w:r>
      <w:r w:rsidR="00224D1A" w:rsidRPr="00CC52A1">
        <w:rPr>
          <w:iCs/>
        </w:rPr>
        <w:t xml:space="preserve">. </w:t>
      </w:r>
      <w:r w:rsidR="00F5410E">
        <w:rPr>
          <w:iCs/>
        </w:rPr>
        <w:t>The</w:t>
      </w:r>
      <w:r w:rsidR="00F5410E" w:rsidRPr="00CC52A1">
        <w:rPr>
          <w:iCs/>
        </w:rPr>
        <w:t xml:space="preserve"> </w:t>
      </w:r>
      <w:r w:rsidR="00C701EA" w:rsidRPr="00CC52A1">
        <w:rPr>
          <w:iCs/>
        </w:rPr>
        <w:t>nosocomial transmission rate</w:t>
      </w:r>
      <w:r w:rsidR="00F5410E">
        <w:rPr>
          <w:iCs/>
        </w:rPr>
        <w:t xml:space="preserve"> </w:t>
      </w:r>
      <w:r w:rsidR="00C701EA" w:rsidRPr="00CC52A1">
        <w:rPr>
          <w:iCs/>
        </w:rPr>
        <w:t xml:space="preserve">estimates </w:t>
      </w:r>
      <w:r w:rsidR="00F5410E">
        <w:rPr>
          <w:iCs/>
        </w:rPr>
        <w:t>for MSSA</w:t>
      </w:r>
      <w:r w:rsidR="00F5410E" w:rsidRPr="00CC52A1">
        <w:rPr>
          <w:iCs/>
        </w:rPr>
        <w:t xml:space="preserve"> </w:t>
      </w:r>
      <w:r w:rsidR="00F5410E">
        <w:rPr>
          <w:iCs/>
        </w:rPr>
        <w:t>are</w:t>
      </w:r>
      <w:r w:rsidR="00F5410E" w:rsidRPr="00CC52A1">
        <w:rPr>
          <w:iCs/>
        </w:rPr>
        <w:t xml:space="preserve"> </w:t>
      </w:r>
      <w:r w:rsidR="00C701EA" w:rsidRPr="00CC52A1">
        <w:rPr>
          <w:iCs/>
        </w:rPr>
        <w:t>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the model</w:t>
      </w:r>
      <w:r w:rsidR="00F5410E">
        <w:rPr>
          <w:iCs/>
        </w:rPr>
        <w:t>-</w:t>
      </w:r>
      <w:r w:rsidR="00D14A04" w:rsidRPr="00CC52A1">
        <w:rPr>
          <w:iCs/>
        </w:rPr>
        <w:t xml:space="preserve">inference system </w:t>
      </w:r>
      <w:r w:rsidR="00F5410E">
        <w:rPr>
          <w:iCs/>
        </w:rPr>
        <w:t>finds one of</w:t>
      </w:r>
      <w:r w:rsidR="00F5410E" w:rsidRPr="00CC52A1">
        <w:rPr>
          <w:iCs/>
        </w:rPr>
        <w:t xml:space="preserve"> </w:t>
      </w:r>
      <w:r w:rsidR="00D14A04" w:rsidRPr="00CC52A1">
        <w:rPr>
          <w:iCs/>
        </w:rPr>
        <w:t>two solutions</w:t>
      </w:r>
      <w:r w:rsidR="0084050F" w:rsidRPr="00CC52A1">
        <w:rPr>
          <w:iCs/>
        </w:rPr>
        <w:t xml:space="preserve"> </w:t>
      </w:r>
      <w:r w:rsidR="00F5410E">
        <w:rPr>
          <w:iCs/>
        </w:rPr>
        <w:t xml:space="preserve">depending on </w:t>
      </w:r>
      <w:r w:rsidR="00D14A04" w:rsidRPr="00CC52A1">
        <w:rPr>
          <w:iCs/>
        </w:rPr>
        <w:t xml:space="preserve">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F5410E">
        <w:rPr>
          <w:iCs/>
        </w:rPr>
        <w:t>the system estimates</w:t>
      </w:r>
      <w:r w:rsidR="00CA33C0" w:rsidRPr="00CC52A1">
        <w:rPr>
          <w:iCs/>
        </w:rPr>
        <w:t xml:space="preserve"> </w:t>
      </w:r>
      <m:oMath>
        <m:r>
          <m:rPr>
            <m:sty m:val="p"/>
          </m:rPr>
          <w:rPr>
            <w:rFonts w:ascii="Cambria Math" w:hAnsi="Cambria Math"/>
          </w:rPr>
          <m:t>β</m:t>
        </m:r>
      </m:oMath>
      <w:r w:rsidR="00F56084" w:rsidRPr="00CC52A1">
        <w:t xml:space="preserve"> equal</w:t>
      </w:r>
      <w:r w:rsidR="00EA0409">
        <w:t xml:space="preserve"> to</w:t>
      </w:r>
      <w:r w:rsidR="00F5410E">
        <w:t xml:space="preserve"> </w:t>
      </w:r>
      <w:r w:rsidR="00F56084" w:rsidRPr="00CC52A1">
        <w:t>0.17 and 0.18</w:t>
      </w:r>
      <w:r w:rsidR="00F5410E">
        <w:t>, respectively,</w:t>
      </w:r>
      <w:r w:rsidR="00CA33C0" w:rsidRPr="00CC52A1">
        <w:rPr>
          <w:iCs/>
        </w:rPr>
        <w:t xml:space="preserve"> and </w:t>
      </w:r>
      <m:oMath>
        <m:r>
          <m:rPr>
            <m:sty m:val="p"/>
          </m:rPr>
          <w:rPr>
            <w:rFonts w:ascii="Cambria Math" w:hAnsi="Cambria Math"/>
          </w:rPr>
          <m:t>ρ</m:t>
        </m:r>
      </m:oMath>
      <w:r w:rsidR="004D02E3">
        <w:t xml:space="preserve"> equal to </w:t>
      </w:r>
      <w:r w:rsidR="00F56084" w:rsidRPr="00CC52A1">
        <w:t>1.96</w:t>
      </w:r>
      <w:r w:rsidR="004D02E3">
        <w:t>%</w:t>
      </w:r>
      <w:r w:rsidR="00F56084" w:rsidRPr="00CC52A1">
        <w:t xml:space="preserve"> and 1.38</w:t>
      </w:r>
      <w:r w:rsidR="004D02E3">
        <w:t>%</w:t>
      </w:r>
      <w:r w:rsidR="00F5410E">
        <w:t>, respectively</w:t>
      </w:r>
      <w:r w:rsidR="00F56084" w:rsidRPr="00CC52A1">
        <w:t xml:space="preserve"> (</w:t>
      </w:r>
      <w:r w:rsidR="00F5410E">
        <w:t>s</w:t>
      </w:r>
      <w:r w:rsidR="00F56084" w:rsidRPr="00CC52A1">
        <w:t>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w:t>
      </w:r>
      <w:r w:rsidR="00F5410E">
        <w:rPr>
          <w:iCs/>
        </w:rPr>
        <w:t>the estimated</w:t>
      </w:r>
      <w:r w:rsidR="00493002" w:rsidRPr="00CC52A1">
        <w:rPr>
          <w:iCs/>
        </w:rPr>
        <w:t xml:space="preserve"> </w:t>
      </w:r>
      <w:r w:rsidR="003F7994" w:rsidRPr="00CC52A1">
        <w:rPr>
          <w:iCs/>
        </w:rPr>
        <w:t xml:space="preserve">nosocomial transmission rate </w:t>
      </w:r>
      <w:r w:rsidR="00F5410E">
        <w:rPr>
          <w:iCs/>
        </w:rPr>
        <w:t>is</w:t>
      </w:r>
      <w:r w:rsidR="00F5410E" w:rsidRPr="00CC52A1">
        <w:rPr>
          <w:iCs/>
        </w:rPr>
        <w:t xml:space="preserve"> </w:t>
      </w:r>
      <w:r w:rsidR="003F7994" w:rsidRPr="00CC52A1">
        <w:rPr>
          <w:iCs/>
        </w:rPr>
        <w:t xml:space="preserve">0.0017 and </w:t>
      </w:r>
      <w:r w:rsidR="00F5410E">
        <w:rPr>
          <w:iCs/>
        </w:rPr>
        <w:t>the estimated sensitivity is</w:t>
      </w:r>
      <w:r w:rsidR="003F7994" w:rsidRPr="00CC52A1">
        <w:rPr>
          <w:iCs/>
        </w:rPr>
        <w:t xml:space="preserve"> 17.15%</w:t>
      </w:r>
      <w:r w:rsidR="00D14A04" w:rsidRPr="00CC52A1">
        <w:rPr>
          <w:iCs/>
        </w:rPr>
        <w:t xml:space="preserve">. </w:t>
      </w:r>
    </w:p>
    <w:p w14:paraId="0ABDD94B" w14:textId="77777777" w:rsidR="00B74584" w:rsidRPr="00E9528B" w:rsidRDefault="00B74584" w:rsidP="00C7620C">
      <w:pPr>
        <w:jc w:val="both"/>
        <w:rPr>
          <w:rFonts w:ascii="Arial" w:hAnsi="Arial" w:cs="Arial"/>
          <w:sz w:val="20"/>
          <w:szCs w:val="20"/>
        </w:rPr>
      </w:pPr>
    </w:p>
    <w:p w14:paraId="0DC57CAC" w14:textId="5D57DE54" w:rsidR="00A5510E" w:rsidRPr="00CC52A1" w:rsidRDefault="005E4095" w:rsidP="00C7620C">
      <w:pPr>
        <w:jc w:val="both"/>
      </w:pPr>
      <w:r w:rsidRPr="00CC52A1">
        <w:t>To assess goodness-of-fit</w:t>
      </w:r>
      <w:r w:rsidR="00D321F0">
        <w:t>,</w:t>
      </w:r>
      <w:r w:rsidRPr="00CC52A1">
        <w:t xml:space="preserve"> we simulated </w:t>
      </w:r>
      <w:r w:rsidR="006375F9">
        <w:t xml:space="preserve">nosocomial detections for </w:t>
      </w:r>
      <w:r w:rsidR="00D321F0">
        <w:t>each pathogen</w:t>
      </w:r>
      <w:r w:rsidR="00D321F0" w:rsidRPr="00CC52A1">
        <w:t xml:space="preserve"> </w:t>
      </w:r>
      <w:r w:rsidRPr="00CC52A1">
        <w:t xml:space="preserve">using posterior </w:t>
      </w:r>
      <w:r w:rsidR="00D321F0">
        <w:t xml:space="preserve">parameter </w:t>
      </w:r>
      <w:r w:rsidRPr="00CC52A1">
        <w:t>estimates</w:t>
      </w:r>
      <w:r w:rsidR="00D321F0">
        <w:t>. We find</w:t>
      </w:r>
      <w:r w:rsidRPr="00CC52A1">
        <w:t xml:space="preserve"> that simulated </w:t>
      </w:r>
      <w:r w:rsidR="00C32E25">
        <w:t>data</w:t>
      </w:r>
      <w:r w:rsidR="00897589" w:rsidRPr="00CC52A1">
        <w:t xml:space="preserve">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w:t>
      </w:r>
      <w:r w:rsidR="00CE7E78">
        <w:t>micro-organisms</w:t>
      </w:r>
      <w:r w:rsidRPr="00CC52A1">
        <w:t xml:space="preserve"> (</w:t>
      </w:r>
      <w:r w:rsidRPr="00AE6525">
        <w:rPr>
          <w:color w:val="C00000"/>
        </w:rPr>
        <w:t xml:space="preserve">Figure </w:t>
      </w:r>
      <w:r w:rsidR="006A0BFF" w:rsidRPr="00AE6525">
        <w:rPr>
          <w:color w:val="C00000"/>
        </w:rPr>
        <w:t>4</w:t>
      </w:r>
      <w:r w:rsidR="00A5510E" w:rsidRPr="00AE6525">
        <w:rPr>
          <w:color w:val="C00000"/>
        </w:rPr>
        <w:t>A</w:t>
      </w:r>
      <w:r w:rsidR="008E43B6" w:rsidRPr="00AE6525">
        <w:rPr>
          <w:color w:val="C00000"/>
        </w:rPr>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00AE6525">
        <w:rPr>
          <w:color w:val="00B0F0"/>
        </w:rPr>
        <w:t xml:space="preserve"> </w:t>
      </w:r>
      <w:r w:rsidR="00AE6525">
        <w:rPr>
          <w:color w:val="000000" w:themeColor="text1"/>
        </w:rPr>
        <w:t>for each spatial scale</w:t>
      </w:r>
      <w:r w:rsidR="00D321F0">
        <w:rPr>
          <w:color w:val="000000" w:themeColor="text1"/>
        </w:rPr>
        <w:t>,</w:t>
      </w:r>
      <w:r w:rsidR="00AE6525">
        <w:rPr>
          <w:color w:val="000000" w:themeColor="text1"/>
        </w:rPr>
        <w:t xml:space="preserve"> respectively</w:t>
      </w:r>
      <w:r w:rsidRPr="00CC52A1">
        <w:t xml:space="preserve">). </w:t>
      </w:r>
      <w:r w:rsidR="00793F51" w:rsidRPr="00CC52A1">
        <w:t>W</w:t>
      </w:r>
      <w:r w:rsidRPr="00CC52A1">
        <w:t>e produce</w:t>
      </w:r>
      <w:r w:rsidR="00EF72F2" w:rsidRPr="00CC52A1">
        <w:t>d</w:t>
      </w:r>
      <w:r w:rsidRPr="00CC52A1">
        <w:t xml:space="preserve"> reliability plots to examine whether </w:t>
      </w:r>
      <w:r w:rsidR="00D321F0">
        <w:t xml:space="preserve">model simulated uncertainty is appropriately calibrated to observations </w:t>
      </w:r>
      <w:r w:rsidR="00DA4CC2" w:rsidRPr="00CC52A1">
        <w:t>(Methods)</w:t>
      </w:r>
      <w:r w:rsidRPr="00CC52A1">
        <w:t xml:space="preserve">. We </w:t>
      </w:r>
      <w:r w:rsidR="00D321F0">
        <w:t>find</w:t>
      </w:r>
      <w:r w:rsidR="00D321F0" w:rsidRPr="00CC52A1">
        <w:t xml:space="preserve"> </w:t>
      </w:r>
      <w:r w:rsidRPr="00CC52A1">
        <w:t xml:space="preserve">that the coverage of simulated CIs is </w:t>
      </w:r>
      <w:r w:rsidR="00D321F0">
        <w:t>just</w:t>
      </w:r>
      <w:r w:rsidR="00D321F0" w:rsidRPr="00CC52A1">
        <w:t xml:space="preserve"> </w:t>
      </w:r>
      <w:r w:rsidRPr="00CC52A1">
        <w:t xml:space="preserve">below expected values (under the diagonal line), </w:t>
      </w:r>
      <w:r w:rsidRPr="00CC52A1">
        <w:lastRenderedPageBreak/>
        <w:t xml:space="preserve">indicating </w:t>
      </w:r>
      <w:r w:rsidR="00D321F0">
        <w:t>slightly narrow uncertainty</w:t>
      </w:r>
      <w:r w:rsidRPr="00CC52A1">
        <w:t xml:space="preserve"> (</w:t>
      </w:r>
      <w:r w:rsidRPr="000A27BA">
        <w:rPr>
          <w:color w:val="C00000"/>
        </w:rPr>
        <w:t>Fig</w:t>
      </w:r>
      <w:r w:rsidR="000A27BA">
        <w:rPr>
          <w:color w:val="C00000"/>
        </w:rPr>
        <w:t>ure</w:t>
      </w:r>
      <w:r w:rsidRPr="000A27BA">
        <w:rPr>
          <w:color w:val="C00000"/>
        </w:rPr>
        <w:t xml:space="preserve"> </w:t>
      </w:r>
      <w:r w:rsidR="00F70BCA" w:rsidRPr="000A27BA">
        <w:rPr>
          <w:color w:val="C00000"/>
        </w:rPr>
        <w:t>4</w:t>
      </w:r>
      <w:r w:rsidR="0023567E" w:rsidRPr="000A27BA">
        <w:rPr>
          <w:color w:val="C00000"/>
        </w:rPr>
        <w:t>B</w:t>
      </w:r>
      <w:r w:rsidRPr="00CC52A1">
        <w:t xml:space="preserve">). </w:t>
      </w:r>
      <w:r w:rsidR="00F73463">
        <w:t xml:space="preserve">We found the calibration at </w:t>
      </w:r>
      <w:r w:rsidR="002124A8">
        <w:t xml:space="preserve">the </w:t>
      </w:r>
      <w:r w:rsidR="00F73463">
        <w:t>building scale (</w:t>
      </w:r>
      <w:r w:rsidR="00F73463" w:rsidRPr="00CC52A1">
        <w:rPr>
          <w:color w:val="00B0F0"/>
        </w:rPr>
        <w:t>S</w:t>
      </w:r>
      <w:r w:rsidR="00F73463">
        <w:rPr>
          <w:color w:val="00B0F0"/>
        </w:rPr>
        <w:t>M</w:t>
      </w:r>
      <w:r w:rsidR="00F73463" w:rsidRPr="00CC52A1">
        <w:rPr>
          <w:color w:val="00B0F0"/>
        </w:rPr>
        <w:t xml:space="preserve"> Figure S11</w:t>
      </w:r>
      <w:r w:rsidR="00F73463" w:rsidRPr="00F73463">
        <w:rPr>
          <w:color w:val="000000" w:themeColor="text1"/>
        </w:rPr>
        <w:t>)</w:t>
      </w:r>
      <w:r w:rsidR="00F73463">
        <w:rPr>
          <w:color w:val="000000" w:themeColor="text1"/>
        </w:rPr>
        <w:t xml:space="preserve"> </w:t>
      </w:r>
      <w:r w:rsidR="008D7D1C">
        <w:rPr>
          <w:color w:val="000000" w:themeColor="text1"/>
        </w:rPr>
        <w:t>explains</w:t>
      </w:r>
      <w:r w:rsidR="00F73463">
        <w:rPr>
          <w:color w:val="000000" w:themeColor="text1"/>
        </w:rPr>
        <w:t xml:space="preserve"> the width of the credible interval estimated for each bacterial pathogen (Table 2)</w:t>
      </w:r>
      <w:r w:rsidR="00CE2644">
        <w:rPr>
          <w:color w:val="000000" w:themeColor="text1"/>
        </w:rPr>
        <w:t>.</w:t>
      </w:r>
      <w:r w:rsidR="00F73463">
        <w:rPr>
          <w:color w:val="000000" w:themeColor="text1"/>
        </w:rPr>
        <w:t xml:space="preserve"> </w:t>
      </w:r>
      <w:r w:rsidR="00CE2644">
        <w:rPr>
          <w:color w:val="000000" w:themeColor="text1"/>
        </w:rPr>
        <w:t>Less</w:t>
      </w:r>
      <w:r w:rsidR="00F73463">
        <w:rPr>
          <w:color w:val="000000" w:themeColor="text1"/>
        </w:rPr>
        <w:t xml:space="preserve"> calibrated simulations </w:t>
      </w:r>
      <w:r w:rsidR="008D7D1C">
        <w:rPr>
          <w:color w:val="000000" w:themeColor="text1"/>
        </w:rPr>
        <w:t>match</w:t>
      </w:r>
      <w:r w:rsidR="00F73463">
        <w:rPr>
          <w:color w:val="000000" w:themeColor="text1"/>
        </w:rPr>
        <w:t xml:space="preserve"> broader 95% credible intervals</w:t>
      </w:r>
      <w:r w:rsidR="00771DE7">
        <w:rPr>
          <w:color w:val="000000" w:themeColor="text1"/>
        </w:rPr>
        <w:t>, and it's consistent with the magnitude of the observed nosocomial infection data (</w:t>
      </w:r>
      <w:r w:rsidR="00771DE7" w:rsidRPr="00771DE7">
        <w:rPr>
          <w:color w:val="C00000"/>
        </w:rPr>
        <w:t>Figure 1A</w:t>
      </w:r>
      <w:r w:rsidR="00771DE7">
        <w:rPr>
          <w:color w:val="000000" w:themeColor="text1"/>
        </w:rPr>
        <w:t>)</w:t>
      </w:r>
      <w:r w:rsidR="004B1654">
        <w:rPr>
          <w:color w:val="000000" w:themeColor="text1"/>
        </w:rPr>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05D18891" w14:textId="77777777" w:rsidR="00750017" w:rsidRPr="00E47A15" w:rsidRDefault="00750017" w:rsidP="00750017">
      <w:pPr>
        <w:pBdr>
          <w:top w:val="nil"/>
          <w:left w:val="nil"/>
          <w:bottom w:val="nil"/>
          <w:right w:val="nil"/>
          <w:between w:val="nil"/>
        </w:pBdr>
        <w:contextualSpacing/>
        <w:rPr>
          <w:iCs/>
          <w:color w:val="5F497A" w:themeColor="accent4" w:themeShade="BF"/>
        </w:rPr>
      </w:pPr>
    </w:p>
    <w:p w14:paraId="4E9D9EC9" w14:textId="7B4F0018" w:rsidR="00750017" w:rsidRDefault="00750017" w:rsidP="00750017">
      <w:pPr>
        <w:pBdr>
          <w:top w:val="nil"/>
          <w:left w:val="nil"/>
          <w:bottom w:val="nil"/>
          <w:right w:val="nil"/>
          <w:between w:val="nil"/>
        </w:pBdr>
        <w:contextualSpacing/>
        <w:rPr>
          <w:iCs/>
          <w:color w:val="5F497A" w:themeColor="accent4" w:themeShade="BF"/>
        </w:rPr>
      </w:pPr>
      <w:r w:rsidRPr="00E47A15">
        <w:rPr>
          <w:iCs/>
          <w:color w:val="5F497A" w:themeColor="accent4" w:themeShade="BF"/>
        </w:rPr>
        <w:t xml:space="preserve">1. </w:t>
      </w:r>
      <w:r w:rsidR="008176F6">
        <w:rPr>
          <w:iCs/>
          <w:color w:val="5F497A" w:themeColor="accent4" w:themeShade="BF"/>
        </w:rPr>
        <w:t>Opening paragraph</w:t>
      </w:r>
      <w:r w:rsidR="00B22B7F">
        <w:rPr>
          <w:iCs/>
          <w:color w:val="5F497A" w:themeColor="accent4" w:themeShade="BF"/>
        </w:rPr>
        <w:t>: Restate the overall approach, restate findings, discuss a few important features of the findings and their implications.</w:t>
      </w:r>
    </w:p>
    <w:p w14:paraId="26D37C8F" w14:textId="6EAA5AAD" w:rsidR="008176F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2</w:t>
      </w:r>
      <w:r w:rsidR="00750017" w:rsidRPr="00EA0409">
        <w:rPr>
          <w:iCs/>
          <w:color w:val="5F497A" w:themeColor="accent4" w:themeShade="BF"/>
        </w:rPr>
        <w:t>.</w:t>
      </w:r>
      <w:r w:rsidR="008176F6">
        <w:rPr>
          <w:iCs/>
          <w:color w:val="5F497A" w:themeColor="accent4" w:themeShade="BF"/>
        </w:rPr>
        <w:t xml:space="preserve"> Further discussion of how the network contact patterns guide exposure risk</w:t>
      </w:r>
      <w:r w:rsidR="00E423DC">
        <w:rPr>
          <w:iCs/>
          <w:color w:val="5F497A" w:themeColor="accent4" w:themeShade="BF"/>
        </w:rPr>
        <w:t>.</w:t>
      </w:r>
    </w:p>
    <w:p w14:paraId="40CC5B74" w14:textId="0B46420F" w:rsidR="00BB55FF"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3</w:t>
      </w:r>
      <w:r w:rsidR="00750017" w:rsidRPr="00EA0409">
        <w:rPr>
          <w:iCs/>
          <w:color w:val="5F497A" w:themeColor="accent4" w:themeShade="BF"/>
        </w:rPr>
        <w:t xml:space="preserve">. </w:t>
      </w:r>
      <w:r w:rsidR="00BB55FF">
        <w:rPr>
          <w:iCs/>
          <w:color w:val="5F497A" w:themeColor="accent4" w:themeShade="BF"/>
        </w:rPr>
        <w:t>Discussion of \rho, what it means, why is it low, math bit in the supplement.</w:t>
      </w:r>
    </w:p>
    <w:p w14:paraId="56420990" w14:textId="351F2E27" w:rsidR="00CC4B1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4.1</w:t>
      </w:r>
      <w:r w:rsidR="00CC4B12">
        <w:rPr>
          <w:iCs/>
          <w:color w:val="5F497A" w:themeColor="accent4" w:themeShade="BF"/>
        </w:rPr>
        <w:t>. How nosocomial transmission findings and effective sensitivitty match prior findings</w:t>
      </w:r>
      <w:r>
        <w:rPr>
          <w:iCs/>
          <w:color w:val="5F497A" w:themeColor="accent4" w:themeShade="BF"/>
        </w:rPr>
        <w:t xml:space="preserve">: </w:t>
      </w:r>
      <w:r w:rsidR="00151A17">
        <w:rPr>
          <w:iCs/>
          <w:color w:val="5F497A" w:themeColor="accent4" w:themeShade="BF"/>
        </w:rPr>
        <w:t xml:space="preserve">Why so different for </w:t>
      </w:r>
      <w:r w:rsidRPr="00B75947">
        <w:rPr>
          <w:i/>
          <w:color w:val="5F497A" w:themeColor="accent4" w:themeShade="BF"/>
        </w:rPr>
        <w:t xml:space="preserve">E. coli and </w:t>
      </w:r>
      <w:r w:rsidR="00B75947" w:rsidRPr="00B75947">
        <w:rPr>
          <w:i/>
          <w:color w:val="5F497A" w:themeColor="accent4" w:themeShade="BF"/>
        </w:rPr>
        <w:t>S. aureus</w:t>
      </w:r>
      <w:r w:rsidR="00CC4B12">
        <w:rPr>
          <w:iCs/>
          <w:color w:val="5F497A" w:themeColor="accent4" w:themeShade="BF"/>
        </w:rPr>
        <w:t>.</w:t>
      </w:r>
    </w:p>
    <w:p w14:paraId="539A210D" w14:textId="2DFA3C3A" w:rsidR="00DD7917"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 xml:space="preserve">4.2. How nosocomial transmission findings and effective </w:t>
      </w:r>
      <w:r w:rsidR="00906C53">
        <w:rPr>
          <w:iCs/>
          <w:color w:val="5F497A" w:themeColor="accent4" w:themeShade="BF"/>
        </w:rPr>
        <w:t>sensitivity</w:t>
      </w:r>
      <w:r>
        <w:rPr>
          <w:iCs/>
          <w:color w:val="5F497A" w:themeColor="accent4" w:themeShade="BF"/>
        </w:rPr>
        <w:t xml:space="preserve"> match prior findings</w:t>
      </w:r>
      <w:r w:rsidR="00B75947">
        <w:rPr>
          <w:iCs/>
          <w:color w:val="5F497A" w:themeColor="accent4" w:themeShade="BF"/>
        </w:rPr>
        <w:t>: All the others.</w:t>
      </w:r>
    </w:p>
    <w:p w14:paraId="24F7B95F" w14:textId="6D0E2B25" w:rsidR="00750017" w:rsidRPr="006C2842"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5</w:t>
      </w:r>
      <w:r w:rsidR="00750017" w:rsidRPr="00EA0409">
        <w:rPr>
          <w:iCs/>
          <w:color w:val="5F497A" w:themeColor="accent4" w:themeShade="BF"/>
        </w:rPr>
        <w:t xml:space="preserve">. </w:t>
      </w:r>
      <w:r w:rsidR="00870E96">
        <w:rPr>
          <w:iCs/>
          <w:color w:val="5F497A" w:themeColor="accent4" w:themeShade="BF"/>
        </w:rPr>
        <w:t xml:space="preserve">Limitations of the approach. </w:t>
      </w:r>
    </w:p>
    <w:p w14:paraId="413B9554" w14:textId="2C77438C" w:rsidR="00870E96" w:rsidRDefault="00DD7917" w:rsidP="00750017">
      <w:pPr>
        <w:pBdr>
          <w:top w:val="nil"/>
          <w:left w:val="nil"/>
          <w:bottom w:val="nil"/>
          <w:right w:val="nil"/>
          <w:between w:val="nil"/>
        </w:pBdr>
        <w:contextualSpacing/>
        <w:rPr>
          <w:iCs/>
          <w:color w:val="5F497A" w:themeColor="accent4" w:themeShade="BF"/>
        </w:rPr>
      </w:pPr>
      <w:r>
        <w:rPr>
          <w:iCs/>
          <w:color w:val="5F497A" w:themeColor="accent4" w:themeShade="BF"/>
        </w:rPr>
        <w:t>6</w:t>
      </w:r>
      <w:r w:rsidR="00750017" w:rsidRPr="006C2842">
        <w:rPr>
          <w:iCs/>
          <w:color w:val="5F497A" w:themeColor="accent4" w:themeShade="BF"/>
        </w:rPr>
        <w:t xml:space="preserve">. </w:t>
      </w:r>
      <w:r w:rsidR="00870E96">
        <w:rPr>
          <w:iCs/>
          <w:color w:val="5F497A" w:themeColor="accent4" w:themeShade="BF"/>
        </w:rPr>
        <w:t>What models like this tell us and what else needs to be done.</w:t>
      </w:r>
    </w:p>
    <w:p w14:paraId="11018E7E" w14:textId="7BD87320"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Opening.</w:t>
      </w:r>
    </w:p>
    <w:p w14:paraId="70DEB39B" w14:textId="788597EE" w:rsidR="00334A18" w:rsidRPr="00334A18" w:rsidRDefault="00AB0B69" w:rsidP="00E67C6E">
      <w:pPr>
        <w:jc w:val="both"/>
        <w:rPr>
          <w:iCs/>
        </w:rPr>
      </w:pPr>
      <w:r w:rsidRPr="006C2842">
        <w:rPr>
          <w:iCs/>
        </w:rPr>
        <w:t>The epidemiological properties of micro</w:t>
      </w:r>
      <w:r w:rsidR="007D417F">
        <w:rPr>
          <w:iCs/>
        </w:rPr>
        <w:t>-</w:t>
      </w:r>
      <w:r w:rsidRPr="006C2842">
        <w:rPr>
          <w:iCs/>
        </w:rPr>
        <w:t>organisms present in hospitals are difficult to quantify</w:t>
      </w:r>
      <w:r w:rsidR="00E47A15">
        <w:rPr>
          <w:iCs/>
        </w:rPr>
        <w:t xml:space="preserve"> due to short lenght of stay in </w:t>
      </w:r>
      <w:r w:rsidR="00BC7EB5">
        <w:rPr>
          <w:iCs/>
        </w:rPr>
        <w:t xml:space="preserve">the </w:t>
      </w:r>
      <w:r w:rsidR="00E47A15">
        <w:rPr>
          <w:iCs/>
        </w:rPr>
        <w:t xml:space="preserve">hospital, sparse surveillance data and </w:t>
      </w:r>
      <w:r w:rsidR="00142516">
        <w:rPr>
          <w:iCs/>
        </w:rPr>
        <w:t>incomplete</w:t>
      </w:r>
      <w:r w:rsidR="00E47A15">
        <w:rPr>
          <w:iCs/>
        </w:rPr>
        <w:t xml:space="preserve"> understanding of the mechanisms </w:t>
      </w:r>
      <w:r w:rsidR="00532406">
        <w:rPr>
          <w:iCs/>
        </w:rPr>
        <w:t xml:space="preserve">behind </w:t>
      </w:r>
      <w:r w:rsidR="00E47A15">
        <w:rPr>
          <w:iCs/>
        </w:rPr>
        <w:t>transmission</w:t>
      </w:r>
      <w:r w:rsidRPr="00E47A15">
        <w:rPr>
          <w:iCs/>
        </w:rPr>
        <w:t xml:space="preserve">. Estimating these epidemiological properties can </w:t>
      </w:r>
      <w:r w:rsidR="000909F0">
        <w:rPr>
          <w:iCs/>
        </w:rPr>
        <w:t>help understand the mechanism behind the risk of contagion</w:t>
      </w:r>
      <w:r w:rsidRPr="00E47A15">
        <w:rPr>
          <w:iCs/>
        </w:rPr>
        <w:t>, such as nosocomial transmission, and help support improved AMR control in healthcare systems.</w:t>
      </w:r>
      <w:r w:rsidR="000909F0">
        <w:rPr>
          <w:iCs/>
        </w:rPr>
        <w:t xml:space="preserve"> Similarly, measuring detection could guide quantitative design of surveillance in clinics</w:t>
      </w:r>
      <w:r w:rsidR="00556B4E">
        <w:rPr>
          <w:iCs/>
        </w:rPr>
        <w:t xml:space="preserve">, such as clinical culture allocation and </w:t>
      </w:r>
      <w:r w:rsidR="00142516">
        <w:rPr>
          <w:iCs/>
        </w:rPr>
        <w:t>understanding</w:t>
      </w:r>
      <w:r w:rsidR="00556B4E">
        <w:rPr>
          <w:iCs/>
        </w:rPr>
        <w:t xml:space="preserve"> tradeoffs between screening and diagnosis</w:t>
      </w:r>
      <w:r w:rsidR="000909F0">
        <w:rPr>
          <w:iCs/>
        </w:rPr>
        <w:t>. I</w:t>
      </w:r>
      <w:r w:rsidRPr="00E47A15">
        <w:rPr>
          <w:iCs/>
        </w:rPr>
        <w:t xml:space="preserve">n this paper, we used an agent-based model informed by patient hospitalization records and </w:t>
      </w:r>
      <w:r w:rsidR="00142516">
        <w:rPr>
          <w:iCs/>
        </w:rPr>
        <w:t>patient-level</w:t>
      </w:r>
      <w:r w:rsidR="00765FBD">
        <w:rPr>
          <w:iCs/>
        </w:rPr>
        <w:t xml:space="preserve"> </w:t>
      </w:r>
      <w:r w:rsidR="000909F0">
        <w:rPr>
          <w:iCs/>
        </w:rPr>
        <w:t xml:space="preserve">clinical </w:t>
      </w:r>
      <w:r w:rsidRPr="00350991">
        <w:rPr>
          <w:iCs/>
        </w:rPr>
        <w:t xml:space="preserve">culture testing </w:t>
      </w:r>
      <w:r w:rsidR="00915F65">
        <w:rPr>
          <w:iCs/>
        </w:rPr>
        <w:t>data</w:t>
      </w:r>
      <w:r w:rsidR="00915F65" w:rsidRPr="00350991">
        <w:rPr>
          <w:iCs/>
        </w:rPr>
        <w:t xml:space="preserve"> </w:t>
      </w:r>
      <w:r w:rsidRPr="00350991">
        <w:rPr>
          <w:iCs/>
        </w:rPr>
        <w:t xml:space="preserve">from a large hospital system in New York City to study eight co-circulating </w:t>
      </w:r>
      <w:r w:rsidR="000909F0">
        <w:rPr>
          <w:iCs/>
        </w:rPr>
        <w:t>bacterial</w:t>
      </w:r>
      <w:r w:rsidR="000909F0" w:rsidRPr="00350991">
        <w:rPr>
          <w:iCs/>
        </w:rPr>
        <w:t xml:space="preserve"> </w:t>
      </w:r>
      <w:r w:rsidR="000909F0">
        <w:rPr>
          <w:iCs/>
        </w:rPr>
        <w:t>pathogens</w:t>
      </w:r>
      <w:r w:rsidRPr="00350991">
        <w:rPr>
          <w:iCs/>
        </w:rPr>
        <w:t xml:space="preserve">. </w:t>
      </w:r>
      <w:r w:rsidR="004F30FC">
        <w:rPr>
          <w:iCs/>
        </w:rPr>
        <w:t xml:space="preserve">The fine-grained </w:t>
      </w:r>
      <w:r w:rsidR="00142516">
        <w:rPr>
          <w:iCs/>
        </w:rPr>
        <w:t>patient-level</w:t>
      </w:r>
      <w:r w:rsidR="004F30FC">
        <w:rPr>
          <w:iCs/>
        </w:rPr>
        <w:t xml:space="preserve"> data enriched patient movement across the hospital system</w:t>
      </w:r>
      <w:r w:rsidR="00142516">
        <w:rPr>
          <w:iCs/>
        </w:rPr>
        <w:t xml:space="preserve">, and disentangles space and time-varying contacts from the </w:t>
      </w:r>
      <w:r w:rsidR="00904331">
        <w:rPr>
          <w:iCs/>
        </w:rPr>
        <w:t>nosocomial</w:t>
      </w:r>
      <w:r w:rsidR="00142516">
        <w:rPr>
          <w:iCs/>
        </w:rPr>
        <w:t xml:space="preserve"> transmission</w:t>
      </w:r>
      <w:r w:rsidR="004F30FC">
        <w:rPr>
          <w:iCs/>
        </w:rPr>
        <w:t>. To simul</w:t>
      </w:r>
      <w:r w:rsidR="007C2EBA">
        <w:rPr>
          <w:iCs/>
        </w:rPr>
        <w:t>a</w:t>
      </w:r>
      <w:r w:rsidR="004F30FC">
        <w:rPr>
          <w:iCs/>
        </w:rPr>
        <w:t xml:space="preserve">te </w:t>
      </w:r>
      <w:r w:rsidR="00142516">
        <w:rPr>
          <w:iCs/>
        </w:rPr>
        <w:t xml:space="preserve">the </w:t>
      </w:r>
      <w:r w:rsidR="009729C6">
        <w:rPr>
          <w:iCs/>
        </w:rPr>
        <w:t>transmission</w:t>
      </w:r>
      <w:r w:rsidR="004F30FC">
        <w:rPr>
          <w:iCs/>
        </w:rPr>
        <w:t xml:space="preserve"> of individual bacterial pathogens w</w:t>
      </w:r>
      <w:r w:rsidR="00CF4140" w:rsidRPr="00CF4140">
        <w:rPr>
          <w:iCs/>
        </w:rPr>
        <w:t xml:space="preserve">e parametrized the risk of acquiring bacteria proportional to a nosocomial transmission rate </w:t>
      </w:r>
      <m:oMath>
        <m:r>
          <m:rPr>
            <m:sty m:val="p"/>
          </m:rPr>
          <w:rPr>
            <w:rFonts w:ascii="Cambria Math" w:hAnsi="Cambria Math"/>
          </w:rPr>
          <m:t>β</m:t>
        </m:r>
      </m:oMath>
      <w:r w:rsidR="00CF4140" w:rsidRPr="00CF4140">
        <w:rPr>
          <w:iCs/>
        </w:rPr>
        <w:t xml:space="preserve">, and the fraction of carriers an individual was contacted during the day. We designed an individual-level observational model to represent the likelihood of detection upon testing given the effective sensitivity </w:t>
      </w:r>
      <m:oMath>
        <m:r>
          <m:rPr>
            <m:sty m:val="p"/>
          </m:rPr>
          <w:rPr>
            <w:rFonts w:ascii="Cambria Math" w:hAnsi="Cambria Math"/>
          </w:rPr>
          <m:t>ρ</m:t>
        </m:r>
      </m:oMath>
      <w:r w:rsidR="00CF4140">
        <w:rPr>
          <w:iCs/>
        </w:rPr>
        <w:t xml:space="preserve">. </w:t>
      </w:r>
      <w:r w:rsidRPr="00350991">
        <w:rPr>
          <w:iCs/>
        </w:rPr>
        <w:t xml:space="preserve">We coupled this model with an inference algorithm to </w:t>
      </w:r>
      <w:r w:rsidR="00E47A15">
        <w:rPr>
          <w:iCs/>
        </w:rPr>
        <w:t>quantify these epidemiological features</w:t>
      </w:r>
      <w:r w:rsidRPr="00350991">
        <w:rPr>
          <w:iCs/>
        </w:rPr>
        <w:t xml:space="preserve"> </w:t>
      </w:r>
      <w:r w:rsidR="00395D8D">
        <w:rPr>
          <w:iCs/>
        </w:rPr>
        <w:t>o</w:t>
      </w:r>
      <w:r w:rsidR="004236F1">
        <w:rPr>
          <w:iCs/>
        </w:rPr>
        <w:t>f</w:t>
      </w:r>
      <w:r w:rsidR="00DC7514">
        <w:rPr>
          <w:iCs/>
        </w:rPr>
        <w:t xml:space="preserve"> </w:t>
      </w:r>
      <w:r w:rsidR="00395D8D">
        <w:rPr>
          <w:iCs/>
        </w:rPr>
        <w:t>the</w:t>
      </w:r>
      <w:r w:rsidRPr="00350991">
        <w:rPr>
          <w:iCs/>
        </w:rPr>
        <w:t xml:space="preserve"> </w:t>
      </w:r>
      <w:r w:rsidR="00395D8D">
        <w:rPr>
          <w:iCs/>
        </w:rPr>
        <w:t>micro-</w:t>
      </w:r>
      <w:r w:rsidRPr="00350991">
        <w:rPr>
          <w:iCs/>
        </w:rPr>
        <w:t>organisms</w:t>
      </w:r>
      <w:r w:rsidR="00502EC5">
        <w:rPr>
          <w:iCs/>
        </w:rPr>
        <w:t>.</w:t>
      </w:r>
      <w:r w:rsidR="00DB5C3E">
        <w:rPr>
          <w:iCs/>
        </w:rPr>
        <w:t xml:space="preserve"> </w:t>
      </w:r>
      <w:r w:rsidR="00502EC5">
        <w:rPr>
          <w:iCs/>
        </w:rPr>
        <w:t xml:space="preserve">We </w:t>
      </w:r>
      <w:r w:rsidRPr="00350991">
        <w:rPr>
          <w:iCs/>
        </w:rPr>
        <w:t xml:space="preserve">found limited </w:t>
      </w:r>
      <w:r w:rsidR="00B6347D" w:rsidRPr="00350991">
        <w:rPr>
          <w:iCs/>
        </w:rPr>
        <w:t>variability</w:t>
      </w:r>
      <w:r w:rsidRPr="00350991">
        <w:rPr>
          <w:iCs/>
        </w:rPr>
        <w:t xml:space="preserve"> in these </w:t>
      </w:r>
      <w:r w:rsidR="00B6347D" w:rsidRPr="00350991">
        <w:rPr>
          <w:iCs/>
        </w:rPr>
        <w:t xml:space="preserve">estimated </w:t>
      </w:r>
      <w:r w:rsidRPr="00350991">
        <w:rPr>
          <w:iCs/>
        </w:rPr>
        <w:t>properties, suggesting that network contact patterns</w:t>
      </w:r>
      <w:r w:rsidR="00E47A15">
        <w:rPr>
          <w:iCs/>
        </w:rPr>
        <w:t xml:space="preserve">, admission, discharges and transfers at ward </w:t>
      </w:r>
      <w:r w:rsidR="009729C6">
        <w:rPr>
          <w:iCs/>
        </w:rPr>
        <w:t>facilities</w:t>
      </w:r>
      <w:r w:rsidRPr="00350991">
        <w:rPr>
          <w:iCs/>
        </w:rPr>
        <w:t xml:space="preserve"> commonly guide</w:t>
      </w:r>
      <w:r w:rsidR="00B6347D" w:rsidRPr="00350991">
        <w:rPr>
          <w:iCs/>
        </w:rPr>
        <w:t xml:space="preserve"> exposure and transmission risk.</w:t>
      </w:r>
      <w:r w:rsidR="00DB5C3E">
        <w:rPr>
          <w:iCs/>
        </w:rPr>
        <w:t xml:space="preserve"> </w:t>
      </w:r>
      <w:commentRangeStart w:id="5"/>
      <w:commentRangeStart w:id="6"/>
      <w:commentRangeStart w:id="7"/>
      <w:r w:rsidR="00DB5C3E" w:rsidRPr="00CC52A1">
        <w:t>The model simulations allow estimation of the relative contributions of importation and nosocomial transmission to the overall burden of different bacterial pathogens as well as the prevalence in the hospital.</w:t>
      </w:r>
      <w:commentRangeEnd w:id="5"/>
      <w:r w:rsidR="00DB5C3E">
        <w:rPr>
          <w:rStyle w:val="CommentReference"/>
        </w:rPr>
        <w:commentReference w:id="5"/>
      </w:r>
      <w:commentRangeEnd w:id="6"/>
      <w:r w:rsidR="00DB5C3E">
        <w:rPr>
          <w:rStyle w:val="CommentReference"/>
        </w:rPr>
        <w:commentReference w:id="6"/>
      </w:r>
      <w:commentRangeEnd w:id="7"/>
      <w:r w:rsidR="00AB2643">
        <w:rPr>
          <w:rStyle w:val="CommentReference"/>
        </w:rPr>
        <w:commentReference w:id="7"/>
      </w:r>
    </w:p>
    <w:p w14:paraId="15E5EC5D" w14:textId="5AFC36C6" w:rsidR="004E0093" w:rsidRPr="004E0093" w:rsidRDefault="004E0093" w:rsidP="004E0093">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nosocomial transmission.</w:t>
      </w:r>
    </w:p>
    <w:p w14:paraId="59A64F6C" w14:textId="13B80C45" w:rsidR="00723B65" w:rsidRPr="00CC52A1" w:rsidRDefault="00723B65" w:rsidP="00723B65">
      <w:pPr>
        <w:jc w:val="both"/>
        <w:rPr>
          <w:color w:val="000000"/>
        </w:rPr>
      </w:pPr>
      <w:r w:rsidRPr="00CC52A1">
        <w:rPr>
          <w:iCs/>
        </w:rPr>
        <w:t xml:space="preserve">Transmission is a fundamental property that governs epidemiological dynamics and </w:t>
      </w:r>
      <w:r>
        <w:rPr>
          <w:iCs/>
        </w:rPr>
        <w:t>an important</w:t>
      </w:r>
      <w:r w:rsidRPr="00CC52A1">
        <w:rPr>
          <w:iCs/>
        </w:rPr>
        <w:t xml:space="preserve"> step in the life cycle of bacterial pathogens </w:t>
      </w:r>
      <w:r w:rsidRPr="00CC52A1">
        <w:rPr>
          <w:iCs/>
        </w:rPr>
        <w:fldChar w:fldCharType="begin"/>
      </w:r>
      <w:r w:rsidR="00E512A9">
        <w:rPr>
          <w:iCs/>
        </w:rPr>
        <w:instrText xml:space="preserve"> ADDIN ZOTERO_ITEM CSL_CITATION {"citationID":"a1eepoevru9","properties":{"formattedCitation":"{\\i{}(32)}","plainCitation":"(32)","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Pr="00CC52A1">
        <w:rPr>
          <w:iCs/>
        </w:rPr>
        <w:fldChar w:fldCharType="separate"/>
      </w:r>
      <w:r w:rsidR="00E512A9" w:rsidRPr="00E512A9">
        <w:rPr>
          <w:i/>
          <w:iCs/>
          <w:lang w:val="en-GB"/>
        </w:rPr>
        <w:t>(32)</w:t>
      </w:r>
      <w:r w:rsidRPr="00CC52A1">
        <w:rPr>
          <w:iCs/>
        </w:rPr>
        <w:fldChar w:fldCharType="end"/>
      </w:r>
      <w:r w:rsidRPr="00CC52A1">
        <w:rPr>
          <w:iCs/>
        </w:rPr>
        <w:t xml:space="preserve">. It is also one of the most </w:t>
      </w:r>
      <w:r w:rsidRPr="00CC52A1">
        <w:rPr>
          <w:iCs/>
        </w:rPr>
        <w:lastRenderedPageBreak/>
        <w:t xml:space="preserve">challenging processes to understand and quantify. </w:t>
      </w:r>
      <w:r w:rsidRPr="00CC52A1">
        <w:rPr>
          <w:color w:val="000000"/>
        </w:rPr>
        <w:t xml:space="preserve">Our model </w:t>
      </w:r>
      <w:r>
        <w:rPr>
          <w:color w:val="000000"/>
        </w:rPr>
        <w:t>represents</w:t>
      </w:r>
      <w:r w:rsidRPr="00CC52A1">
        <w:rPr>
          <w:color w:val="000000"/>
        </w:rPr>
        <w:t xml:space="preserve"> both direct and indirect modes of transmission in the same parameter </w:t>
      </w:r>
      <m:oMath>
        <m:r>
          <m:rPr>
            <m:sty m:val="p"/>
          </m:rPr>
          <w:rPr>
            <w:rFonts w:ascii="Cambria Math" w:hAnsi="Cambria Math"/>
            <w:color w:val="000000"/>
          </w:rPr>
          <m:t>β</m:t>
        </m:r>
      </m:oMath>
      <w:r w:rsidRPr="00CC52A1">
        <w:rPr>
          <w:color w:val="000000"/>
        </w:rPr>
        <w:t xml:space="preserve">. </w:t>
      </w:r>
      <w:r>
        <w:rPr>
          <w:color w:val="000000"/>
        </w:rPr>
        <w:t>However</w:t>
      </w:r>
      <w:r w:rsidR="009729C6">
        <w:rPr>
          <w:color w:val="000000"/>
        </w:rPr>
        <w:t>,</w:t>
      </w:r>
      <w:r>
        <w:rPr>
          <w:color w:val="000000"/>
        </w:rPr>
        <w:t xml:space="preserve"> by constructing a daily </w:t>
      </w:r>
      <w:r w:rsidR="009729C6">
        <w:rPr>
          <w:color w:val="000000"/>
        </w:rPr>
        <w:t>time-varying</w:t>
      </w:r>
      <w:r>
        <w:rPr>
          <w:color w:val="000000"/>
        </w:rPr>
        <w:t xml:space="preserve"> patient contact network we were able to disentangle the roles of time-varying contact and movement patterns from the </w:t>
      </w:r>
      <w:r w:rsidR="009729C6">
        <w:rPr>
          <w:color w:val="000000"/>
        </w:rPr>
        <w:t>transmission</w:t>
      </w:r>
      <w:r>
        <w:rPr>
          <w:color w:val="000000"/>
        </w:rPr>
        <w:t xml:space="preserve"> rate. Short lengths of stay and heterogeneous admissions/discharges and hospitalizations across the hospital system</w:t>
      </w:r>
      <w:r w:rsidRPr="00CC52A1">
        <w:rPr>
          <w:color w:val="000000"/>
        </w:rPr>
        <w:t xml:space="preserve">, </w:t>
      </w:r>
      <w:r w:rsidR="009729C6">
        <w:rPr>
          <w:color w:val="000000"/>
        </w:rPr>
        <w:t>point</w:t>
      </w:r>
      <w:r w:rsidRPr="00CC52A1">
        <w:rPr>
          <w:color w:val="000000"/>
        </w:rPr>
        <w:t xml:space="preserve"> to transmission possibly dominated by indirect modes of transmission, that do not depend on host-to-host contact, especially environmental or fomite as well as HCW-mediated transmission </w:t>
      </w:r>
      <w:r w:rsidRPr="00CC52A1">
        <w:rPr>
          <w:color w:val="000000"/>
        </w:rPr>
        <w:fldChar w:fldCharType="begin"/>
      </w:r>
      <w:r w:rsidR="00E512A9">
        <w:rPr>
          <w:color w:val="000000"/>
        </w:rPr>
        <w:instrText xml:space="preserve"> ADDIN ZOTERO_ITEM CSL_CITATION {"citationID":"amgg15nv6h","properties":{"formattedCitation":"{\\i{}(5, 33\\uc0\\u8211{}38)}","plainCitation":"(5, 33–38)","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Pr="00CC52A1">
        <w:rPr>
          <w:color w:val="000000"/>
        </w:rPr>
        <w:fldChar w:fldCharType="separate"/>
      </w:r>
      <w:r w:rsidR="00E512A9" w:rsidRPr="00E512A9">
        <w:rPr>
          <w:i/>
          <w:iCs/>
          <w:color w:val="000000"/>
          <w:lang w:val="en-GB"/>
        </w:rPr>
        <w:t>(5, 33–38)</w:t>
      </w:r>
      <w:r w:rsidRPr="00CC52A1">
        <w:rPr>
          <w:color w:val="000000"/>
        </w:rPr>
        <w:fldChar w:fldCharType="end"/>
      </w:r>
      <w:r w:rsidRPr="00CC52A1">
        <w:rPr>
          <w:color w:val="000000"/>
        </w:rPr>
        <w:t xml:space="preserve">. In fact, the Center for Disease Control and Prevention (CDC) healthcare infection control webpage </w:t>
      </w:r>
      <w:r w:rsidRPr="00CC52A1">
        <w:rPr>
          <w:color w:val="000000"/>
        </w:rPr>
        <w:fldChar w:fldCharType="begin"/>
      </w:r>
      <w:r w:rsidR="00E512A9">
        <w:rPr>
          <w:color w:val="000000"/>
        </w:rPr>
        <w:instrText xml:space="preserve"> ADDIN ZOTERO_ITEM CSL_CITATION {"citationID":"an84kklceq","properties":{"formattedCitation":"{\\i{}(39, 40)}","plainCitation":"(39, 40)","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Pr="00CC52A1">
        <w:rPr>
          <w:color w:val="000000"/>
        </w:rPr>
        <w:fldChar w:fldCharType="separate"/>
      </w:r>
      <w:r w:rsidR="00E512A9" w:rsidRPr="00E512A9">
        <w:rPr>
          <w:i/>
          <w:iCs/>
          <w:color w:val="000000"/>
          <w:lang w:val="en-GB"/>
        </w:rPr>
        <w:t>(39, 40)</w:t>
      </w:r>
      <w:r w:rsidRPr="00CC52A1">
        <w:rPr>
          <w:color w:val="000000"/>
        </w:rPr>
        <w:fldChar w:fldCharType="end"/>
      </w:r>
      <w:r w:rsidRPr="00CC52A1">
        <w:rPr>
          <w:color w:val="000000"/>
        </w:rPr>
        <w:t xml:space="preserve"> highlights the environment, surfaces and devices, as a common reservoir of germs in healthcare places. </w:t>
      </w:r>
      <w:r>
        <w:rPr>
          <w:color w:val="000000"/>
        </w:rPr>
        <w:t>Explicit inclusion of such reservoirs in future models will help to understand and disentangle the contribution of environmental transmission to the risk of exposure and subsequent consequences to infection and resistance emergence.</w:t>
      </w:r>
    </w:p>
    <w:p w14:paraId="2ADD645B" w14:textId="0FCB9454" w:rsidR="00D76DF8" w:rsidRPr="004E0093" w:rsidRDefault="00D76DF8" w:rsidP="00D76DF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Understanding effective sensitivity.</w:t>
      </w:r>
    </w:p>
    <w:p w14:paraId="130F85A6" w14:textId="3474F32E" w:rsidR="0022603F" w:rsidRPr="00C01488" w:rsidRDefault="00723B65" w:rsidP="00E67C6E">
      <w:pPr>
        <w:jc w:val="both"/>
        <w:rPr>
          <w:iCs/>
          <w:color w:val="000000"/>
        </w:rPr>
      </w:pPr>
      <w:r w:rsidRPr="00CC52A1">
        <w:rPr>
          <w:iCs/>
        </w:rPr>
        <w:t xml:space="preserve">Nosocomial infection data </w:t>
      </w:r>
      <w:r>
        <w:rPr>
          <w:iCs/>
        </w:rPr>
        <w:t xml:space="preserve">are typically </w:t>
      </w:r>
      <w:r w:rsidRPr="00CC52A1">
        <w:rPr>
          <w:iCs/>
        </w:rPr>
        <w:t>used to approximate and infer transmission; however</w:t>
      </w:r>
      <w:r>
        <w:rPr>
          <w:iCs/>
        </w:rPr>
        <w:t>,</w:t>
      </w:r>
      <w:r w:rsidRPr="00CC52A1">
        <w:rPr>
          <w:iCs/>
        </w:rPr>
        <w:t xml:space="preserve"> </w:t>
      </w:r>
      <w:r>
        <w:rPr>
          <w:iCs/>
        </w:rPr>
        <w:t>collection of these observations</w:t>
      </w:r>
      <w:r w:rsidRPr="00CC52A1">
        <w:rPr>
          <w:iCs/>
        </w:rPr>
        <w:t xml:space="preserve"> </w:t>
      </w:r>
      <w:r>
        <w:rPr>
          <w:iCs/>
        </w:rPr>
        <w:t>is rarely systematized</w:t>
      </w:r>
      <w:r w:rsidRPr="00CC52A1">
        <w:rPr>
          <w:iCs/>
        </w:rPr>
        <w:t xml:space="preserve">. Surveillance of micro-organism </w:t>
      </w:r>
      <w:r>
        <w:rPr>
          <w:iCs/>
        </w:rPr>
        <w:t>infection and colonization</w:t>
      </w:r>
      <w:r w:rsidRPr="00CC52A1">
        <w:rPr>
          <w:iCs/>
        </w:rPr>
        <w:t xml:space="preserve"> in clinics is </w:t>
      </w:r>
      <w:r>
        <w:rPr>
          <w:iCs/>
        </w:rPr>
        <w:t>the</w:t>
      </w:r>
      <w:r w:rsidRPr="00CC52A1">
        <w:rPr>
          <w:iCs/>
        </w:rPr>
        <w:t xml:space="preserve"> product of patient</w:t>
      </w:r>
      <w:r>
        <w:rPr>
          <w:iCs/>
        </w:rPr>
        <w:t xml:space="preserve"> </w:t>
      </w:r>
      <w:r w:rsidRPr="00CC52A1">
        <w:rPr>
          <w:iCs/>
          <w:color w:val="000000" w:themeColor="text1"/>
        </w:rPr>
        <w:t>screen</w:t>
      </w:r>
      <w:r>
        <w:rPr>
          <w:iCs/>
          <w:color w:val="000000" w:themeColor="text1"/>
        </w:rPr>
        <w:t>ings carried out</w:t>
      </w:r>
      <w:r w:rsidRPr="00CC52A1">
        <w:rPr>
          <w:iCs/>
          <w:color w:val="000000" w:themeColor="text1"/>
        </w:rPr>
        <w:t xml:space="preserve"> </w:t>
      </w:r>
      <w:r w:rsidRPr="00CC52A1">
        <w:rPr>
          <w:iCs/>
        </w:rPr>
        <w:t xml:space="preserve">at the discretion of clinicians and diagnostic of patients </w:t>
      </w:r>
      <w:r>
        <w:rPr>
          <w:iCs/>
        </w:rPr>
        <w:t xml:space="preserve">with infection </w:t>
      </w:r>
      <w:r w:rsidRPr="00CC52A1">
        <w:rPr>
          <w:iCs/>
        </w:rPr>
        <w:t>who present</w:t>
      </w:r>
      <w:r>
        <w:rPr>
          <w:iCs/>
        </w:rPr>
        <w:t xml:space="preserve"> </w:t>
      </w:r>
      <w:r w:rsidRPr="00CC52A1">
        <w:rPr>
          <w:iCs/>
        </w:rPr>
        <w:t xml:space="preserve">symptoms. </w:t>
      </w:r>
      <w:r>
        <w:rPr>
          <w:iCs/>
        </w:rPr>
        <w:t xml:space="preserve">Additionally, a clinical culture involves swabbing a patient at a specific body site, which compounded by bacterial differential niches across the body makes </w:t>
      </w:r>
      <w:r w:rsidR="009729C6">
        <w:rPr>
          <w:iCs/>
        </w:rPr>
        <w:t xml:space="preserve">the </w:t>
      </w:r>
      <w:r>
        <w:rPr>
          <w:iCs/>
        </w:rPr>
        <w:t xml:space="preserve">detection of carriage with a single clinical culture uncertain. </w:t>
      </w:r>
      <w:r>
        <w:rPr>
          <w:color w:val="000000"/>
        </w:rPr>
        <w:t>To overcome this our</w:t>
      </w:r>
      <w:r w:rsidRPr="00CC52A1">
        <w:rPr>
          <w:color w:val="000000"/>
        </w:rPr>
        <w:t xml:space="preserve"> observational model was designed to quantify in one parameter</w:t>
      </w:r>
      <w:r>
        <w:rPr>
          <w:color w:val="000000"/>
        </w:rPr>
        <w:t>,</w:t>
      </w:r>
      <w:r w:rsidRPr="00CC52A1">
        <w:rPr>
          <w:color w:val="000000"/>
        </w:rPr>
        <w:t xml:space="preserve"> </w:t>
      </w:r>
      <m:oMath>
        <m:r>
          <w:rPr>
            <w:rFonts w:ascii="Cambria Math" w:hAnsi="Cambria Math"/>
            <w:color w:val="000000"/>
          </w:rPr>
          <m:t>ρ</m:t>
        </m:r>
      </m:oMath>
      <w:r>
        <w:rPr>
          <w:color w:val="000000"/>
        </w:rPr>
        <w:t xml:space="preserve">, </w:t>
      </w:r>
      <w:r w:rsidRPr="00CC52A1">
        <w:rPr>
          <w:color w:val="000000"/>
        </w:rPr>
        <w:t xml:space="preserve">individual-level probabilities of testing, </w:t>
      </w:r>
      <w:r>
        <w:rPr>
          <w:color w:val="000000"/>
        </w:rPr>
        <w:t>absorbing</w:t>
      </w:r>
      <w:r w:rsidRPr="00CC52A1">
        <w:rPr>
          <w:color w:val="000000"/>
        </w:rPr>
        <w:t xml:space="preserve"> imperfect sensitivity of the clinical cultures, imperfect observation across body sites</w:t>
      </w:r>
      <w:r>
        <w:rPr>
          <w:color w:val="000000"/>
        </w:rPr>
        <w:t xml:space="preserve"> and </w:t>
      </w:r>
      <w:r w:rsidRPr="00CC52A1">
        <w:rPr>
          <w:color w:val="000000"/>
        </w:rPr>
        <w:t xml:space="preserve">probabilities of testing depending on the patient </w:t>
      </w:r>
      <w:r>
        <w:rPr>
          <w:color w:val="000000"/>
        </w:rPr>
        <w:t>state</w:t>
      </w:r>
      <w:r w:rsidRPr="00CC52A1">
        <w:rPr>
          <w:color w:val="000000"/>
        </w:rPr>
        <w:t xml:space="preserve">. All these factors contribute to the uncertainty in detecting carriage. </w:t>
      </w:r>
      <w:r w:rsidRPr="00CC52A1">
        <w:rPr>
          <w:iCs/>
          <w:color w:val="000000"/>
        </w:rPr>
        <w:t xml:space="preserve">Our mean estimates of </w:t>
      </w:r>
      <m:oMath>
        <m:r>
          <w:rPr>
            <w:rFonts w:ascii="Cambria Math" w:hAnsi="Cambria Math"/>
            <w:color w:val="000000"/>
          </w:rPr>
          <m:t>ρ,</m:t>
        </m:r>
      </m:oMath>
      <w:r w:rsidRPr="00CC52A1">
        <w:rPr>
          <w:iCs/>
          <w:color w:val="000000"/>
        </w:rPr>
        <w:t xml:space="preserve"> except for </w:t>
      </w:r>
      <w:r w:rsidRPr="00CC52A1">
        <w:rPr>
          <w:i/>
          <w:color w:val="000000"/>
        </w:rPr>
        <w:t>E. coli</w:t>
      </w:r>
      <w:r>
        <w:rPr>
          <w:iCs/>
          <w:color w:val="000000"/>
        </w:rPr>
        <w:t xml:space="preserve">, </w:t>
      </w:r>
      <w:r w:rsidRPr="00CC52A1">
        <w:rPr>
          <w:iCs/>
          <w:color w:val="000000"/>
        </w:rPr>
        <w:t>were 'low' ranging from 0.5% to 2.5%</w:t>
      </w:r>
      <w:r>
        <w:rPr>
          <w:iCs/>
          <w:color w:val="000000"/>
        </w:rPr>
        <w:t>. We coupled a transmission model with a surveillance quantitative framework to theoretically investigate possible values of the effective sensitivity.</w:t>
      </w:r>
      <w:r>
        <w:rPr>
          <w:color w:val="000000"/>
        </w:rPr>
        <w:t xml:space="preserve"> </w:t>
      </w:r>
      <w:r w:rsidRPr="00CC52A1">
        <w:rPr>
          <w:color w:val="000000"/>
        </w:rPr>
        <w:t xml:space="preserve">In the </w:t>
      </w:r>
      <w:r w:rsidRPr="0005499D">
        <w:rPr>
          <w:color w:val="7030A0"/>
        </w:rPr>
        <w:t>S</w:t>
      </w:r>
      <w:r>
        <w:rPr>
          <w:color w:val="7030A0"/>
        </w:rPr>
        <w:t>M</w:t>
      </w:r>
      <w:r w:rsidRPr="0005499D">
        <w:rPr>
          <w:color w:val="7030A0"/>
        </w:rPr>
        <w:t xml:space="preserve"> section </w:t>
      </w:r>
      <w:r w:rsidRPr="0005499D">
        <w:rPr>
          <w:i/>
          <w:iCs/>
          <w:color w:val="7030A0"/>
        </w:rPr>
        <w:t xml:space="preserve">Understanding the effective sensitivity </w:t>
      </w:r>
      <m:oMath>
        <m:r>
          <w:rPr>
            <w:rFonts w:ascii="Cambria Math" w:hAnsi="Cambria Math"/>
            <w:color w:val="7030A0"/>
          </w:rPr>
          <m:t>ρ</m:t>
        </m:r>
      </m:oMath>
      <w:r w:rsidRPr="00CC52A1">
        <w:rPr>
          <w:iCs/>
          <w:color w:val="000000"/>
        </w:rPr>
        <w:t xml:space="preserve">, we show that </w:t>
      </w:r>
      <m:oMath>
        <m:r>
          <w:rPr>
            <w:rFonts w:ascii="Cambria Math" w:hAnsi="Cambria Math"/>
            <w:color w:val="000000"/>
          </w:rPr>
          <m:t>ρ</m:t>
        </m:r>
      </m:oMath>
      <w:r w:rsidRPr="00CC52A1">
        <w:rPr>
          <w:iCs/>
          <w:color w:val="000000"/>
        </w:rPr>
        <w:t xml:space="preserve"> </w:t>
      </w:r>
      <w:r>
        <w:rPr>
          <w:iCs/>
          <w:color w:val="000000"/>
        </w:rPr>
        <w:t>results from the</w:t>
      </w:r>
      <w:r w:rsidRPr="00CC52A1">
        <w:rPr>
          <w:iCs/>
          <w:color w:val="000000"/>
        </w:rPr>
        <w:t xml:space="preserve"> interaction of 4 main mechanisms</w:t>
      </w:r>
      <w:r>
        <w:rPr>
          <w:iCs/>
          <w:color w:val="000000"/>
        </w:rPr>
        <w:t>:</w:t>
      </w:r>
      <w:r w:rsidRPr="00CC52A1">
        <w:rPr>
          <w:iCs/>
          <w:color w:val="000000"/>
        </w:rPr>
        <w:t xml:space="preserve"> </w:t>
      </w:r>
      <w:r w:rsidRPr="00CC52A1">
        <w:rPr>
          <w:b/>
          <w:bCs/>
          <w:iCs/>
          <w:color w:val="000000"/>
        </w:rPr>
        <w:t>i)</w:t>
      </w:r>
      <w:r w:rsidRPr="00CC52A1">
        <w:rPr>
          <w:iCs/>
          <w:color w:val="000000"/>
        </w:rPr>
        <w:t xml:space="preserve"> the biology of the infection, </w:t>
      </w:r>
      <w:r w:rsidRPr="00CC52A1">
        <w:rPr>
          <w:b/>
          <w:bCs/>
          <w:iCs/>
          <w:color w:val="000000"/>
        </w:rPr>
        <w:t>ii)</w:t>
      </w:r>
      <w:r w:rsidRPr="00CC52A1">
        <w:rPr>
          <w:iCs/>
          <w:color w:val="000000"/>
        </w:rPr>
        <w:t xml:space="preserve"> properties of the clinical culture, that also </w:t>
      </w:r>
      <w:r>
        <w:rPr>
          <w:iCs/>
          <w:color w:val="000000"/>
        </w:rPr>
        <w:t>produce</w:t>
      </w:r>
      <w:r w:rsidRPr="00CC52A1">
        <w:rPr>
          <w:iCs/>
          <w:color w:val="000000"/>
        </w:rPr>
        <w:t xml:space="preserve"> heterogeneities across body sites, </w:t>
      </w:r>
      <w:r w:rsidRPr="00CC52A1">
        <w:rPr>
          <w:b/>
          <w:bCs/>
          <w:iCs/>
          <w:color w:val="000000"/>
        </w:rPr>
        <w:t>iii)</w:t>
      </w:r>
      <w:r w:rsidRPr="00CC52A1">
        <w:rPr>
          <w:iCs/>
          <w:color w:val="000000"/>
        </w:rPr>
        <w:t xml:space="preserve"> </w:t>
      </w:r>
      <w:r>
        <w:rPr>
          <w:iCs/>
          <w:color w:val="000000"/>
        </w:rPr>
        <w:t>discharge rates</w:t>
      </w:r>
      <w:r w:rsidRPr="00CC52A1">
        <w:rPr>
          <w:iCs/>
          <w:color w:val="000000"/>
        </w:rPr>
        <w:t xml:space="preserve"> and </w:t>
      </w:r>
      <w:r w:rsidRPr="00CC52A1">
        <w:rPr>
          <w:b/>
          <w:bCs/>
          <w:iCs/>
          <w:color w:val="000000"/>
        </w:rPr>
        <w:t xml:space="preserve">iv) </w:t>
      </w:r>
      <w:r w:rsidRPr="00CC52A1">
        <w:rPr>
          <w:iCs/>
          <w:color w:val="000000"/>
        </w:rPr>
        <w:t>hospital surveillance settings.</w:t>
      </w:r>
      <w:r>
        <w:rPr>
          <w:iCs/>
          <w:color w:val="000000"/>
        </w:rPr>
        <w:t xml:space="preserve"> </w:t>
      </w:r>
      <w:r w:rsidRPr="00CC52A1">
        <w:rPr>
          <w:iCs/>
          <w:color w:val="000000"/>
        </w:rPr>
        <w:t xml:space="preserve">We show that there is a range of non-linear parameter combinations of the factors described above that could result in the estimated values of </w:t>
      </w:r>
      <m:oMath>
        <m:r>
          <w:rPr>
            <w:rFonts w:ascii="Cambria Math" w:hAnsi="Cambria Math"/>
            <w:color w:val="000000"/>
          </w:rPr>
          <m:t>ρ</m:t>
        </m:r>
      </m:oMath>
      <w:r w:rsidRPr="00CC52A1">
        <w:rPr>
          <w:iCs/>
          <w:color w:val="000000"/>
        </w:rPr>
        <w:t xml:space="preserve"> (see </w:t>
      </w:r>
      <w:r w:rsidRPr="00CC52A1">
        <w:rPr>
          <w:iCs/>
          <w:color w:val="00B0F0"/>
        </w:rPr>
        <w:t>S</w:t>
      </w:r>
      <w:r>
        <w:rPr>
          <w:iCs/>
          <w:color w:val="00B0F0"/>
        </w:rPr>
        <w:t xml:space="preserve">M </w:t>
      </w:r>
      <w:r w:rsidRPr="00CC52A1">
        <w:rPr>
          <w:iCs/>
          <w:color w:val="00B0F0"/>
        </w:rPr>
        <w:t>Figure S12</w:t>
      </w:r>
      <w:r>
        <w:rPr>
          <w:iCs/>
          <w:color w:val="00B0F0"/>
        </w:rPr>
        <w:t xml:space="preserve"> </w:t>
      </w:r>
      <w:r w:rsidRPr="005A3D9D">
        <w:rPr>
          <w:iCs/>
          <w:color w:val="000000" w:themeColor="text1"/>
        </w:rPr>
        <w:t xml:space="preserve">and </w:t>
      </w:r>
      <w:r w:rsidRPr="005A3D9D">
        <w:rPr>
          <w:iCs/>
          <w:color w:val="7030A0"/>
        </w:rPr>
        <w:t xml:space="preserve">SM section </w:t>
      </w:r>
      <w:r w:rsidRPr="005A3D9D">
        <w:rPr>
          <w:i/>
          <w:color w:val="7030A0"/>
        </w:rPr>
        <w:t xml:space="preserve">Understanding the effective sensitivity </w:t>
      </w:r>
      <m:oMath>
        <m:r>
          <m:rPr>
            <m:sty m:val="p"/>
          </m:rPr>
          <w:rPr>
            <w:rFonts w:ascii="Cambria Math" w:hAnsi="Cambria Math"/>
            <w:color w:val="7030A0"/>
          </w:rPr>
          <m:t>ρ</m:t>
        </m:r>
      </m:oMath>
      <w:r w:rsidRPr="00CC52A1">
        <w:rPr>
          <w:iCs/>
          <w:color w:val="000000"/>
        </w:rPr>
        <w:t>)</w:t>
      </w:r>
      <w:r>
        <w:rPr>
          <w:iCs/>
          <w:color w:val="000000"/>
        </w:rPr>
        <w:t xml:space="preserve">. </w:t>
      </w:r>
      <w:commentRangeStart w:id="8"/>
      <w:commentRangeStart w:id="9"/>
      <w:r>
        <w:rPr>
          <w:iCs/>
          <w:color w:val="000000"/>
        </w:rPr>
        <w:t>Fu</w:t>
      </w:r>
      <w:r w:rsidR="009729C6">
        <w:rPr>
          <w:iCs/>
          <w:color w:val="000000"/>
        </w:rPr>
        <w:t>r</w:t>
      </w:r>
      <w:r>
        <w:rPr>
          <w:iCs/>
          <w:color w:val="000000"/>
        </w:rPr>
        <w:t xml:space="preserve">ther understanding these factors as well as </w:t>
      </w:r>
      <w:r w:rsidRPr="00CC52A1">
        <w:rPr>
          <w:iCs/>
          <w:color w:val="000000"/>
        </w:rPr>
        <w:t>data availability about surveillance</w:t>
      </w:r>
      <w:r>
        <w:rPr>
          <w:iCs/>
          <w:color w:val="000000"/>
        </w:rPr>
        <w:t xml:space="preserve"> settings in clinics will help to contextualize the estimated values. Ultimately explicit modeling-inference systems that embed the mechanism listed will allow to have a quantitative framework to design surveillance strategies and understand trade-offs between screening and diagnostic.</w:t>
      </w:r>
      <w:commentRangeEnd w:id="8"/>
      <w:r>
        <w:rPr>
          <w:rStyle w:val="CommentReference"/>
        </w:rPr>
        <w:commentReference w:id="8"/>
      </w:r>
      <w:commentRangeEnd w:id="9"/>
      <w:r>
        <w:rPr>
          <w:rStyle w:val="CommentReference"/>
        </w:rPr>
        <w:commentReference w:id="9"/>
      </w:r>
    </w:p>
    <w:p w14:paraId="420B490A" w14:textId="1340001A" w:rsidR="000C52E6" w:rsidRPr="000C52E6" w:rsidRDefault="000C52E6" w:rsidP="000C52E6">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lating to prior findings: why parameter estimates differ substantially for E. coli and S. aureus phenotypes</w:t>
      </w:r>
    </w:p>
    <w:p w14:paraId="483A2AF9" w14:textId="159E703C" w:rsidR="00334A18" w:rsidRDefault="00334A18" w:rsidP="00E67C6E">
      <w:pPr>
        <w:jc w:val="both"/>
      </w:pPr>
      <w:r w:rsidRPr="00CC52A1">
        <w:t xml:space="preserve">We found that while </w:t>
      </w:r>
      <w:r w:rsidRPr="00CC52A1">
        <w:rPr>
          <w:i/>
          <w:iCs/>
        </w:rPr>
        <w:t>E. coli</w:t>
      </w:r>
      <w:r w:rsidRPr="00CC52A1">
        <w:t xml:space="preserve"> </w:t>
      </w:r>
      <w:r>
        <w:t>ha</w:t>
      </w:r>
      <w:r w:rsidR="00ED720B">
        <w:t>s</w:t>
      </w:r>
      <w:r w:rsidRPr="00CC52A1">
        <w:t xml:space="preserve"> the highest likelihood of detection, it has the lowest nosocomial transmission rate, which is almost negligible, suggesting that most nosocomial infections can be associated with infections with host commensal strains that are not </w:t>
      </w:r>
      <w:r w:rsidRPr="00CC52A1">
        <w:lastRenderedPageBreak/>
        <w:t xml:space="preserve">transmitted, as was reported empirically </w:t>
      </w:r>
      <w:r w:rsidRPr="00CC52A1">
        <w:fldChar w:fldCharType="begin"/>
      </w:r>
      <w:r w:rsidR="00E512A9">
        <w:instrText xml:space="preserve"> ADDIN ZOTERO_ITEM CSL_CITATION {"citationID":"2dmm48S4","properties":{"formattedCitation":"{\\i{}(41)}","plainCitation":"(4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E512A9" w:rsidRPr="00E512A9">
        <w:rPr>
          <w:i/>
          <w:iCs/>
          <w:lang w:val="en-GB"/>
        </w:rPr>
        <w:t>(41)</w:t>
      </w:r>
      <w:r w:rsidRPr="00CC52A1">
        <w:fldChar w:fldCharType="end"/>
      </w:r>
      <w:r w:rsidRPr="00CC52A1">
        <w:t xml:space="preserve">. </w:t>
      </w:r>
      <w:r w:rsidR="00146B4F">
        <w:t>Our estimates also</w:t>
      </w:r>
      <w:r>
        <w:t xml:space="preserve"> suggest that other indirect modes of transmission as environmentally mediated and healthcare worker mediated are negliglible, we did not find any prior study </w:t>
      </w:r>
      <w:r w:rsidR="00014F6C">
        <w:t>reporting</w:t>
      </w:r>
      <w:r>
        <w:t xml:space="preserve"> health care environmental reservoirs or HCW transmission for </w:t>
      </w:r>
      <w:r>
        <w:rPr>
          <w:i/>
          <w:iCs/>
        </w:rPr>
        <w:t>E. coli</w:t>
      </w:r>
      <w:r>
        <w:t xml:space="preserve">. </w:t>
      </w:r>
      <w:r w:rsidRPr="00CC52A1">
        <w:t xml:space="preserve">We found nosocomial transmission of </w:t>
      </w:r>
      <w:r w:rsidRPr="00CC52A1">
        <w:rPr>
          <w:i/>
          <w:iCs/>
        </w:rPr>
        <w:t>S. aureus</w:t>
      </w:r>
      <w:r w:rsidRPr="00CC52A1">
        <w:t xml:space="preserve"> phenotypes were different, suggesting a difference in the fitness of the two strains. We found MSSA</w:t>
      </w:r>
      <w:r w:rsidRPr="00CC52A1">
        <w:rPr>
          <w:i/>
          <w:iCs/>
        </w:rPr>
        <w:t xml:space="preserve"> </w:t>
      </w:r>
      <w:r w:rsidRPr="00CC52A1">
        <w:t xml:space="preserve">has a lower nosocomial transmission rate than MRSA. The enormous known diversity of </w:t>
      </w:r>
      <w:r w:rsidRPr="00CC52A1">
        <w:rPr>
          <w:i/>
          <w:iCs/>
        </w:rPr>
        <w:t xml:space="preserve">S. aureus </w:t>
      </w:r>
      <w:r w:rsidRPr="00CC52A1">
        <w:t xml:space="preserve">hampers our understanding and discussion of the possible source of the difference. From differences in fitness and dynamical interactions of CA-MRSA and HA-MRSA </w:t>
      </w:r>
      <w:r w:rsidRPr="00CC52A1">
        <w:fldChar w:fldCharType="begin"/>
      </w:r>
      <w:r w:rsidR="00E512A9">
        <w:instrText xml:space="preserve"> ADDIN ZOTERO_ITEM CSL_CITATION {"citationID":"a23018k7v1n","properties":{"formattedCitation":"{\\i{}(9, 27)}","plainCitation":"(9, 27)","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E512A9" w:rsidRPr="00E512A9">
        <w:rPr>
          <w:i/>
          <w:iCs/>
          <w:lang w:val="en-GB"/>
        </w:rPr>
        <w:t>(9, 27)</w:t>
      </w:r>
      <w:r w:rsidRPr="00CC52A1">
        <w:fldChar w:fldCharType="end"/>
      </w:r>
      <w:r w:rsidRPr="00CC52A1">
        <w:t xml:space="preserve"> to different levels of resistance in different strains </w:t>
      </w:r>
      <w:r w:rsidRPr="00CC52A1">
        <w:fldChar w:fldCharType="begin"/>
      </w:r>
      <w:r w:rsidR="00E512A9">
        <w:instrText xml:space="preserve"> ADDIN ZOTERO_ITEM CSL_CITATION {"citationID":"akbe095sbm","properties":{"formattedCitation":"{\\i{}(42)}","plainCitation":"(4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Pr="00CC52A1">
        <w:fldChar w:fldCharType="separate"/>
      </w:r>
      <w:r w:rsidR="00E512A9" w:rsidRPr="00E512A9">
        <w:rPr>
          <w:i/>
          <w:iCs/>
          <w:lang w:val="en-GB"/>
        </w:rPr>
        <w:t>(42)</w:t>
      </w:r>
      <w:r w:rsidRPr="00CC52A1">
        <w:fldChar w:fldCharType="end"/>
      </w:r>
      <w:r w:rsidRPr="00CC52A1">
        <w:t xml:space="preserve"> and within-host dynamics </w:t>
      </w:r>
      <w:r w:rsidRPr="00CC52A1">
        <w:fldChar w:fldCharType="begin"/>
      </w:r>
      <w:r w:rsidR="00E512A9">
        <w:instrText xml:space="preserve"> ADDIN ZOTERO_ITEM CSL_CITATION {"citationID":"a2qbg25o2pc","properties":{"formattedCitation":"{\\i{}(6, 16, 42, 43)}","plainCitation":"(6, 16, 42, 4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Pr="00CC52A1">
        <w:fldChar w:fldCharType="separate"/>
      </w:r>
      <w:r w:rsidR="00E512A9" w:rsidRPr="00E512A9">
        <w:rPr>
          <w:i/>
          <w:iCs/>
          <w:lang w:val="en-GB"/>
        </w:rPr>
        <w:t>(6, 16, 42, 43)</w:t>
      </w:r>
      <w:r w:rsidRPr="00CC52A1">
        <w:fldChar w:fldCharType="end"/>
      </w:r>
      <w:r w:rsidRPr="00CC52A1">
        <w:t>. As well as between-species interactions</w:t>
      </w:r>
      <w:r>
        <w:t xml:space="preserve"> </w:t>
      </w:r>
      <w:r w:rsidRPr="00CC52A1">
        <w:fldChar w:fldCharType="begin"/>
      </w:r>
      <w:r w:rsidR="00E512A9">
        <w:instrText xml:space="preserve"> ADDIN ZOTERO_ITEM CSL_CITATION {"citationID":"av1ss2b3b5","properties":{"formattedCitation":"{\\i{}(31, 44)}","plainCitation":"(31, 4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Pr="00CC52A1">
        <w:fldChar w:fldCharType="separate"/>
      </w:r>
      <w:r w:rsidR="00E512A9" w:rsidRPr="00E512A9">
        <w:rPr>
          <w:i/>
          <w:iCs/>
          <w:lang w:val="en-GB"/>
        </w:rPr>
        <w:t>(31, 44)</w:t>
      </w:r>
      <w:r w:rsidRPr="00CC52A1">
        <w:fldChar w:fldCharType="end"/>
      </w:r>
      <w:r w:rsidRPr="00CC52A1">
        <w:t>. Further research that represents in the same framework dynamics of MSSA and MRSA</w:t>
      </w:r>
      <w:r>
        <w:t xml:space="preserve">, and perhaps </w:t>
      </w:r>
      <w:r>
        <w:rPr>
          <w:i/>
          <w:iCs/>
        </w:rPr>
        <w:t>S. epidermis</w:t>
      </w:r>
      <w:r>
        <w:t>,</w:t>
      </w:r>
      <w:r w:rsidRPr="00CC52A1">
        <w:t xml:space="preserve"> in hospital settings could improve understanding of the sources of the estimated differences.</w:t>
      </w:r>
    </w:p>
    <w:p w14:paraId="10CE4A89" w14:textId="26EB6C25" w:rsidR="00074BBA" w:rsidRPr="000C52E6" w:rsidRDefault="00074BBA" w:rsidP="00074BBA">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Relating to prior findings: all the other bacterial pathogens</w:t>
      </w:r>
    </w:p>
    <w:p w14:paraId="4663A16E" w14:textId="567250E3" w:rsidR="00975CB5" w:rsidRPr="00416FB8" w:rsidRDefault="00E67C6E" w:rsidP="00A778E6">
      <w:pPr>
        <w:jc w:val="both"/>
        <w:rPr>
          <w:color w:val="000000"/>
        </w:rPr>
      </w:pPr>
      <w:r>
        <w:rPr>
          <w:color w:val="000000"/>
        </w:rPr>
        <w:t xml:space="preserve">Nosocomial transmission for </w:t>
      </w:r>
      <w:r>
        <w:rPr>
          <w:i/>
          <w:iCs/>
          <w:color w:val="000000"/>
        </w:rPr>
        <w:t xml:space="preserve">K. pneumoniae </w:t>
      </w:r>
      <w:r w:rsidR="00EA5023" w:rsidRPr="00FD690A">
        <w:rPr>
          <w:color w:val="000000"/>
        </w:rPr>
        <w:t>is known</w:t>
      </w:r>
      <w:r>
        <w:rPr>
          <w:color w:val="000000"/>
        </w:rPr>
        <w:t xml:space="preserve"> to have a positive correlation with surveillance data of carbapenemase-positive isolates, which are also </w:t>
      </w:r>
      <w:r w:rsidR="00E150A3">
        <w:rPr>
          <w:color w:val="000000"/>
        </w:rPr>
        <w:t>reported</w:t>
      </w:r>
      <w:r>
        <w:rPr>
          <w:color w:val="000000"/>
        </w:rPr>
        <w:t xml:space="preserve"> to have higher transmissibility compared to </w:t>
      </w:r>
      <w:r w:rsidR="00EA5023">
        <w:rPr>
          <w:color w:val="000000"/>
        </w:rPr>
        <w:t>carbapenemase-negative</w:t>
      </w:r>
      <w:r>
        <w:rPr>
          <w:color w:val="000000"/>
        </w:rPr>
        <w:t xml:space="preserve"> </w:t>
      </w:r>
      <w:r>
        <w:rPr>
          <w:color w:val="000000"/>
        </w:rPr>
        <w:fldChar w:fldCharType="begin"/>
      </w:r>
      <w:r w:rsidR="00E512A9">
        <w:rPr>
          <w:color w:val="000000"/>
        </w:rPr>
        <w:instrText xml:space="preserve"> ADDIN ZOTERO_ITEM CSL_CITATION {"citationID":"ah8dbu9gmu","properties":{"formattedCitation":"{\\i{}(29)}","plainCitation":"(29)","noteIndex":0},"citationItems":[{"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Pr>
          <w:color w:val="000000"/>
        </w:rPr>
        <w:fldChar w:fldCharType="separate"/>
      </w:r>
      <w:r w:rsidR="00E512A9" w:rsidRPr="00E512A9">
        <w:rPr>
          <w:i/>
          <w:iCs/>
          <w:color w:val="000000"/>
          <w:lang w:val="en-GB"/>
        </w:rPr>
        <w:t>(29)</w:t>
      </w:r>
      <w:r>
        <w:rPr>
          <w:color w:val="000000"/>
        </w:rPr>
        <w:fldChar w:fldCharType="end"/>
      </w:r>
      <w:r>
        <w:rPr>
          <w:color w:val="000000"/>
        </w:rPr>
        <w:t>.</w:t>
      </w:r>
      <w:r w:rsidR="00D94B90">
        <w:rPr>
          <w:color w:val="000000"/>
        </w:rPr>
        <w:t xml:space="preserve"> Nosocomial transmission of this pathogen has been principally attributed to environmental and </w:t>
      </w:r>
      <w:r w:rsidR="00C3471A">
        <w:rPr>
          <w:color w:val="000000"/>
        </w:rPr>
        <w:t>HCW-mediated</w:t>
      </w:r>
      <w:r w:rsidR="00D94B90">
        <w:rPr>
          <w:color w:val="000000"/>
        </w:rPr>
        <w:t xml:space="preserve"> transmission</w:t>
      </w:r>
      <w:r w:rsidR="007A7777">
        <w:rPr>
          <w:color w:val="000000"/>
        </w:rPr>
        <w:t xml:space="preserve"> and difficult detection </w:t>
      </w:r>
      <w:r w:rsidR="00F36C60">
        <w:rPr>
          <w:color w:val="000000"/>
        </w:rPr>
        <w:t xml:space="preserve">is </w:t>
      </w:r>
      <w:r w:rsidR="007A7777">
        <w:rPr>
          <w:color w:val="000000"/>
        </w:rPr>
        <w:t>highlighted</w:t>
      </w:r>
      <w:r w:rsidR="001411B0">
        <w:rPr>
          <w:color w:val="000000"/>
        </w:rPr>
        <w:t xml:space="preserve"> matching with the finding we presented</w:t>
      </w:r>
      <w:r w:rsidR="007A7777">
        <w:rPr>
          <w:color w:val="000000"/>
        </w:rPr>
        <w:t xml:space="preserve"> </w:t>
      </w:r>
      <w:r w:rsidR="00D94B90">
        <w:rPr>
          <w:color w:val="000000"/>
        </w:rPr>
        <w:fldChar w:fldCharType="begin"/>
      </w:r>
      <w:r w:rsidR="00E512A9">
        <w:rPr>
          <w:color w:val="000000"/>
        </w:rPr>
        <w:instrText xml:space="preserve"> ADDIN ZOTERO_ITEM CSL_CITATION {"citationID":"a2qmham0and","properties":{"formattedCitation":"{\\i{}(45)}","plainCitation":"(45)","noteIndex":0},"citationItems":[{"id":1101,"uris":["http://zotero.org/users/9551388/items/PGFRIDIQ"],"itemData":{"id":1101,"type":"article-journal","container-title":"Seminars in Perinatology","DOI":"10.1053/sper.2002.36267","ISSN":"01460005","issue":"5","journalAbbreviation":"Seminars in Perinatology","language":"en","page":"340-345","source":"DOI.org (Crossref)","title":"Hospital-acquired infections in the neonatal intensive care unit-Klebsiella pneumoniae","volume":"26","author":[{"family":"Gupta","given":"Archana"}],"issued":{"date-parts":[["2002",10]]}}}],"schema":"https://github.com/citation-style-language/schema/raw/master/csl-citation.json"} </w:instrText>
      </w:r>
      <w:r w:rsidR="00D94B90">
        <w:rPr>
          <w:color w:val="000000"/>
        </w:rPr>
        <w:fldChar w:fldCharType="separate"/>
      </w:r>
      <w:r w:rsidR="00E512A9" w:rsidRPr="00E512A9">
        <w:rPr>
          <w:i/>
          <w:iCs/>
          <w:color w:val="000000"/>
          <w:lang w:val="en-GB"/>
        </w:rPr>
        <w:t>(45)</w:t>
      </w:r>
      <w:r w:rsidR="00D94B90">
        <w:rPr>
          <w:color w:val="000000"/>
        </w:rPr>
        <w:fldChar w:fldCharType="end"/>
      </w:r>
      <w:r w:rsidR="007A7777">
        <w:rPr>
          <w:color w:val="000000"/>
        </w:rPr>
        <w:t>.</w:t>
      </w:r>
      <w:r w:rsidR="008B4493">
        <w:rPr>
          <w:color w:val="000000"/>
        </w:rPr>
        <w:br/>
      </w:r>
      <w:r w:rsidR="004427D1">
        <w:rPr>
          <w:i/>
          <w:iCs/>
          <w:color w:val="000000"/>
        </w:rPr>
        <w:t>P. aeruginosa</w:t>
      </w:r>
      <w:r w:rsidR="004427D1">
        <w:rPr>
          <w:color w:val="000000"/>
        </w:rPr>
        <w:t xml:space="preserve"> </w:t>
      </w:r>
      <w:r w:rsidR="009C31BF">
        <w:rPr>
          <w:color w:val="000000"/>
        </w:rPr>
        <w:t xml:space="preserve">is an important cause of </w:t>
      </w:r>
      <w:r w:rsidR="004427D1">
        <w:rPr>
          <w:color w:val="000000"/>
        </w:rPr>
        <w:t>health</w:t>
      </w:r>
      <w:r w:rsidR="00D35D14">
        <w:rPr>
          <w:color w:val="000000"/>
        </w:rPr>
        <w:t>-</w:t>
      </w:r>
      <w:r w:rsidR="004427D1">
        <w:rPr>
          <w:color w:val="000000"/>
        </w:rPr>
        <w:t>care associated infections a</w:t>
      </w:r>
      <w:r w:rsidR="009C31BF">
        <w:rPr>
          <w:color w:val="000000"/>
        </w:rPr>
        <w:t xml:space="preserve">nd is perhaps the most recognized </w:t>
      </w:r>
      <w:r w:rsidR="00C3471A">
        <w:rPr>
          <w:color w:val="000000"/>
        </w:rPr>
        <w:t xml:space="preserve">healthcare </w:t>
      </w:r>
      <w:r w:rsidR="009C31BF">
        <w:rPr>
          <w:color w:val="000000"/>
        </w:rPr>
        <w:t xml:space="preserve">pathogen known to naturally habit moist environments </w:t>
      </w:r>
      <w:r w:rsidR="009C31BF">
        <w:rPr>
          <w:color w:val="000000"/>
        </w:rPr>
        <w:fldChar w:fldCharType="begin"/>
      </w:r>
      <w:r w:rsidR="00E512A9">
        <w:rPr>
          <w:color w:val="000000"/>
        </w:rPr>
        <w:instrText xml:space="preserve"> ADDIN ZOTERO_ITEM CSL_CITATION {"citationID":"a22ebrhpslu","properties":{"formattedCitation":"{\\i{}(5, 37, 46)}","plainCitation":"(5, 37, 4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schema":"https://github.com/citation-style-language/schema/raw/master/csl-citation.json"} </w:instrText>
      </w:r>
      <w:r w:rsidR="009C31BF">
        <w:rPr>
          <w:color w:val="000000"/>
        </w:rPr>
        <w:fldChar w:fldCharType="separate"/>
      </w:r>
      <w:r w:rsidR="00E512A9" w:rsidRPr="00E512A9">
        <w:rPr>
          <w:i/>
          <w:iCs/>
          <w:color w:val="000000"/>
          <w:lang w:val="en-GB"/>
        </w:rPr>
        <w:t>(5, 37, 46)</w:t>
      </w:r>
      <w:r w:rsidR="009C31BF">
        <w:rPr>
          <w:color w:val="000000"/>
        </w:rPr>
        <w:fldChar w:fldCharType="end"/>
      </w:r>
      <w:r w:rsidR="00653DB1">
        <w:rPr>
          <w:color w:val="000000"/>
        </w:rPr>
        <w:t>, to the exten</w:t>
      </w:r>
      <w:r w:rsidR="00430BA9">
        <w:rPr>
          <w:color w:val="000000"/>
        </w:rPr>
        <w:t>t</w:t>
      </w:r>
      <w:r w:rsidR="00653DB1">
        <w:rPr>
          <w:color w:val="000000"/>
        </w:rPr>
        <w:t xml:space="preserve"> that it has been </w:t>
      </w:r>
      <w:r w:rsidR="00C3471A">
        <w:rPr>
          <w:color w:val="000000"/>
        </w:rPr>
        <w:t>classified</w:t>
      </w:r>
      <w:r w:rsidR="00653DB1">
        <w:rPr>
          <w:color w:val="000000"/>
        </w:rPr>
        <w:t xml:space="preserve"> as </w:t>
      </w:r>
      <w:r w:rsidR="00711A09">
        <w:rPr>
          <w:color w:val="000000"/>
        </w:rPr>
        <w:t>a</w:t>
      </w:r>
      <w:r w:rsidR="00653DB1">
        <w:rPr>
          <w:color w:val="000000"/>
        </w:rPr>
        <w:t xml:space="preserve"> </w:t>
      </w:r>
      <w:r w:rsidR="00711A09">
        <w:rPr>
          <w:color w:val="000000"/>
        </w:rPr>
        <w:t>water-borne</w:t>
      </w:r>
      <w:r w:rsidR="00653DB1">
        <w:rPr>
          <w:color w:val="000000"/>
        </w:rPr>
        <w:t xml:space="preserve"> pathogen </w:t>
      </w:r>
      <w:r w:rsidR="00367A03">
        <w:rPr>
          <w:color w:val="000000"/>
        </w:rPr>
        <w:fldChar w:fldCharType="begin"/>
      </w:r>
      <w:r w:rsidR="00E512A9">
        <w:rPr>
          <w:color w:val="000000"/>
        </w:rPr>
        <w:instrText xml:space="preserve"> ADDIN ZOTERO_ITEM CSL_CITATION {"citationID":"ak9a9fhas5","properties":{"formattedCitation":"{\\i{}(47)}","plainCitation":"(47)","noteIndex":0},"citationItems":[{"id":1166,"uris":["http://zotero.org/users/9551388/items/CMR9XXP5"],"itemData":{"id":1166,"type":"article-journal","abstract":"Background: Pseudomonas aeruginosa is an opportunistic pathogen with a particular propensity to cause disease in the immunocompromised. Water systems have been reported to contribute to P. aeruginosa transmission in healthcare settings. Aim: To systematically assess the evidence that healthcare water systems are associated with P. aeruginosa infection; to review aspects of design that can increase their potential to act as a reservoir; and to compare the efﬁcacy of strategies for eradicating contamination and preventing infection.\nMethods: A rapid review methodology with a three-step search strategy was used to identify published studies. Scientiﬁc advisors were used to identify unpublished studies. Findings: Twenty-ﬁve relevant studies were included. There was plausible evidence of transmission of P. aeruginosa from water systems to patients and vice versa, although no direct evidence to explain the exact mode of transfer. Two studies provided plausible evidence for effective interventions: point-of-use ﬁlters and increasing chlorine disinfection. Non-touch taps and aspects of water system design were identiﬁed as probable risk factors for P. aeruginosa bioﬁlm formation and subsequent transmission to patients. Poor hand hygiene or compliance with contact precautions were identiﬁed as potential contributory factors; plausible evidence to conﬁrm this was not available.\nConclusions: Water systems can act as a source of P. aeruginosa infection in healthcare settings, although the route of transmission is unclear. Contamination appears to be conﬁned to the distal ends of a water system and can persist for prolonged periods. Further studies are required to establish effective methods of preventing transmission and eradicating P. aeruginosa from plumbing systems.","container-title":"Journal of Hospital Infection","DOI":"10.1016/j.jhin.2013.09.010","ISSN":"01956701","issue":"1","journalAbbreviation":"Journal of Hospital Infection","language":"en","page":"7-15","source":"DOI.org (Crossref)","title":"Association between healthcare water systems and Pseudomonas aeruginosa infections: a rapid systematic review","title-short":"Association between healthcare water systems and Pseudomonas aeruginosa infections","volume":"86","author":[{"family":"Loveday","given":"H.P."},{"family":"Wilson","given":"J.A."},{"family":"Kerr","given":"K."},{"family":"Pitchers","given":"R."},{"family":"Walker","given":"J.T."},{"family":"Browne","given":"J."}],"issued":{"date-parts":[["2014",1]]}}}],"schema":"https://github.com/citation-style-language/schema/raw/master/csl-citation.json"} </w:instrText>
      </w:r>
      <w:r w:rsidR="00367A03">
        <w:rPr>
          <w:color w:val="000000"/>
        </w:rPr>
        <w:fldChar w:fldCharType="separate"/>
      </w:r>
      <w:r w:rsidR="00E512A9" w:rsidRPr="00E512A9">
        <w:rPr>
          <w:i/>
          <w:iCs/>
          <w:color w:val="000000"/>
          <w:lang w:val="en-GB"/>
        </w:rPr>
        <w:t>(47)</w:t>
      </w:r>
      <w:r w:rsidR="00367A03">
        <w:rPr>
          <w:color w:val="000000"/>
        </w:rPr>
        <w:fldChar w:fldCharType="end"/>
      </w:r>
      <w:r w:rsidR="00367A03">
        <w:rPr>
          <w:color w:val="000000"/>
        </w:rPr>
        <w:t xml:space="preserve">. </w:t>
      </w:r>
      <w:r w:rsidR="00711A09">
        <w:rPr>
          <w:color w:val="000000"/>
        </w:rPr>
        <w:t>In</w:t>
      </w:r>
      <w:r w:rsidR="00390FD0">
        <w:rPr>
          <w:color w:val="000000"/>
        </w:rPr>
        <w:t xml:space="preserve"> Ref</w:t>
      </w:r>
      <w:r w:rsidR="00711A09">
        <w:rPr>
          <w:color w:val="000000"/>
        </w:rPr>
        <w:t xml:space="preserve"> </w:t>
      </w:r>
      <w:r w:rsidR="00171576">
        <w:rPr>
          <w:color w:val="000000"/>
        </w:rPr>
        <w:fldChar w:fldCharType="begin"/>
      </w:r>
      <w:r w:rsidR="00556469">
        <w:rPr>
          <w:color w:val="000000"/>
        </w:rPr>
        <w:instrText xml:space="preserve"> ADDIN ZOTERO_ITEM CSL_CITATION {"citationID":"a2o8i3ibt94","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171576">
        <w:rPr>
          <w:color w:val="000000"/>
        </w:rPr>
        <w:fldChar w:fldCharType="separate"/>
      </w:r>
      <w:r w:rsidR="00556469" w:rsidRPr="00556469">
        <w:rPr>
          <w:i/>
          <w:iCs/>
          <w:color w:val="000000"/>
          <w:lang w:val="en-GB"/>
        </w:rPr>
        <w:t>(5)</w:t>
      </w:r>
      <w:r w:rsidR="00171576">
        <w:rPr>
          <w:color w:val="000000"/>
        </w:rPr>
        <w:fldChar w:fldCharType="end"/>
      </w:r>
      <w:r w:rsidR="00171576">
        <w:rPr>
          <w:color w:val="000000"/>
        </w:rPr>
        <w:t xml:space="preserve"> authors</w:t>
      </w:r>
      <w:r w:rsidR="00E862C8">
        <w:rPr>
          <w:color w:val="000000"/>
        </w:rPr>
        <w:t xml:space="preserve"> quantify nosocomial transmission attributing events to importations from the community, patient-to-patient, endogeneous and environmental transmission. While the study did not </w:t>
      </w:r>
      <w:r w:rsidR="0001423F">
        <w:rPr>
          <w:color w:val="000000"/>
        </w:rPr>
        <w:t>investigate</w:t>
      </w:r>
      <w:r w:rsidR="00E862C8">
        <w:rPr>
          <w:color w:val="000000"/>
        </w:rPr>
        <w:t xml:space="preserve"> the identifiability of the model-inference</w:t>
      </w:r>
      <w:r w:rsidR="00734946">
        <w:rPr>
          <w:color w:val="000000"/>
        </w:rPr>
        <w:t xml:space="preserve"> construct</w:t>
      </w:r>
      <w:r w:rsidR="00E862C8">
        <w:rPr>
          <w:color w:val="000000"/>
        </w:rPr>
        <w:t>, they estimate nosocomial transmission</w:t>
      </w:r>
      <w:r w:rsidR="0001423F">
        <w:rPr>
          <w:color w:val="000000"/>
        </w:rPr>
        <w:t xml:space="preserve"> and show a reduction of almost 60% after renovation of the hospital setting</w:t>
      </w:r>
      <w:r w:rsidR="00E862C8">
        <w:rPr>
          <w:color w:val="000000"/>
        </w:rPr>
        <w:t xml:space="preserve"> </w:t>
      </w:r>
      <w:r w:rsidR="00E862C8">
        <w:rPr>
          <w:color w:val="000000"/>
        </w:rPr>
        <w:fldChar w:fldCharType="begin"/>
      </w:r>
      <w:r w:rsidR="007321F5">
        <w:rPr>
          <w:color w:val="000000"/>
        </w:rPr>
        <w:instrText xml:space="preserve"> ADDIN ZOTERO_ITEM CSL_CITATION {"citationID":"amptqoct2v","properties":{"formattedCitation":"{\\i{}(5)}","plainCitation":"(5)","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E862C8">
        <w:rPr>
          <w:color w:val="000000"/>
        </w:rPr>
        <w:fldChar w:fldCharType="separate"/>
      </w:r>
      <w:r w:rsidR="007321F5" w:rsidRPr="007321F5">
        <w:rPr>
          <w:i/>
          <w:iCs/>
          <w:color w:val="000000"/>
          <w:lang w:val="en-GB"/>
        </w:rPr>
        <w:t>(5)</w:t>
      </w:r>
      <w:r w:rsidR="00E862C8">
        <w:rPr>
          <w:color w:val="000000"/>
        </w:rPr>
        <w:fldChar w:fldCharType="end"/>
      </w:r>
      <w:r w:rsidR="00BC7D8D">
        <w:rPr>
          <w:color w:val="000000"/>
        </w:rPr>
        <w:t xml:space="preserve">, which </w:t>
      </w:r>
      <w:r w:rsidR="00711A09">
        <w:rPr>
          <w:color w:val="000000"/>
        </w:rPr>
        <w:t>suggests</w:t>
      </w:r>
      <w:r w:rsidR="00BC7D8D">
        <w:rPr>
          <w:color w:val="000000"/>
        </w:rPr>
        <w:t xml:space="preserve"> </w:t>
      </w:r>
      <w:r w:rsidR="00D037A4">
        <w:rPr>
          <w:color w:val="000000"/>
        </w:rPr>
        <w:t xml:space="preserve">the environment </w:t>
      </w:r>
      <w:r w:rsidR="008C1CEC">
        <w:rPr>
          <w:color w:val="000000"/>
        </w:rPr>
        <w:t>is</w:t>
      </w:r>
      <w:r w:rsidR="00D037A4">
        <w:rPr>
          <w:color w:val="000000"/>
        </w:rPr>
        <w:t xml:space="preserve"> the major contributor to the force of infection</w:t>
      </w:r>
      <w:r w:rsidR="00ED0215">
        <w:rPr>
          <w:color w:val="000000"/>
        </w:rPr>
        <w:t xml:space="preserve"> which matches our estimates of </w:t>
      </w:r>
      <w:r w:rsidR="00382605">
        <w:rPr>
          <w:color w:val="000000"/>
        </w:rPr>
        <w:t>a substantial</w:t>
      </w:r>
      <w:r w:rsidR="00DF065A">
        <w:rPr>
          <w:color w:val="000000"/>
        </w:rPr>
        <w:t xml:space="preserve"> </w:t>
      </w:r>
      <w:r w:rsidR="00ED0215">
        <w:rPr>
          <w:color w:val="000000"/>
        </w:rPr>
        <w:t>nosocomial transmission rate.</w:t>
      </w:r>
      <w:r w:rsidR="00D037A4">
        <w:rPr>
          <w:color w:val="000000"/>
        </w:rPr>
        <w:t xml:space="preserve"> </w:t>
      </w:r>
      <w:r w:rsidR="008B4493">
        <w:rPr>
          <w:color w:val="000000"/>
        </w:rPr>
        <w:br/>
      </w:r>
      <w:r w:rsidR="001A0DCB">
        <w:rPr>
          <w:i/>
          <w:iCs/>
          <w:color w:val="000000"/>
        </w:rPr>
        <w:t>S. epidermi</w:t>
      </w:r>
      <w:r w:rsidR="00D35D14">
        <w:rPr>
          <w:i/>
          <w:iCs/>
          <w:color w:val="000000"/>
        </w:rPr>
        <w:t>di</w:t>
      </w:r>
      <w:r w:rsidR="001A0DCB">
        <w:rPr>
          <w:i/>
          <w:iCs/>
          <w:color w:val="000000"/>
        </w:rPr>
        <w:t>s</w:t>
      </w:r>
      <w:r w:rsidR="001A0DCB">
        <w:rPr>
          <w:color w:val="000000"/>
        </w:rPr>
        <w:t xml:space="preserve"> is the second most common </w:t>
      </w:r>
      <w:r w:rsidR="00233C17">
        <w:rPr>
          <w:color w:val="000000"/>
        </w:rPr>
        <w:t>health-care associated</w:t>
      </w:r>
      <w:r w:rsidR="001A0DCB">
        <w:rPr>
          <w:color w:val="000000"/>
        </w:rPr>
        <w:t xml:space="preserve"> </w:t>
      </w:r>
      <w:r w:rsidR="001A0DCB">
        <w:rPr>
          <w:i/>
          <w:iCs/>
          <w:color w:val="000000"/>
        </w:rPr>
        <w:t>S</w:t>
      </w:r>
      <w:r w:rsidR="001A0DCB" w:rsidRPr="001A0DCB">
        <w:rPr>
          <w:i/>
          <w:iCs/>
          <w:color w:val="000000"/>
        </w:rPr>
        <w:t>taphylococcus</w:t>
      </w:r>
      <w:r w:rsidR="001A0DCB">
        <w:rPr>
          <w:i/>
          <w:iCs/>
          <w:color w:val="000000"/>
        </w:rPr>
        <w:t xml:space="preserve"> </w:t>
      </w:r>
      <w:r w:rsidR="00233C17">
        <w:rPr>
          <w:color w:val="000000"/>
        </w:rPr>
        <w:t xml:space="preserve">pathogen </w:t>
      </w:r>
      <w:r w:rsidR="002058B3">
        <w:rPr>
          <w:color w:val="000000"/>
        </w:rPr>
        <w:t>seconding</w:t>
      </w:r>
      <w:r w:rsidR="001A0DCB">
        <w:rPr>
          <w:color w:val="000000"/>
        </w:rPr>
        <w:t xml:space="preserve"> </w:t>
      </w:r>
      <w:r w:rsidR="001A0DCB">
        <w:rPr>
          <w:i/>
          <w:iCs/>
          <w:color w:val="000000"/>
        </w:rPr>
        <w:t>S. aureus</w:t>
      </w:r>
      <w:r w:rsidR="001A0DCB">
        <w:rPr>
          <w:color w:val="000000"/>
        </w:rPr>
        <w:t xml:space="preserve">, infections are reported to be common in the </w:t>
      </w:r>
      <w:r w:rsidR="00D35D14">
        <w:rPr>
          <w:color w:val="000000"/>
        </w:rPr>
        <w:t>bloodstream</w:t>
      </w:r>
      <w:r w:rsidR="001A0DCB">
        <w:rPr>
          <w:color w:val="000000"/>
        </w:rPr>
        <w:t xml:space="preserve"> and thought to be principally caused by skin commensals (most </w:t>
      </w:r>
      <w:r w:rsidR="00D35D14">
        <w:rPr>
          <w:color w:val="000000"/>
        </w:rPr>
        <w:t>individuals</w:t>
      </w:r>
      <w:r w:rsidR="001A0DCB">
        <w:rPr>
          <w:color w:val="000000"/>
        </w:rPr>
        <w:t xml:space="preserve"> have </w:t>
      </w:r>
      <w:r w:rsidR="001A0DCB">
        <w:rPr>
          <w:i/>
          <w:iCs/>
          <w:color w:val="000000"/>
        </w:rPr>
        <w:t xml:space="preserve">S. epidermis </w:t>
      </w:r>
      <w:r w:rsidR="001A0DCB">
        <w:rPr>
          <w:color w:val="000000"/>
        </w:rPr>
        <w:t>in their nasal nares and skin</w:t>
      </w:r>
      <w:r w:rsidR="00D35D14">
        <w:rPr>
          <w:color w:val="000000"/>
        </w:rPr>
        <w:t xml:space="preserve"> </w:t>
      </w:r>
      <w:r w:rsidR="00D35D14">
        <w:rPr>
          <w:color w:val="000000"/>
        </w:rPr>
        <w:fldChar w:fldCharType="begin"/>
      </w:r>
      <w:r w:rsidR="00556469">
        <w:rPr>
          <w:color w:val="000000"/>
        </w:rPr>
        <w:instrText xml:space="preserve"> ADDIN ZOTERO_ITEM CSL_CITATION {"citationID":"akvj032scm","properties":{"formattedCitation":"{\\i{}(31, 48)}","plainCitation":"(31, 48)","noteIndex":0},"citationItems":[{"id":830,"uris":["http://zotero.org/users/9551388/items/C3E6VDQE"],"itemData":{"id":830,"type":"article-journal","container-title":"APPL. MICROBIOL.","language":"en","source":"Zotero","title":"Distribution and Persistence of Staphylococcus and Micrococcus Species and Other Aerobic Bacteria on Human Skin'","volume":"30","author":[{"family":"Kloos","given":"Wesley E"},{"family":"Musselwhite","given":"Margaret S"}],"issued":{"date-parts":[["1975"]]}}},{"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D35D14">
        <w:rPr>
          <w:color w:val="000000"/>
        </w:rPr>
        <w:fldChar w:fldCharType="separate"/>
      </w:r>
      <w:r w:rsidR="00556469" w:rsidRPr="00556469">
        <w:rPr>
          <w:i/>
          <w:iCs/>
          <w:color w:val="000000"/>
          <w:lang w:val="en-GB"/>
        </w:rPr>
        <w:t>(31, 48)</w:t>
      </w:r>
      <w:r w:rsidR="00D35D14">
        <w:rPr>
          <w:color w:val="000000"/>
        </w:rPr>
        <w:fldChar w:fldCharType="end"/>
      </w:r>
      <w:r w:rsidR="001A0DCB">
        <w:rPr>
          <w:color w:val="000000"/>
        </w:rPr>
        <w:t>) and by HCW</w:t>
      </w:r>
      <w:r w:rsidR="00111132">
        <w:rPr>
          <w:color w:val="000000"/>
        </w:rPr>
        <w:t xml:space="preserve"> mediated transmission</w:t>
      </w:r>
      <w:r w:rsidR="001A0DCB">
        <w:rPr>
          <w:color w:val="000000"/>
        </w:rPr>
        <w:t xml:space="preserve"> </w:t>
      </w:r>
      <w:r w:rsidR="001A0DCB">
        <w:rPr>
          <w:color w:val="000000"/>
        </w:rPr>
        <w:fldChar w:fldCharType="begin"/>
      </w:r>
      <w:r w:rsidR="00E512A9">
        <w:rPr>
          <w:color w:val="000000"/>
        </w:rPr>
        <w:instrText xml:space="preserve"> ADDIN ZOTERO_ITEM CSL_CITATION {"citationID":"a15hmgbconn","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1A0DCB">
        <w:rPr>
          <w:color w:val="000000"/>
        </w:rPr>
        <w:fldChar w:fldCharType="separate"/>
      </w:r>
      <w:r w:rsidR="00E512A9" w:rsidRPr="00E512A9">
        <w:rPr>
          <w:i/>
          <w:iCs/>
          <w:color w:val="000000"/>
          <w:lang w:val="en-GB"/>
        </w:rPr>
        <w:t>(31)</w:t>
      </w:r>
      <w:r w:rsidR="001A0DCB">
        <w:rPr>
          <w:color w:val="000000"/>
        </w:rPr>
        <w:fldChar w:fldCharType="end"/>
      </w:r>
      <w:r w:rsidR="001A0DCB">
        <w:rPr>
          <w:color w:val="000000"/>
        </w:rPr>
        <w:t xml:space="preserve">. </w:t>
      </w:r>
      <w:r w:rsidR="0094258A">
        <w:rPr>
          <w:color w:val="000000"/>
        </w:rPr>
        <w:t>We estimate</w:t>
      </w:r>
      <w:r w:rsidR="00CE6565">
        <w:rPr>
          <w:color w:val="000000"/>
        </w:rPr>
        <w:t xml:space="preserve"> higher nosocomial transmission for </w:t>
      </w:r>
      <w:r w:rsidR="00CE6565">
        <w:rPr>
          <w:i/>
          <w:iCs/>
          <w:color w:val="000000"/>
        </w:rPr>
        <w:t xml:space="preserve">S. epidermis </w:t>
      </w:r>
      <w:r w:rsidR="00CE6565">
        <w:rPr>
          <w:color w:val="000000"/>
        </w:rPr>
        <w:t xml:space="preserve">than for </w:t>
      </w:r>
      <w:r w:rsidR="00CE6565">
        <w:rPr>
          <w:i/>
          <w:iCs/>
          <w:color w:val="000000"/>
        </w:rPr>
        <w:t>S. aureus</w:t>
      </w:r>
      <w:r w:rsidR="008C1CEC">
        <w:rPr>
          <w:i/>
          <w:iCs/>
          <w:color w:val="000000"/>
        </w:rPr>
        <w:t xml:space="preserve"> </w:t>
      </w:r>
      <w:r w:rsidR="008C1CEC">
        <w:rPr>
          <w:color w:val="000000"/>
        </w:rPr>
        <w:t>sensitive phenotypes</w:t>
      </w:r>
      <w:r w:rsidR="00CE6565">
        <w:rPr>
          <w:color w:val="000000"/>
        </w:rPr>
        <w:t xml:space="preserve"> which was assumed previously and matches </w:t>
      </w:r>
      <w:r w:rsidR="00CE6565">
        <w:rPr>
          <w:i/>
          <w:iCs/>
          <w:color w:val="000000"/>
        </w:rPr>
        <w:t xml:space="preserve">S. epidermis </w:t>
      </w:r>
      <w:r w:rsidR="00CE6565">
        <w:rPr>
          <w:color w:val="000000"/>
        </w:rPr>
        <w:t xml:space="preserve">having a lower virulence than </w:t>
      </w:r>
      <w:r w:rsidR="00CE6565">
        <w:rPr>
          <w:i/>
          <w:iCs/>
          <w:color w:val="000000"/>
        </w:rPr>
        <w:t>S. aureus</w:t>
      </w:r>
      <w:r w:rsidR="00CE6565">
        <w:rPr>
          <w:color w:val="000000"/>
        </w:rPr>
        <w:t xml:space="preserve"> </w:t>
      </w:r>
      <w:r w:rsidR="0094258A">
        <w:rPr>
          <w:color w:val="000000"/>
        </w:rPr>
        <w:t>which</w:t>
      </w:r>
      <w:r w:rsidR="00CE6565">
        <w:rPr>
          <w:color w:val="000000"/>
        </w:rPr>
        <w:t xml:space="preserve"> is compensated with a higher transmission </w:t>
      </w:r>
      <w:r w:rsidR="00CE6565">
        <w:rPr>
          <w:color w:val="000000"/>
        </w:rPr>
        <w:fldChar w:fldCharType="begin"/>
      </w:r>
      <w:r w:rsidR="00E512A9">
        <w:rPr>
          <w:color w:val="000000"/>
        </w:rPr>
        <w:instrText xml:space="preserve"> ADDIN ZOTERO_ITEM CSL_CITATION {"citationID":"a2cajdt6b3t","properties":{"formattedCitation":"{\\i{}(10, 31)}","plainCitation":"(10, 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id":1149,"uris":["http://zotero.org/users/9551388/items/JTRJLQQL"],"itemData":{"id":1149,"type":"article-journal","abstract":"Despite progress in our understanding of infectious disease biology and prevention, the conditions that select for the establishment and maintenance of microbial virulence remain enigmatic. To address this aspect of pathogen biology, we focus on two members of the Staphylococcus genus — Staphylococcus aureus and Staphylococcus epidermidis — and consider why S. aureus has evolved to become more virulent than S. epidermidis. Several hypotheses to explain this phenomenon are discussed and a mathematical model is used to argue that a complex transmission pathway is the key factor in explaining the evolution and maintenance of virulence in S. aureus. In the case of S. epidermidis, where skin contact affords easier transmission between hosts, high levels of virulence do not offer an advantage to this pathogen.","container-title":"Nature Reviews Microbiology","DOI":"10.1038/nrmicro1551","ISSN":"1740-1526, 1740-1534","issue":"12","journalAbbreviation":"Nat Rev Microbiol","language":"en","page":"953-958","source":"DOI.org (Crossref)","title":"The evolution and maintenance of virulence in Staphylococcus aureus: a role for host-to-host transmission?","title-short":"The evolution and maintenance of virulence in Staphylococcus aureus","volume":"4","author":[{"family":"Massey","given":"Ruth C."},{"family":"Horsburgh","given":"Malcolm J."},{"family":"Lina","given":"Gerard"},{"family":"Höök","given":"Magnus"},{"family":"Recker","given":"Mario"}],"issued":{"date-parts":[["2006",12]]}}}],"schema":"https://github.com/citation-style-language/schema/raw/master/csl-citation.json"} </w:instrText>
      </w:r>
      <w:r w:rsidR="00CE6565">
        <w:rPr>
          <w:color w:val="000000"/>
        </w:rPr>
        <w:fldChar w:fldCharType="separate"/>
      </w:r>
      <w:r w:rsidR="00E512A9" w:rsidRPr="00E512A9">
        <w:rPr>
          <w:i/>
          <w:iCs/>
          <w:color w:val="000000"/>
          <w:lang w:val="en-GB"/>
        </w:rPr>
        <w:t>(10, 31)</w:t>
      </w:r>
      <w:r w:rsidR="00CE6565">
        <w:rPr>
          <w:color w:val="000000"/>
        </w:rPr>
        <w:fldChar w:fldCharType="end"/>
      </w:r>
      <w:r w:rsidR="00CE6565">
        <w:rPr>
          <w:color w:val="000000"/>
        </w:rPr>
        <w:t xml:space="preserve">. </w:t>
      </w:r>
      <w:r w:rsidR="00B30B7D">
        <w:rPr>
          <w:color w:val="000000"/>
        </w:rPr>
        <w:t>Patient</w:t>
      </w:r>
      <w:r w:rsidR="005A2A26">
        <w:rPr>
          <w:color w:val="000000"/>
        </w:rPr>
        <w:t>-</w:t>
      </w:r>
      <w:r w:rsidR="00B30B7D">
        <w:rPr>
          <w:color w:val="000000"/>
        </w:rPr>
        <w:t>to</w:t>
      </w:r>
      <w:r w:rsidR="005A2A26">
        <w:rPr>
          <w:color w:val="000000"/>
        </w:rPr>
        <w:t>-</w:t>
      </w:r>
      <w:r w:rsidR="00B30B7D">
        <w:rPr>
          <w:color w:val="000000"/>
        </w:rPr>
        <w:t>patient transmission is not reported as a significant contributor to nosocomial transmission.</w:t>
      </w:r>
      <w:r w:rsidR="00787D84">
        <w:rPr>
          <w:color w:val="000000"/>
        </w:rPr>
        <w:t xml:space="preserve"> </w:t>
      </w:r>
      <w:r w:rsidR="001A0DCB">
        <w:rPr>
          <w:color w:val="000000"/>
        </w:rPr>
        <w:t xml:space="preserve">We did not </w:t>
      </w:r>
      <w:r w:rsidR="004C1D5B">
        <w:rPr>
          <w:color w:val="000000"/>
        </w:rPr>
        <w:t>find</w:t>
      </w:r>
      <w:r w:rsidR="001A0DCB">
        <w:rPr>
          <w:color w:val="000000"/>
        </w:rPr>
        <w:t xml:space="preserve"> studies investigating detection patterns of </w:t>
      </w:r>
      <w:r w:rsidR="001A0DCB">
        <w:rPr>
          <w:i/>
          <w:iCs/>
          <w:color w:val="000000"/>
        </w:rPr>
        <w:t>S. epidermis</w:t>
      </w:r>
      <w:r w:rsidR="0022603F">
        <w:rPr>
          <w:i/>
          <w:iCs/>
          <w:color w:val="000000"/>
        </w:rPr>
        <w:t xml:space="preserve">, </w:t>
      </w:r>
      <w:r w:rsidR="00CE6565">
        <w:rPr>
          <w:color w:val="000000"/>
        </w:rPr>
        <w:t xml:space="preserve">althought blood infections </w:t>
      </w:r>
      <w:r w:rsidR="00EE7455">
        <w:rPr>
          <w:color w:val="000000"/>
        </w:rPr>
        <w:t>by</w:t>
      </w:r>
      <w:r w:rsidR="00CE6565">
        <w:rPr>
          <w:color w:val="000000"/>
        </w:rPr>
        <w:t xml:space="preserve"> catheter surface contamination are the most common</w:t>
      </w:r>
      <w:r w:rsidR="007C084E">
        <w:rPr>
          <w:color w:val="000000"/>
        </w:rPr>
        <w:t>ly</w:t>
      </w:r>
      <w:r w:rsidR="00CE6565">
        <w:rPr>
          <w:color w:val="000000"/>
        </w:rPr>
        <w:t xml:space="preserve"> reported </w:t>
      </w:r>
      <w:r w:rsidR="00671A26">
        <w:rPr>
          <w:color w:val="000000"/>
        </w:rPr>
        <w:fldChar w:fldCharType="begin"/>
      </w:r>
      <w:r w:rsidR="00E512A9">
        <w:rPr>
          <w:color w:val="000000"/>
        </w:rPr>
        <w:instrText xml:space="preserve"> ADDIN ZOTERO_ITEM CSL_CITATION {"citationID":"a1gp0odi39d","properties":{"formattedCitation":"{\\i{}(31)}","plainCitation":"(31)","noteIndex":0},"citationItems":[{"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671A26">
        <w:rPr>
          <w:color w:val="000000"/>
        </w:rPr>
        <w:fldChar w:fldCharType="separate"/>
      </w:r>
      <w:r w:rsidR="00E512A9" w:rsidRPr="00E512A9">
        <w:rPr>
          <w:i/>
          <w:iCs/>
          <w:color w:val="000000"/>
          <w:lang w:val="en-GB"/>
        </w:rPr>
        <w:t>(31)</w:t>
      </w:r>
      <w:r w:rsidR="00671A26">
        <w:rPr>
          <w:color w:val="000000"/>
        </w:rPr>
        <w:fldChar w:fldCharType="end"/>
      </w:r>
      <w:r w:rsidR="00505CF1">
        <w:rPr>
          <w:color w:val="000000"/>
        </w:rPr>
        <w:t xml:space="preserve"> which could be used to further specify</w:t>
      </w:r>
      <w:r w:rsidR="001933BF">
        <w:rPr>
          <w:color w:val="000000"/>
        </w:rPr>
        <w:t xml:space="preserve"> </w:t>
      </w:r>
      <w:r w:rsidR="007D7637">
        <w:rPr>
          <w:color w:val="000000"/>
        </w:rPr>
        <w:t>the observational model</w:t>
      </w:r>
      <w:r w:rsidR="00CE6565">
        <w:rPr>
          <w:color w:val="000000"/>
        </w:rPr>
        <w:t>.</w:t>
      </w:r>
      <w:r w:rsidR="003330CC">
        <w:rPr>
          <w:color w:val="000000"/>
        </w:rPr>
        <w:t xml:space="preserve"> </w:t>
      </w:r>
      <w:r w:rsidR="008B4493">
        <w:rPr>
          <w:color w:val="000000"/>
        </w:rPr>
        <w:br/>
      </w:r>
      <w:r w:rsidR="00912623">
        <w:rPr>
          <w:i/>
          <w:iCs/>
          <w:color w:val="000000"/>
        </w:rPr>
        <w:t xml:space="preserve">E. faecium </w:t>
      </w:r>
      <w:r w:rsidR="00912623">
        <w:rPr>
          <w:color w:val="000000"/>
        </w:rPr>
        <w:t xml:space="preserve">and </w:t>
      </w:r>
      <w:r w:rsidR="00912623">
        <w:rPr>
          <w:i/>
          <w:iCs/>
          <w:color w:val="000000"/>
        </w:rPr>
        <w:t xml:space="preserve">E. faecalis </w:t>
      </w:r>
      <w:r w:rsidR="00912623">
        <w:rPr>
          <w:color w:val="000000"/>
        </w:rPr>
        <w:t xml:space="preserve">are </w:t>
      </w:r>
      <w:r w:rsidR="00A20FD8">
        <w:rPr>
          <w:color w:val="000000"/>
        </w:rPr>
        <w:t xml:space="preserve">also </w:t>
      </w:r>
      <w:r w:rsidR="00912623">
        <w:rPr>
          <w:color w:val="000000"/>
        </w:rPr>
        <w:t xml:space="preserve">recognized as successful nosocomial pathogens </w:t>
      </w:r>
      <w:r w:rsidR="00A465B2">
        <w:rPr>
          <w:color w:val="000000"/>
        </w:rPr>
        <w:fldChar w:fldCharType="begin"/>
      </w:r>
      <w:r w:rsidR="00556469">
        <w:rPr>
          <w:color w:val="000000"/>
        </w:rPr>
        <w:instrText xml:space="preserve"> ADDIN ZOTERO_ITEM CSL_CITATION {"citationID":"a2d6h3lsc5f","properties":{"formattedCitation":"{\\i{}(30, 49, 50)}","plainCitation":"(30, 49, 50)","noteIndex":0},"citationItems":[{"id":556,"uris":["http://zotero.org/users/9551388/items/REB23FD7"],"itemData":{"id":556,"type":"article-journal","abstract":"Background and Aim:\n              The predominant species of the\n              Enterococcus, Enterococcus faecalis\n              (\n              E. faecalis\n              ) and\n              Enterococcus faecium\n              (\n              E. faecium\n              ) cause great variety of infections. Therefore, the expansion of antimicrobial resistance in the\n              Enterococcus\n              is one of the most important global concerns. This study was conducted to investigate the prevalence of resistance to linezolid, tigecycline, and daptomycin among enterococcal strains isolated from human clinical specimens worldwide.\n            \n            \n              Methods:\n              Several databases including Web of Science, EMBASE, and Medline (\n              via\n              PubMed), were carefully searched and reviewed for original research articles available in databases and published between 2000 and 2020. A total of 114 studies worldwide that address\n              E. faecalis\n              and\n              E. faecium\n              resistance to linezolid, tigecycline, and daptomycin were analyzed by STATA software.\n            \n            \n              Results:\n              The overall prevalence of antibiotic-resistant\n              E. faecalis\n              and\n              E. faecium\n              was reported to be 0.9 and 0.6%, respectively.\n              E. faecalis\n              and\n              E. faecium\n              were more resistant to the linezolid (2.2%) and daptomycin (9%), respectively. The prevalence of tigecyline-resistant\n              E. facium\n              (1%) strains was higher than\n              E. faecalis\n              strains (0.3%). Accordingly, the prevalence of linezolid-resistant\n              E. faecalis\n              was higher in Asia (2.8%), while linezolid-resistant\n              E. faecium\n              was higher in the America (3.4%). Regarding tigecycline-resistance, a higher prevalence of\n              E. faecalis\n              (0.4%) and\n              E. faecium\n              (3.9%) was reported in Europe.\n            \n            \n              Conclusion:\n              In conclusion, this meta-analysis shows that there is an emerging resistance in\n              Enterococcus\n              strains. Despite the rising resistance of enterococci to antibiotics, our results demonstrate that tigecycline, daptomycin, and linezolid can still be used for the treatment of enterococcal infections worldwide.","container-title":"Frontiers in Medicine","DOI":"10.3389/fmed.2021.720647","ISSN":"2296-858X","journalAbbreviation":"Front. Med.","language":"en","page":"720647","source":"DOI.org (Crossref)","title":"The Global Prevalence of Daptomycin, Tigecycline, and Linezolid-Resistant Enterococcus faecalis and Enterococcus faecium Strains From Human Clinical Samples: A Systematic Review and Meta-Analysis","title-short":"The Global Prevalence of Daptomycin, Tigecycline, and Linezolid-Resistant Enterococcus faecalis and Enterococcus faecium Strains From Human Clinical Samples","volume":"8","author":[{"family":"Dadashi","given":"Masoud"},{"family":"Sharifian","given":"Parastoo"},{"family":"Bostanshirin","given":"Nazila"},{"family":"Hajikhani","given":"Bahareh"},{"family":"Bostanghadiri","given":"Narjess"},{"family":"Khosravi-Dehaghi","given":"Nafiseh"},{"family":"Belkum","given":"Alex","non-dropping-particle":"van"},{"family":"Darban-Sarokhalil","given":"Davood"}],"issued":{"date-parts":[["2021",9,10]]}}},{"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A465B2">
        <w:rPr>
          <w:color w:val="000000"/>
        </w:rPr>
        <w:fldChar w:fldCharType="separate"/>
      </w:r>
      <w:r w:rsidR="00556469" w:rsidRPr="00556469">
        <w:rPr>
          <w:i/>
          <w:iCs/>
          <w:color w:val="000000"/>
          <w:lang w:val="en-GB"/>
        </w:rPr>
        <w:t>(30, 49, 50)</w:t>
      </w:r>
      <w:r w:rsidR="00A465B2">
        <w:rPr>
          <w:color w:val="000000"/>
        </w:rPr>
        <w:fldChar w:fldCharType="end"/>
      </w:r>
      <w:r w:rsidR="00912623">
        <w:rPr>
          <w:color w:val="000000"/>
        </w:rPr>
        <w:t>,</w:t>
      </w:r>
      <w:r w:rsidR="00067408">
        <w:rPr>
          <w:color w:val="000000"/>
        </w:rPr>
        <w:t xml:space="preserve"> </w:t>
      </w:r>
      <w:r w:rsidR="00912623">
        <w:rPr>
          <w:color w:val="000000"/>
        </w:rPr>
        <w:t>quantification of it's transmission is absent</w:t>
      </w:r>
      <w:r w:rsidR="007D417F">
        <w:rPr>
          <w:color w:val="000000"/>
        </w:rPr>
        <w:t xml:space="preserve"> and studies looking at health-care settings are limited. </w:t>
      </w:r>
      <w:r w:rsidR="005E309E">
        <w:rPr>
          <w:color w:val="000000"/>
        </w:rPr>
        <w:t xml:space="preserve">Ref </w:t>
      </w:r>
      <w:r w:rsidR="005E309E">
        <w:rPr>
          <w:color w:val="000000"/>
        </w:rPr>
        <w:fldChar w:fldCharType="begin"/>
      </w:r>
      <w:r w:rsidR="005E309E">
        <w:rPr>
          <w:color w:val="000000"/>
        </w:rPr>
        <w:instrText xml:space="preserve"> ADDIN ZOTERO_ITEM CSL_CITATION {"citationID":"a24h2f9aaaf","properties":{"formattedCitation":"{\\i{}(50)}","plainCitation":"(50)","noteIndex":0},"citationItems":[{"id":1105,"uris":["http://zotero.org/users/9551388/items/TUV9TQPB"],"itemData":{"id":1105,"type":"article-journal","abstract":"Early in its evolution, Enterococcus faecium acquired traits that allowed it to become a successful nosocomial pathogen. E. faecium inherent tenacity to build resistance to antibiotics and environmental stressors that allows the species to thrive in hospital environments. The continual wide use of antibiotics in medicine has been an important driver in the evolution of E. faecium becoming a highly proficient hospital pathogen. For successful prevention and reduction of nosocomial infections with vancomycin resistant E. faecium (VREfm), it is essential to focus on reducing VREfm carriage and spread. The aim of this review is to incorporate microbiological insights of E. faecium into practical infection control recommendations, to reduce the spread of hospital-acquired VREfm (carriage and infections). The spread of VREfm can be controlled by intensified cleaning procedures, antibiotic stewardship, rapid screening of VREfm carriage focused on high-risk populations, and identification of transmission routes through accurate detection and typing methods in outbreak situations. Further, for successful management of E. faecium, continual innovation in the fields of diagnostics, treatment, and eradication is necessary.","container-title":"Antimicrobial Resistance &amp; Infection Control","DOI":"10.1186/s13756-020-00770-1","ISSN":"2047-2994","issue":"1","journalAbbreviation":"Antimicrob Resist Infect Control","language":"en","page":"130","source":"DOI.org (Crossref)","title":"Enterococcus faecium: from microbiological insights to practical recommendations for infection control and diagnostics","title-short":"Enterococcus faecium","volume":"9","author":[{"family":"Zhou","given":"Xuewei"},{"family":"Willems","given":"Rob J. L."},{"family":"Friedrich","given":"Alexander W."},{"family":"Rossen","given":"John W. A."},{"family":"Bathoorn","given":"Erik"}],"issued":{"date-parts":[["2020",12]]}}}],"schema":"https://github.com/citation-style-language/schema/raw/master/csl-citation.json"} </w:instrText>
      </w:r>
      <w:r w:rsidR="005E309E">
        <w:rPr>
          <w:color w:val="000000"/>
        </w:rPr>
        <w:fldChar w:fldCharType="separate"/>
      </w:r>
      <w:r w:rsidR="005E309E" w:rsidRPr="00556469">
        <w:rPr>
          <w:i/>
          <w:iCs/>
          <w:color w:val="000000"/>
          <w:lang w:val="en-GB"/>
        </w:rPr>
        <w:t>(50)</w:t>
      </w:r>
      <w:r w:rsidR="005E309E">
        <w:rPr>
          <w:color w:val="000000"/>
        </w:rPr>
        <w:fldChar w:fldCharType="end"/>
      </w:r>
      <w:r w:rsidR="005E309E">
        <w:rPr>
          <w:color w:val="000000"/>
        </w:rPr>
        <w:t xml:space="preserve"> reports </w:t>
      </w:r>
      <w:r w:rsidR="007D417F">
        <w:rPr>
          <w:color w:val="000000"/>
        </w:rPr>
        <w:t>that both species</w:t>
      </w:r>
      <w:r w:rsidR="0082289D">
        <w:rPr>
          <w:color w:val="000000"/>
        </w:rPr>
        <w:t xml:space="preserve"> </w:t>
      </w:r>
      <w:r w:rsidR="00921C96">
        <w:rPr>
          <w:color w:val="000000"/>
        </w:rPr>
        <w:t>belong to the same</w:t>
      </w:r>
      <w:r w:rsidR="0082289D">
        <w:rPr>
          <w:color w:val="000000"/>
        </w:rPr>
        <w:t xml:space="preserve"> genus</w:t>
      </w:r>
      <w:r w:rsidR="005E309E">
        <w:rPr>
          <w:color w:val="000000"/>
        </w:rPr>
        <w:t xml:space="preserve"> and</w:t>
      </w:r>
      <w:r w:rsidR="0082289D">
        <w:rPr>
          <w:color w:val="000000"/>
        </w:rPr>
        <w:t xml:space="preserve"> </w:t>
      </w:r>
      <w:r w:rsidR="007D417F">
        <w:rPr>
          <w:color w:val="000000"/>
        </w:rPr>
        <w:t xml:space="preserve">are adapted to </w:t>
      </w:r>
      <w:r w:rsidR="0082289D">
        <w:rPr>
          <w:color w:val="000000"/>
        </w:rPr>
        <w:t xml:space="preserve">survive in the hospital environment for years, </w:t>
      </w:r>
      <w:r w:rsidR="001A5A60">
        <w:rPr>
          <w:color w:val="000000"/>
        </w:rPr>
        <w:t xml:space="preserve">and </w:t>
      </w:r>
      <w:r w:rsidR="00AE6F87">
        <w:rPr>
          <w:color w:val="000000"/>
        </w:rPr>
        <w:t xml:space="preserve">second </w:t>
      </w:r>
      <w:r w:rsidR="001A5A60">
        <w:rPr>
          <w:color w:val="000000"/>
        </w:rPr>
        <w:t xml:space="preserve">that </w:t>
      </w:r>
      <w:r w:rsidR="001A5A60">
        <w:rPr>
          <w:i/>
          <w:iCs/>
          <w:color w:val="000000"/>
        </w:rPr>
        <w:t>E. faecium</w:t>
      </w:r>
      <w:r w:rsidR="001A5A60">
        <w:rPr>
          <w:color w:val="000000"/>
        </w:rPr>
        <w:t xml:space="preserve"> population can be </w:t>
      </w:r>
      <w:r w:rsidR="00AE6F87">
        <w:rPr>
          <w:color w:val="000000"/>
        </w:rPr>
        <w:t>sub-</w:t>
      </w:r>
      <w:r w:rsidR="001A5A60">
        <w:rPr>
          <w:color w:val="000000"/>
        </w:rPr>
        <w:t>divided genetically by health</w:t>
      </w:r>
      <w:r w:rsidR="00E131FE">
        <w:rPr>
          <w:color w:val="000000"/>
        </w:rPr>
        <w:t>-</w:t>
      </w:r>
      <w:r w:rsidR="001A5A60">
        <w:rPr>
          <w:color w:val="000000"/>
        </w:rPr>
        <w:t xml:space="preserve">care and </w:t>
      </w:r>
      <w:r w:rsidR="00A450CC">
        <w:rPr>
          <w:color w:val="000000"/>
        </w:rPr>
        <w:t>community-associated</w:t>
      </w:r>
      <w:r w:rsidR="001A5A60">
        <w:rPr>
          <w:color w:val="000000"/>
        </w:rPr>
        <w:t xml:space="preserve"> </w:t>
      </w:r>
      <w:r w:rsidR="00D90C6C">
        <w:rPr>
          <w:color w:val="000000"/>
        </w:rPr>
        <w:t xml:space="preserve">strains </w:t>
      </w:r>
      <w:r w:rsidR="001A5A60">
        <w:rPr>
          <w:color w:val="000000"/>
        </w:rPr>
        <w:t xml:space="preserve">but </w:t>
      </w:r>
      <w:r w:rsidR="001A5A60">
        <w:rPr>
          <w:i/>
          <w:iCs/>
          <w:color w:val="000000"/>
        </w:rPr>
        <w:t xml:space="preserve">E. faecalis </w:t>
      </w:r>
      <w:r w:rsidR="001A5A60">
        <w:rPr>
          <w:color w:val="000000"/>
        </w:rPr>
        <w:lastRenderedPageBreak/>
        <w:t>does not</w:t>
      </w:r>
      <w:r w:rsidR="00EB704E">
        <w:rPr>
          <w:color w:val="000000"/>
        </w:rPr>
        <w:t xml:space="preserve"> </w:t>
      </w:r>
      <w:r w:rsidR="00EB704E">
        <w:rPr>
          <w:color w:val="000000"/>
        </w:rPr>
        <w:fldChar w:fldCharType="begin"/>
      </w:r>
      <w:r w:rsidR="00E512A9">
        <w:rPr>
          <w:color w:val="000000"/>
        </w:rPr>
        <w:instrText xml:space="preserve"> ADDIN ZOTERO_ITEM CSL_CITATION {"citationID":"a2eb5nack39","properties":{"formattedCitation":"{\\i{}(30)}","plainCitation":"(30)","noteIndex":0},"citationItems":[{"id":1107,"uris":["http://zotero.org/users/9551388/items/HJP857PL"],"itemData":{"id":1107,"type":"article-journal","abstract":"The Gram-positive species Enterococcus faecium has long been thought of as a harmless commensal of the mammalian GI tract. In the last two decades, however, E. faecium has become an important cause of nosocomial bacteremias. These infections are often difficult to treat owing to the resistance of E. faecium to a large number of antibiotics. In this article, we review the recent transition of E. faecium from commensal to nosocomial pathogen. We focus on population biology-based studies, which suggest that several clonal populations of E. faecium are mostly responsible for causing infections. We also discuss the role of the accessory genome of E. faecium in contributing to the infectious phenotype and examine the role that surface proteins of E. faecium may have in colonization and infection.","container-title":"Future Microbiology","DOI":"10.2217/fmb.09.82","ISSN":"1746-0913, 1746-0921","issue":"9","journalAbbreviation":"Future Microbiology","language":"en","page":"1125-1135","source":"DOI.org (Crossref)","title":"Transition of &lt;i&gt;Enterococcus faecium&lt;/i&gt; from commensal organism to nosocomial pathogen","volume":"4","author":[{"family":"Willems","given":"Rob Jl"},{"family":"Van Schaik","given":"Willem"}],"issued":{"date-parts":[["2009",11]]}}}],"schema":"https://github.com/citation-style-language/schema/raw/master/csl-citation.json"} </w:instrText>
      </w:r>
      <w:r w:rsidR="00EB704E">
        <w:rPr>
          <w:color w:val="000000"/>
        </w:rPr>
        <w:fldChar w:fldCharType="separate"/>
      </w:r>
      <w:r w:rsidR="00E512A9" w:rsidRPr="00E512A9">
        <w:rPr>
          <w:i/>
          <w:iCs/>
          <w:color w:val="000000"/>
          <w:lang w:val="en-GB"/>
        </w:rPr>
        <w:t>(30)</w:t>
      </w:r>
      <w:r w:rsidR="00EB704E">
        <w:rPr>
          <w:color w:val="000000"/>
        </w:rPr>
        <w:fldChar w:fldCharType="end"/>
      </w:r>
      <w:r w:rsidR="001A5A60">
        <w:rPr>
          <w:color w:val="000000"/>
        </w:rPr>
        <w:t xml:space="preserve">. </w:t>
      </w:r>
      <w:r w:rsidR="00A3459A">
        <w:rPr>
          <w:color w:val="000000"/>
        </w:rPr>
        <w:t xml:space="preserve">This </w:t>
      </w:r>
      <w:r w:rsidR="005B11DB">
        <w:rPr>
          <w:color w:val="000000"/>
        </w:rPr>
        <w:t xml:space="preserve">genetically distinct </w:t>
      </w:r>
      <w:r w:rsidR="00A3459A">
        <w:rPr>
          <w:color w:val="000000"/>
        </w:rPr>
        <w:t xml:space="preserve">sub-population </w:t>
      </w:r>
      <w:r w:rsidR="00F02849">
        <w:rPr>
          <w:color w:val="000000"/>
        </w:rPr>
        <w:t>suggests</w:t>
      </w:r>
      <w:r w:rsidR="00A3459A">
        <w:rPr>
          <w:color w:val="000000"/>
        </w:rPr>
        <w:t xml:space="preserve"> that </w:t>
      </w:r>
      <w:r w:rsidR="005B11DB">
        <w:rPr>
          <w:color w:val="000000"/>
        </w:rPr>
        <w:t xml:space="preserve">evolution selected </w:t>
      </w:r>
      <w:r w:rsidR="00AE6F87">
        <w:rPr>
          <w:color w:val="000000"/>
        </w:rPr>
        <w:t xml:space="preserve">strains adapted to health-care settings circulation, </w:t>
      </w:r>
      <w:r w:rsidR="00AE206D">
        <w:rPr>
          <w:color w:val="000000"/>
        </w:rPr>
        <w:t xml:space="preserve">which matches our </w:t>
      </w:r>
      <w:r w:rsidR="00F02849">
        <w:rPr>
          <w:color w:val="000000"/>
        </w:rPr>
        <w:t>model inference</w:t>
      </w:r>
      <w:r w:rsidR="00AE206D">
        <w:rPr>
          <w:color w:val="000000"/>
        </w:rPr>
        <w:t xml:space="preserve"> estimating</w:t>
      </w:r>
      <w:r w:rsidR="0056646D">
        <w:rPr>
          <w:color w:val="000000"/>
        </w:rPr>
        <w:t xml:space="preserve"> slightly</w:t>
      </w:r>
      <w:r w:rsidR="00AE206D">
        <w:rPr>
          <w:color w:val="000000"/>
        </w:rPr>
        <w:t xml:space="preserve"> higher </w:t>
      </w:r>
      <w:r w:rsidR="00DA4B90">
        <w:rPr>
          <w:color w:val="000000"/>
        </w:rPr>
        <w:t xml:space="preserve">mean </w:t>
      </w:r>
      <w:r w:rsidR="00AE206D">
        <w:rPr>
          <w:color w:val="000000"/>
        </w:rPr>
        <w:t xml:space="preserve">nosocomial transmission for </w:t>
      </w:r>
      <w:r w:rsidR="00AE206D">
        <w:rPr>
          <w:i/>
          <w:iCs/>
          <w:color w:val="000000"/>
        </w:rPr>
        <w:t>E. faecium</w:t>
      </w:r>
      <w:r w:rsidR="00AE206D">
        <w:rPr>
          <w:color w:val="000000"/>
        </w:rPr>
        <w:t xml:space="preserve"> than </w:t>
      </w:r>
      <w:r w:rsidR="00AE206D">
        <w:rPr>
          <w:i/>
          <w:iCs/>
          <w:color w:val="000000"/>
        </w:rPr>
        <w:t>E. faecalis</w:t>
      </w:r>
      <w:r w:rsidR="003F4D38">
        <w:rPr>
          <w:color w:val="000000"/>
        </w:rPr>
        <w:t>.</w:t>
      </w:r>
      <w:r w:rsidR="00590BBA">
        <w:rPr>
          <w:color w:val="000000"/>
        </w:rPr>
        <w:t xml:space="preserve"> </w:t>
      </w:r>
      <w:r w:rsidR="005969E2">
        <w:rPr>
          <w:color w:val="000000"/>
        </w:rPr>
        <w:t xml:space="preserve">We also found detection rates were significantly higher for </w:t>
      </w:r>
      <w:r w:rsidR="005969E2">
        <w:rPr>
          <w:i/>
          <w:iCs/>
          <w:color w:val="000000"/>
        </w:rPr>
        <w:t xml:space="preserve">E. faecalis </w:t>
      </w:r>
      <w:r w:rsidR="005969E2">
        <w:rPr>
          <w:color w:val="000000"/>
        </w:rPr>
        <w:t xml:space="preserve">than </w:t>
      </w:r>
      <w:r w:rsidR="005969E2">
        <w:rPr>
          <w:i/>
          <w:iCs/>
          <w:color w:val="000000"/>
        </w:rPr>
        <w:t>E. faecium</w:t>
      </w:r>
      <w:r w:rsidR="005969E2">
        <w:rPr>
          <w:color w:val="000000"/>
        </w:rPr>
        <w:t xml:space="preserve">, which </w:t>
      </w:r>
      <w:r w:rsidR="00F02849">
        <w:rPr>
          <w:color w:val="000000"/>
        </w:rPr>
        <w:t>suggests</w:t>
      </w:r>
      <w:r w:rsidR="005969E2">
        <w:rPr>
          <w:color w:val="000000"/>
        </w:rPr>
        <w:t xml:space="preserve"> that under </w:t>
      </w:r>
      <w:r w:rsidR="00EB3793">
        <w:rPr>
          <w:color w:val="000000"/>
        </w:rPr>
        <w:t xml:space="preserve">the </w:t>
      </w:r>
      <w:r w:rsidR="005969E2">
        <w:rPr>
          <w:color w:val="000000"/>
        </w:rPr>
        <w:t>same surveillance setting</w:t>
      </w:r>
      <w:r w:rsidR="00F02849">
        <w:rPr>
          <w:color w:val="000000"/>
        </w:rPr>
        <w:t>s</w:t>
      </w:r>
      <w:r w:rsidR="009564D3">
        <w:rPr>
          <w:color w:val="000000"/>
        </w:rPr>
        <w:t xml:space="preserve">, i.e. </w:t>
      </w:r>
      <w:r w:rsidR="005969E2">
        <w:rPr>
          <w:color w:val="000000"/>
        </w:rPr>
        <w:t>same propo</w:t>
      </w:r>
      <w:r w:rsidR="000D3D84">
        <w:rPr>
          <w:color w:val="000000"/>
        </w:rPr>
        <w:t>r</w:t>
      </w:r>
      <w:r w:rsidR="005969E2">
        <w:rPr>
          <w:color w:val="000000"/>
        </w:rPr>
        <w:t>tions of screening and diagnostic</w:t>
      </w:r>
      <w:r w:rsidR="002C1BE0">
        <w:rPr>
          <w:color w:val="000000"/>
        </w:rPr>
        <w:t xml:space="preserve"> and</w:t>
      </w:r>
      <w:r w:rsidR="00EA5023">
        <w:rPr>
          <w:color w:val="000000"/>
        </w:rPr>
        <w:t xml:space="preserve"> </w:t>
      </w:r>
      <w:r w:rsidR="00E131FE">
        <w:rPr>
          <w:color w:val="000000"/>
        </w:rPr>
        <w:t>similar</w:t>
      </w:r>
      <w:r w:rsidR="00BC5EB9">
        <w:rPr>
          <w:color w:val="000000"/>
        </w:rPr>
        <w:t xml:space="preserve"> </w:t>
      </w:r>
      <w:r w:rsidR="002561CC">
        <w:rPr>
          <w:color w:val="000000"/>
        </w:rPr>
        <w:t>probabilities</w:t>
      </w:r>
      <w:r w:rsidR="002C1BE0">
        <w:rPr>
          <w:color w:val="000000"/>
        </w:rPr>
        <w:t xml:space="preserve"> of infection given carriage</w:t>
      </w:r>
      <w:r w:rsidR="00D47C91">
        <w:rPr>
          <w:color w:val="000000"/>
        </w:rPr>
        <w:t xml:space="preserve">, </w:t>
      </w:r>
      <w:r w:rsidR="005969E2">
        <w:rPr>
          <w:i/>
          <w:iCs/>
          <w:color w:val="000000"/>
        </w:rPr>
        <w:t xml:space="preserve">E. faecalis </w:t>
      </w:r>
      <w:r w:rsidR="005969E2">
        <w:rPr>
          <w:color w:val="000000"/>
        </w:rPr>
        <w:t xml:space="preserve">might have higher asymptomatic carriage than </w:t>
      </w:r>
      <w:r w:rsidR="005969E2">
        <w:rPr>
          <w:i/>
          <w:iCs/>
          <w:color w:val="000000"/>
        </w:rPr>
        <w:t>E. faecium</w:t>
      </w:r>
      <w:r w:rsidR="00F46598">
        <w:rPr>
          <w:color w:val="000000"/>
        </w:rPr>
        <w:t>.</w:t>
      </w:r>
      <w:r w:rsidR="00CF03AB">
        <w:rPr>
          <w:color w:val="000000"/>
        </w:rPr>
        <w:t xml:space="preserve"> </w:t>
      </w:r>
      <w:r w:rsidR="00F46598">
        <w:rPr>
          <w:color w:val="000000"/>
        </w:rPr>
        <w:t>W</w:t>
      </w:r>
      <w:r w:rsidR="00CF03AB">
        <w:rPr>
          <w:color w:val="000000"/>
        </w:rPr>
        <w:t>e were not able to validate this as empirical</w:t>
      </w:r>
      <w:r w:rsidR="00AA4148">
        <w:rPr>
          <w:color w:val="000000"/>
        </w:rPr>
        <w:t xml:space="preserve"> or clinical</w:t>
      </w:r>
      <w:r w:rsidR="00CF03AB">
        <w:rPr>
          <w:color w:val="000000"/>
        </w:rPr>
        <w:t xml:space="preserve"> </w:t>
      </w:r>
      <w:r w:rsidR="00015119">
        <w:rPr>
          <w:color w:val="000000"/>
        </w:rPr>
        <w:t>studies</w:t>
      </w:r>
      <w:r w:rsidR="00CF03AB">
        <w:rPr>
          <w:color w:val="000000"/>
        </w:rPr>
        <w:t xml:space="preserve"> are absent.</w:t>
      </w:r>
    </w:p>
    <w:p w14:paraId="4E89DB75" w14:textId="77A7B727" w:rsidR="00173A4D" w:rsidRPr="00416FB8" w:rsidRDefault="00416FB8" w:rsidP="00416FB8">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ations</w:t>
      </w:r>
      <w:r w:rsidR="00C36B41">
        <w:rPr>
          <w:rFonts w:ascii="Times New Roman" w:hAnsi="Times New Roman" w:cs="Times New Roman"/>
          <w:i/>
          <w:iCs/>
          <w:sz w:val="24"/>
          <w:szCs w:val="24"/>
          <w:lang w:val="en-US"/>
        </w:rPr>
        <w:t>.</w:t>
      </w:r>
    </w:p>
    <w:p w14:paraId="37A50197" w14:textId="2B071B1B" w:rsidR="004C7CD3" w:rsidRPr="00C357B1" w:rsidRDefault="00BB1956" w:rsidP="00C7620C">
      <w:pPr>
        <w:jc w:val="both"/>
        <w:rPr>
          <w:color w:val="000000"/>
        </w:rPr>
      </w:pPr>
      <w:r>
        <w:rPr>
          <w:color w:val="000000"/>
        </w:rPr>
        <w:t>It is known that colonization typically precedes infection, however probabilit</w:t>
      </w:r>
      <w:r w:rsidR="00160A18">
        <w:rPr>
          <w:color w:val="000000"/>
        </w:rPr>
        <w:t>ies</w:t>
      </w:r>
      <w:r>
        <w:rPr>
          <w:color w:val="000000"/>
        </w:rPr>
        <w:t xml:space="preserve"> of infection given carriage or risk of infection </w:t>
      </w:r>
      <w:r w:rsidR="00C127FD">
        <w:rPr>
          <w:color w:val="000000"/>
        </w:rPr>
        <w:t>are</w:t>
      </w:r>
      <w:r>
        <w:rPr>
          <w:color w:val="000000"/>
        </w:rPr>
        <w:t xml:space="preserve"> not clearly defined. This and </w:t>
      </w:r>
      <w:r w:rsidR="00002547">
        <w:rPr>
          <w:color w:val="000000"/>
        </w:rPr>
        <w:t>with the intention of hav</w:t>
      </w:r>
      <w:r w:rsidR="007159FE">
        <w:rPr>
          <w:color w:val="000000"/>
        </w:rPr>
        <w:t>ing</w:t>
      </w:r>
      <w:r w:rsidR="00002547">
        <w:rPr>
          <w:color w:val="000000"/>
        </w:rPr>
        <w:t xml:space="preserve"> a common quantitative framework we simpli</w:t>
      </w:r>
      <w:r w:rsidR="002E281F">
        <w:rPr>
          <w:color w:val="000000"/>
        </w:rPr>
        <w:t>fi</w:t>
      </w:r>
      <w:r w:rsidR="00002547">
        <w:rPr>
          <w:color w:val="000000"/>
        </w:rPr>
        <w:t xml:space="preserve">ed transmission dynamics of </w:t>
      </w:r>
      <w:r w:rsidR="00B2328D">
        <w:rPr>
          <w:color w:val="000000"/>
        </w:rPr>
        <w:t>micro-organism</w:t>
      </w:r>
      <w:r w:rsidR="00B95EB9">
        <w:rPr>
          <w:color w:val="000000"/>
        </w:rPr>
        <w:t>s</w:t>
      </w:r>
      <w:r w:rsidR="00B2328D">
        <w:rPr>
          <w:color w:val="000000"/>
        </w:rPr>
        <w:t>.</w:t>
      </w:r>
      <w:r w:rsidR="00C22FA0">
        <w:rPr>
          <w:color w:val="000000"/>
        </w:rPr>
        <w:t xml:space="preserve"> </w:t>
      </w:r>
      <w:r w:rsidR="008247F6">
        <w:rPr>
          <w:color w:val="000000"/>
        </w:rPr>
        <w:t xml:space="preserve">We simplified the biology of the </w:t>
      </w:r>
      <w:r w:rsidR="00C127FD">
        <w:rPr>
          <w:color w:val="000000"/>
        </w:rPr>
        <w:t>host-pathogen</w:t>
      </w:r>
      <w:r w:rsidR="008247F6">
        <w:rPr>
          <w:color w:val="000000"/>
        </w:rPr>
        <w:t xml:space="preserve"> interaction only considering carriers, but parametrized a detailed observational model to absorb </w:t>
      </w:r>
      <w:r w:rsidR="00CE23ED">
        <w:rPr>
          <w:color w:val="000000"/>
        </w:rPr>
        <w:t>heterogeneity in patient state</w:t>
      </w:r>
      <w:r w:rsidR="008247F6">
        <w:rPr>
          <w:color w:val="000000"/>
        </w:rPr>
        <w:t xml:space="preserve"> in likelihoods of detection, as discussed above. </w:t>
      </w:r>
      <w:r w:rsidR="004B1706">
        <w:rPr>
          <w:color w:val="000000"/>
        </w:rPr>
        <w:t xml:space="preserve">Clarification of this limited knowledge in the biology of the infection could provide </w:t>
      </w:r>
      <w:r w:rsidR="00751149">
        <w:rPr>
          <w:color w:val="000000"/>
        </w:rPr>
        <w:t>straightforward</w:t>
      </w:r>
      <w:r w:rsidR="004B1706">
        <w:rPr>
          <w:color w:val="000000"/>
        </w:rPr>
        <w:t xml:space="preserve"> values to parametrize our current model-inference framework.</w:t>
      </w:r>
      <w:r w:rsidR="00691293">
        <w:rPr>
          <w:color w:val="000000"/>
        </w:rPr>
        <w:t xml:space="preserve"> </w:t>
      </w:r>
      <w:r w:rsidR="00052008">
        <w:rPr>
          <w:color w:val="000000"/>
        </w:rPr>
        <w:t>We treated each bacterial micro-organisms separately, includ</w:t>
      </w:r>
      <w:r w:rsidR="00A3497D">
        <w:rPr>
          <w:color w:val="000000"/>
        </w:rPr>
        <w:t>ing</w:t>
      </w:r>
      <w:r w:rsidR="00052008">
        <w:rPr>
          <w:color w:val="000000"/>
        </w:rPr>
        <w:t xml:space="preserve"> same species phenotypes</w:t>
      </w:r>
      <w:r w:rsidR="000450EE">
        <w:rPr>
          <w:color w:val="000000"/>
        </w:rPr>
        <w:t>:</w:t>
      </w:r>
      <w:r w:rsidR="00052008">
        <w:rPr>
          <w:color w:val="000000"/>
        </w:rPr>
        <w:t xml:space="preserve"> MRSA and MSSA. Ecological interactions</w:t>
      </w:r>
      <w:r w:rsidR="00935C3B">
        <w:rPr>
          <w:color w:val="000000"/>
        </w:rPr>
        <w:t xml:space="preserve"> </w:t>
      </w:r>
      <w:r w:rsidR="00052008">
        <w:rPr>
          <w:color w:val="000000"/>
        </w:rPr>
        <w:t>between different phenotypes</w:t>
      </w:r>
      <w:r w:rsidR="00935C3B">
        <w:rPr>
          <w:color w:val="000000"/>
        </w:rPr>
        <w:t xml:space="preserve"> as well as strains with different levels of resistance </w:t>
      </w:r>
      <w:r w:rsidR="003F642F">
        <w:rPr>
          <w:color w:val="000000"/>
        </w:rPr>
        <w:t xml:space="preserve">genes </w:t>
      </w:r>
      <w:r w:rsidR="00935C3B">
        <w:rPr>
          <w:color w:val="000000"/>
        </w:rPr>
        <w:t xml:space="preserve">have </w:t>
      </w:r>
      <w:r w:rsidR="009D6864">
        <w:rPr>
          <w:color w:val="000000"/>
        </w:rPr>
        <w:t xml:space="preserve">been </w:t>
      </w:r>
      <w:r w:rsidR="00935C3B">
        <w:rPr>
          <w:color w:val="000000"/>
        </w:rPr>
        <w:t xml:space="preserve">shown to reproduce </w:t>
      </w:r>
      <w:r w:rsidR="00751149">
        <w:rPr>
          <w:color w:val="000000"/>
        </w:rPr>
        <w:t>accurately</w:t>
      </w:r>
      <w:r w:rsidR="00935C3B">
        <w:rPr>
          <w:color w:val="000000"/>
        </w:rPr>
        <w:t xml:space="preserve"> </w:t>
      </w:r>
      <w:r w:rsidR="00B35D10">
        <w:rPr>
          <w:color w:val="000000"/>
        </w:rPr>
        <w:t xml:space="preserve">resistance </w:t>
      </w:r>
      <w:r w:rsidR="00935C3B">
        <w:rPr>
          <w:color w:val="000000"/>
        </w:rPr>
        <w:t xml:space="preserve">carriage data at population level </w:t>
      </w:r>
      <w:r w:rsidR="002074A4">
        <w:rPr>
          <w:color w:val="000000"/>
        </w:rPr>
        <w:fldChar w:fldCharType="begin"/>
      </w:r>
      <w:r w:rsidR="00E512A9">
        <w:rPr>
          <w:color w:val="000000"/>
        </w:rPr>
        <w:instrText xml:space="preserve"> ADDIN ZOTERO_ITEM CSL_CITATION {"citationID":"a4q484ma2k","properties":{"formattedCitation":"{\\i{}(4, 6, 20)}","plainCitation":"(4, 6, 20)","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label":"page"}],"schema":"https://github.com/citation-style-language/schema/raw/master/csl-citation.json"} </w:instrText>
      </w:r>
      <w:r w:rsidR="002074A4">
        <w:rPr>
          <w:color w:val="000000"/>
        </w:rPr>
        <w:fldChar w:fldCharType="separate"/>
      </w:r>
      <w:r w:rsidR="00E512A9" w:rsidRPr="00E512A9">
        <w:rPr>
          <w:i/>
          <w:iCs/>
          <w:color w:val="000000"/>
          <w:lang w:val="en-GB"/>
        </w:rPr>
        <w:t>(4, 6, 20)</w:t>
      </w:r>
      <w:r w:rsidR="002074A4">
        <w:rPr>
          <w:color w:val="000000"/>
        </w:rPr>
        <w:fldChar w:fldCharType="end"/>
      </w:r>
      <w:r w:rsidR="00935C3B">
        <w:rPr>
          <w:color w:val="000000"/>
        </w:rPr>
        <w:t xml:space="preserve">. Similarly </w:t>
      </w:r>
      <w:r w:rsidR="00FA0321">
        <w:rPr>
          <w:color w:val="000000"/>
        </w:rPr>
        <w:t xml:space="preserve">same genus </w:t>
      </w:r>
      <w:r w:rsidR="000E137B">
        <w:rPr>
          <w:color w:val="000000"/>
        </w:rPr>
        <w:t xml:space="preserve">within-host </w:t>
      </w:r>
      <w:r w:rsidR="004F4D41">
        <w:rPr>
          <w:color w:val="000000"/>
        </w:rPr>
        <w:t xml:space="preserve">species </w:t>
      </w:r>
      <w:r w:rsidR="00935C3B">
        <w:rPr>
          <w:color w:val="000000"/>
        </w:rPr>
        <w:t>interactions that habit the same niche</w:t>
      </w:r>
      <w:r w:rsidR="008F1E8E">
        <w:rPr>
          <w:color w:val="000000"/>
        </w:rPr>
        <w:t xml:space="preserve">, </w:t>
      </w:r>
      <w:r w:rsidR="004F4D41">
        <w:rPr>
          <w:color w:val="000000"/>
        </w:rPr>
        <w:t>as</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S. epidermis</w:t>
      </w:r>
      <w:r w:rsidR="00014CC2">
        <w:rPr>
          <w:i/>
          <w:iCs/>
          <w:color w:val="000000"/>
        </w:rPr>
        <w:t xml:space="preserve"> </w:t>
      </w:r>
      <w:r w:rsidR="00014CC2">
        <w:rPr>
          <w:color w:val="000000"/>
        </w:rPr>
        <w:t>in the nasal nares</w:t>
      </w:r>
      <w:r w:rsidR="00A50C27">
        <w:rPr>
          <w:color w:val="000000"/>
        </w:rPr>
        <w:t xml:space="preserve"> </w:t>
      </w:r>
      <w:r w:rsidR="00CA7368">
        <w:rPr>
          <w:color w:val="000000"/>
        </w:rPr>
        <w:fldChar w:fldCharType="begin"/>
      </w:r>
      <w:r w:rsidR="00556469">
        <w:rPr>
          <w:color w:val="000000"/>
        </w:rPr>
        <w:instrText xml:space="preserve"> ADDIN ZOTERO_ITEM CSL_CITATION {"citationID":"aoq52gvbjs","properties":{"formattedCitation":"{\\i{}(31, 51)}","plainCitation":"(31, 51)","noteIndex":0},"citationItems":[{"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id":502,"uris":["http://zotero.org/users/9551388/items/YPQZIP9H"],"itemData":{"id":502,"type":"article-journal","container-title":"Nature Reviews Microbiology","DOI":"10.1038/nrmicro2182","ISSN":"1740-1526, 1740-1534","issue":"8","journalAbbreviation":"Nat Rev Microbiol","language":"en","page":"555-567","source":"DOI.org (Crossref)","title":"Staphylococcus epidermidis — the 'accidental' pathogen","volume":"7","author":[{"family":"Otto","given":"Michael"}],"issued":{"date-parts":[["2009",8]]}}}],"schema":"https://github.com/citation-style-language/schema/raw/master/csl-citation.json"} </w:instrText>
      </w:r>
      <w:r w:rsidR="00CA7368">
        <w:rPr>
          <w:color w:val="000000"/>
        </w:rPr>
        <w:fldChar w:fldCharType="separate"/>
      </w:r>
      <w:r w:rsidR="00556469" w:rsidRPr="00556469">
        <w:rPr>
          <w:i/>
          <w:iCs/>
          <w:color w:val="000000"/>
          <w:lang w:val="en-GB"/>
        </w:rPr>
        <w:t>(31, 51)</w:t>
      </w:r>
      <w:r w:rsidR="00CA7368">
        <w:rPr>
          <w:color w:val="000000"/>
        </w:rPr>
        <w:fldChar w:fldCharType="end"/>
      </w:r>
      <w:r w:rsidR="00935C3B">
        <w:rPr>
          <w:color w:val="000000"/>
        </w:rPr>
        <w:t xml:space="preserve">, as well as </w:t>
      </w:r>
      <w:r w:rsidR="0006381A">
        <w:rPr>
          <w:color w:val="000000"/>
        </w:rPr>
        <w:t>interactions</w:t>
      </w:r>
      <w:r w:rsidR="00935C3B">
        <w:rPr>
          <w:color w:val="000000"/>
        </w:rPr>
        <w:t xml:space="preserve"> </w:t>
      </w:r>
      <w:r w:rsidR="006E2FE6">
        <w:rPr>
          <w:color w:val="000000"/>
        </w:rPr>
        <w:t xml:space="preserve">in </w:t>
      </w:r>
      <w:r w:rsidR="00935C3B">
        <w:rPr>
          <w:color w:val="000000"/>
        </w:rPr>
        <w:t>polymicrobial infections</w:t>
      </w:r>
      <w:r w:rsidR="0017078C">
        <w:rPr>
          <w:color w:val="000000"/>
        </w:rPr>
        <w:t>, for example</w:t>
      </w:r>
      <w:r w:rsidR="00935C3B">
        <w:rPr>
          <w:color w:val="000000"/>
        </w:rPr>
        <w:t xml:space="preserve"> </w:t>
      </w:r>
      <w:r w:rsidR="00935C3B">
        <w:rPr>
          <w:i/>
          <w:iCs/>
          <w:color w:val="000000"/>
        </w:rPr>
        <w:t xml:space="preserve">S. aureus </w:t>
      </w:r>
      <w:r w:rsidR="00935C3B">
        <w:rPr>
          <w:color w:val="000000"/>
        </w:rPr>
        <w:t xml:space="preserve">and </w:t>
      </w:r>
      <w:r w:rsidR="00935C3B">
        <w:rPr>
          <w:i/>
          <w:iCs/>
          <w:color w:val="000000"/>
        </w:rPr>
        <w:t>P. aeruginosa</w:t>
      </w:r>
      <w:r w:rsidR="0017078C">
        <w:rPr>
          <w:i/>
          <w:iCs/>
          <w:color w:val="000000"/>
        </w:rPr>
        <w:t>,</w:t>
      </w:r>
      <w:r w:rsidR="00014CC2">
        <w:rPr>
          <w:color w:val="000000"/>
        </w:rPr>
        <w:t xml:space="preserve"> could </w:t>
      </w:r>
      <w:r w:rsidR="0017078C">
        <w:rPr>
          <w:color w:val="000000"/>
        </w:rPr>
        <w:t>be significan</w:t>
      </w:r>
      <w:r w:rsidR="008F77EB">
        <w:rPr>
          <w:color w:val="000000"/>
        </w:rPr>
        <w:t>t</w:t>
      </w:r>
      <w:r w:rsidR="0017078C">
        <w:rPr>
          <w:color w:val="000000"/>
        </w:rPr>
        <w:t xml:space="preserve"> and </w:t>
      </w:r>
      <w:r w:rsidR="008F77EB">
        <w:rPr>
          <w:color w:val="000000"/>
        </w:rPr>
        <w:t xml:space="preserve">to some extent </w:t>
      </w:r>
      <w:r w:rsidR="0017078C">
        <w:rPr>
          <w:color w:val="000000"/>
        </w:rPr>
        <w:t>modulate hospital level dynamics</w:t>
      </w:r>
      <w:r w:rsidR="00C35C7F">
        <w:rPr>
          <w:color w:val="000000"/>
        </w:rPr>
        <w:t xml:space="preserve"> </w:t>
      </w:r>
      <w:r w:rsidR="00C35C7F">
        <w:rPr>
          <w:color w:val="000000"/>
        </w:rPr>
        <w:fldChar w:fldCharType="begin"/>
      </w:r>
      <w:r w:rsidR="00556469">
        <w:rPr>
          <w:color w:val="000000"/>
        </w:rPr>
        <w:instrText xml:space="preserve"> ADDIN ZOTERO_ITEM CSL_CITATION {"citationID":"au7mgcd1fq","properties":{"formattedCitation":"{\\i{}(9, 52)}","plainCitation":"(9, 52)","noteIndex":0},"citationItems":[{"id":1097,"uris":["http://zotero.org/users/9551388/items/Z5Y6RV6I"],"itemData":{"id":1097,"type":"article-journal","abstract":"Most bacteria exist and interact within polymicrobial communities. These interactions produce unique compounds, increase virulence and augment antibiotic resistance. One community associated with negative healthcare outcomes consists of Pseudomonas aeruginosa and Staphylococcus aureus. When co-­cultured, virulence factors secreted by P. aeruginosa reduce metabolism and growth in S. aureus. When grown in vitro, this allows P. aeruginosa to drive S. aureus toward extinction. However, when found in vivo, both species can co-e­ xist. Previous work has noted that this may be due to altered gene expression or mutations. However, little is known about how the growth environment could influence the co-e­ xistence of both species. Using a combination of mathematical modeling and experimentation, we show that changes to bacterial growth and metabolism caused by differences in the growth environment can determine the final population composition. We found that changing the carbon source in growth media affects the ratio of ATP to growth rate for both species, a metric we call absolute growth. We found that as a growth environment increases the absolute growth for one species, that species will increasingly dominate the co-c­ ulture. This is due to interactions between growth, metabolism, and metabolism-­altering virulence factors produced by P. aeruginosa. Finally, we show that the relationship between absolute growth and the final population composition can be perturbed by altering the spatial structure in the community. Our results demonstrate that differences in growth environment can account for conflicting observations regarding the co-­existence of these bacterial species in the literature, provides support for the intermediate disturbance hypothesis, and may offer a novel mechanism to manipulate polymicrobial populations.","container-title":"eLife","DOI":"10.7554/eLife.83664","ISSN":"2050-084X","language":"en","page":"e83664","source":"DOI.org (Crossref)","title":"Interactions between metabolism and growth can determine the co-existence of Staphylococcus aureus and Pseudomonas aeruginosa","volume":"12","author":[{"family":"Pajon","given":"Camryn"},{"family":"Fortoul","given":"Marla C"},{"family":"Diaz-Tang","given":"Gabriela"},{"family":"Marin Meneses","given":"Estefania"},{"family":"Kalifa","given":"Ariane R"},{"family":"Sevy","given":"Elinor"},{"family":"Mariah","given":"Taniya"},{"family":"Toscan","given":"Brandon"},{"family":"Marcelin","given":"Maili"},{"family":"Hernandez","given":"Daniella M"},{"family":"Marzouk","given":"Melissa M"},{"family":"Lopatkin","given":"Allison J"},{"family":"Eldakar","given":"Omar Tonsi"},{"family":"Smith","given":"Robert P"}],"issued":{"date-parts":[["2023",4,20]]}}},{"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C35C7F">
        <w:rPr>
          <w:color w:val="000000"/>
        </w:rPr>
        <w:fldChar w:fldCharType="separate"/>
      </w:r>
      <w:r w:rsidR="00556469" w:rsidRPr="00556469">
        <w:rPr>
          <w:i/>
          <w:iCs/>
          <w:color w:val="000000"/>
          <w:lang w:val="en-GB"/>
        </w:rPr>
        <w:t>(9, 52)</w:t>
      </w:r>
      <w:r w:rsidR="00C35C7F">
        <w:rPr>
          <w:color w:val="000000"/>
        </w:rPr>
        <w:fldChar w:fldCharType="end"/>
      </w:r>
      <w:r w:rsidR="0017078C">
        <w:rPr>
          <w:color w:val="000000"/>
        </w:rPr>
        <w:t xml:space="preserve">. </w:t>
      </w:r>
      <w:r w:rsidR="00D41A86">
        <w:rPr>
          <w:color w:val="000000"/>
        </w:rPr>
        <w:br/>
      </w:r>
      <w:r w:rsidR="008D5193">
        <w:rPr>
          <w:color w:val="000000"/>
        </w:rPr>
        <w:t>We</w:t>
      </w:r>
      <w:r w:rsidR="00A0721F">
        <w:rPr>
          <w:color w:val="000000"/>
        </w:rPr>
        <w:t xml:space="preserve"> </w:t>
      </w:r>
      <w:r w:rsidR="002A0E88">
        <w:rPr>
          <w:color w:val="000000"/>
        </w:rPr>
        <w:t>modeled</w:t>
      </w:r>
      <w:r w:rsidR="00A0721F">
        <w:rPr>
          <w:color w:val="000000"/>
        </w:rPr>
        <w:t xml:space="preserve"> dynamics at daily </w:t>
      </w:r>
      <w:r w:rsidR="00751149">
        <w:rPr>
          <w:color w:val="000000"/>
        </w:rPr>
        <w:t>time scales</w:t>
      </w:r>
      <w:r w:rsidR="00A0721F">
        <w:rPr>
          <w:color w:val="000000"/>
        </w:rPr>
        <w:t>; outpatient</w:t>
      </w:r>
      <w:r w:rsidR="00751149">
        <w:rPr>
          <w:color w:val="000000"/>
        </w:rPr>
        <w:t>s</w:t>
      </w:r>
      <w:r w:rsidR="00A0721F">
        <w:rPr>
          <w:color w:val="000000"/>
        </w:rPr>
        <w:t xml:space="preserve"> typically stay some hours and </w:t>
      </w:r>
      <w:r w:rsidR="00390FD0">
        <w:rPr>
          <w:color w:val="000000"/>
        </w:rPr>
        <w:t>hospitals</w:t>
      </w:r>
      <w:r w:rsidR="00A0721F">
        <w:rPr>
          <w:color w:val="000000"/>
        </w:rPr>
        <w:t xml:space="preserve"> have heterogeneous admission</w:t>
      </w:r>
      <w:r w:rsidR="00CA273B">
        <w:rPr>
          <w:color w:val="000000"/>
        </w:rPr>
        <w:t xml:space="preserve">s and </w:t>
      </w:r>
      <w:r w:rsidR="00EA5023">
        <w:rPr>
          <w:color w:val="000000"/>
        </w:rPr>
        <w:t>discharge</w:t>
      </w:r>
      <w:r w:rsidR="00A0721F">
        <w:rPr>
          <w:color w:val="000000"/>
        </w:rPr>
        <w:t xml:space="preserve"> patterns during the day</w:t>
      </w:r>
      <w:r w:rsidR="00C63DB4">
        <w:rPr>
          <w:color w:val="000000"/>
        </w:rPr>
        <w:t xml:space="preserve">. Our model-inference framework provides a </w:t>
      </w:r>
      <w:r w:rsidR="00EA5023">
        <w:rPr>
          <w:color w:val="000000"/>
        </w:rPr>
        <w:t>ready-to-use</w:t>
      </w:r>
      <w:r w:rsidR="00C63DB4">
        <w:rPr>
          <w:color w:val="000000"/>
        </w:rPr>
        <w:t xml:space="preserve"> tool to model finer time scales</w:t>
      </w:r>
      <w:r w:rsidR="00571ABE">
        <w:rPr>
          <w:color w:val="000000"/>
        </w:rPr>
        <w:t xml:space="preserve"> as well </w:t>
      </w:r>
      <w:r w:rsidR="00390FD0">
        <w:rPr>
          <w:color w:val="000000"/>
        </w:rPr>
        <w:t xml:space="preserve">as </w:t>
      </w:r>
      <w:r w:rsidR="00571ABE">
        <w:rPr>
          <w:color w:val="000000"/>
        </w:rPr>
        <w:t>inference suited to assimilate different data streams collected across different time scales. H</w:t>
      </w:r>
      <w:r w:rsidR="00142616">
        <w:rPr>
          <w:color w:val="000000"/>
        </w:rPr>
        <w:t>owever</w:t>
      </w:r>
      <w:r w:rsidR="00390FD0">
        <w:rPr>
          <w:color w:val="000000"/>
        </w:rPr>
        <w:t>,</w:t>
      </w:r>
      <w:r w:rsidR="00142616">
        <w:rPr>
          <w:color w:val="000000"/>
        </w:rPr>
        <w:t xml:space="preserve"> understanding the </w:t>
      </w:r>
      <w:r w:rsidR="00EA5023">
        <w:rPr>
          <w:color w:val="000000"/>
        </w:rPr>
        <w:t>appropriate</w:t>
      </w:r>
      <w:r w:rsidR="007075C1">
        <w:rPr>
          <w:color w:val="000000"/>
        </w:rPr>
        <w:t xml:space="preserve"> time</w:t>
      </w:r>
      <w:r w:rsidR="00142616">
        <w:rPr>
          <w:color w:val="000000"/>
        </w:rPr>
        <w:t xml:space="preserve"> scale to model this process is a relevant question; and could reveal</w:t>
      </w:r>
      <w:r w:rsidR="00794DF5">
        <w:rPr>
          <w:color w:val="000000"/>
        </w:rPr>
        <w:t xml:space="preserve"> </w:t>
      </w:r>
      <w:r w:rsidR="00142616">
        <w:rPr>
          <w:color w:val="000000"/>
        </w:rPr>
        <w:t>environmentally mediated transmission</w:t>
      </w:r>
      <w:r w:rsidR="00931D76">
        <w:rPr>
          <w:color w:val="000000"/>
        </w:rPr>
        <w:t>.</w:t>
      </w:r>
      <w:r w:rsidR="008D5193">
        <w:rPr>
          <w:color w:val="000000"/>
        </w:rPr>
        <w:t xml:space="preserve"> Lastly, we treated all ward facilities as equal and parametrized dynamics with the same</w:t>
      </w:r>
      <w:r w:rsidR="001A3FC3">
        <w:rPr>
          <w:color w:val="000000"/>
        </w:rPr>
        <w:t xml:space="preserve"> transmission and detection rates</w:t>
      </w:r>
      <w:r w:rsidR="008D5193">
        <w:rPr>
          <w:color w:val="000000"/>
        </w:rPr>
        <w:t xml:space="preserve"> across the hospital </w:t>
      </w:r>
      <w:r w:rsidR="00B537B4">
        <w:rPr>
          <w:color w:val="000000"/>
        </w:rPr>
        <w:t>system</w:t>
      </w:r>
      <w:r w:rsidR="008D5193">
        <w:rPr>
          <w:color w:val="000000"/>
        </w:rPr>
        <w:t xml:space="preserve">. While the patient contact network used </w:t>
      </w:r>
      <w:r w:rsidR="00014F6C">
        <w:rPr>
          <w:color w:val="000000"/>
        </w:rPr>
        <w:t>reveals</w:t>
      </w:r>
      <w:r w:rsidR="008D5193">
        <w:rPr>
          <w:color w:val="000000"/>
        </w:rPr>
        <w:t xml:space="preserve"> differential contact patterns</w:t>
      </w:r>
      <w:r w:rsidR="00642A39">
        <w:rPr>
          <w:color w:val="000000"/>
        </w:rPr>
        <w:t xml:space="preserve"> in </w:t>
      </w:r>
      <w:r w:rsidR="00577559">
        <w:rPr>
          <w:color w:val="000000"/>
        </w:rPr>
        <w:t xml:space="preserve">time and </w:t>
      </w:r>
      <w:r w:rsidR="00642A39">
        <w:rPr>
          <w:color w:val="000000"/>
        </w:rPr>
        <w:t>space</w:t>
      </w:r>
      <w:r w:rsidR="008D5193">
        <w:rPr>
          <w:color w:val="000000"/>
        </w:rPr>
        <w:t>, control strategies change in different wards</w:t>
      </w:r>
      <w:r w:rsidR="00FE06B1">
        <w:rPr>
          <w:color w:val="000000"/>
        </w:rPr>
        <w:t>.</w:t>
      </w:r>
      <w:r w:rsidR="008D5193">
        <w:rPr>
          <w:color w:val="000000"/>
        </w:rPr>
        <w:t xml:space="preserve"> </w:t>
      </w:r>
      <w:r w:rsidR="00557758">
        <w:rPr>
          <w:color w:val="000000"/>
        </w:rPr>
        <w:t xml:space="preserve">Is expected </w:t>
      </w:r>
      <w:r w:rsidR="00E15204">
        <w:rPr>
          <w:color w:val="000000"/>
        </w:rPr>
        <w:t xml:space="preserve">for example </w:t>
      </w:r>
      <w:r w:rsidR="00557758">
        <w:rPr>
          <w:color w:val="000000"/>
        </w:rPr>
        <w:t>that</w:t>
      </w:r>
      <w:r w:rsidR="008D5193">
        <w:rPr>
          <w:color w:val="000000"/>
        </w:rPr>
        <w:t xml:space="preserve"> ICU or surgery wards </w:t>
      </w:r>
      <w:r w:rsidR="00FE06B1">
        <w:rPr>
          <w:color w:val="000000"/>
        </w:rPr>
        <w:t>have</w:t>
      </w:r>
      <w:r w:rsidR="008D5193">
        <w:rPr>
          <w:color w:val="000000"/>
        </w:rPr>
        <w:t xml:space="preserve"> strict control measures while wards for patient recovery does not. This could explain in part biases in the simulation at building level (</w:t>
      </w:r>
      <w:r w:rsidR="008D5193" w:rsidRPr="008D5193">
        <w:rPr>
          <w:color w:val="00B0F0"/>
        </w:rPr>
        <w:t>SM Figure S11</w:t>
      </w:r>
      <w:r w:rsidR="008D5193">
        <w:rPr>
          <w:color w:val="000000"/>
        </w:rPr>
        <w:t>), but without additional metadata</w:t>
      </w:r>
      <w:r w:rsidR="006665BB">
        <w:rPr>
          <w:color w:val="000000"/>
        </w:rPr>
        <w:t xml:space="preserve"> including the type of ward</w:t>
      </w:r>
      <w:r w:rsidR="008D5193">
        <w:rPr>
          <w:color w:val="000000"/>
        </w:rPr>
        <w:t xml:space="preserve"> we did not push </w:t>
      </w:r>
      <w:r w:rsidR="009E7C6D">
        <w:rPr>
          <w:color w:val="000000"/>
        </w:rPr>
        <w:t>f</w:t>
      </w:r>
      <w:r w:rsidR="008D5193">
        <w:rPr>
          <w:color w:val="000000"/>
        </w:rPr>
        <w:t>o</w:t>
      </w:r>
      <w:r w:rsidR="009E7C6D">
        <w:rPr>
          <w:color w:val="000000"/>
        </w:rPr>
        <w:t>r</w:t>
      </w:r>
      <w:r w:rsidR="008D5193">
        <w:rPr>
          <w:color w:val="000000"/>
        </w:rPr>
        <w:t>ward this analysis.</w:t>
      </w:r>
    </w:p>
    <w:p w14:paraId="65D1194C" w14:textId="4723BB27" w:rsidR="005D62AD" w:rsidRPr="00416FB8" w:rsidRDefault="005D62AD" w:rsidP="005D62AD">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Conclusions and future work.</w:t>
      </w:r>
    </w:p>
    <w:p w14:paraId="24745159" w14:textId="492437E5" w:rsidR="00E0086D" w:rsidRDefault="006F09F9" w:rsidP="00C7620C">
      <w:pPr>
        <w:jc w:val="both"/>
        <w:rPr>
          <w:bCs/>
          <w:color w:val="000000"/>
        </w:rPr>
      </w:pPr>
      <w:r w:rsidRPr="00CC52A1">
        <w:rPr>
          <w:bCs/>
          <w:color w:val="000000"/>
        </w:rPr>
        <w:t>T</w:t>
      </w:r>
      <w:r w:rsidR="005E4095" w:rsidRPr="00CC52A1">
        <w:rPr>
          <w:bCs/>
          <w:color w:val="000000"/>
        </w:rPr>
        <w:t xml:space="preserve">he current work exploits </w:t>
      </w:r>
      <w:r w:rsidR="00C02C88">
        <w:rPr>
          <w:bCs/>
          <w:color w:val="000000"/>
        </w:rPr>
        <w:t>fine</w:t>
      </w:r>
      <w:r w:rsidR="00B82EE1">
        <w:rPr>
          <w:bCs/>
          <w:color w:val="000000"/>
        </w:rPr>
        <w:t>-grained</w:t>
      </w:r>
      <w:r w:rsidR="005E4095" w:rsidRPr="00CC52A1">
        <w:rPr>
          <w:bCs/>
          <w:color w:val="000000"/>
        </w:rPr>
        <w:t xml:space="preserve"> </w:t>
      </w:r>
      <w:r w:rsidR="00C02C88">
        <w:rPr>
          <w:bCs/>
          <w:color w:val="000000"/>
        </w:rPr>
        <w:t>data,</w:t>
      </w:r>
      <w:r w:rsidR="005E4095" w:rsidRPr="00CC52A1">
        <w:rPr>
          <w:bCs/>
          <w:color w:val="000000"/>
        </w:rPr>
        <w:t xml:space="preserve"> individual-level patient records to</w:t>
      </w:r>
      <w:r w:rsidR="0063472F">
        <w:rPr>
          <w:bCs/>
          <w:color w:val="000000"/>
        </w:rPr>
        <w:t xml:space="preserve"> inform patient contacts, admissions, discharges and transfers </w:t>
      </w:r>
      <w:r w:rsidR="00A46892">
        <w:rPr>
          <w:bCs/>
          <w:color w:val="000000"/>
        </w:rPr>
        <w:t xml:space="preserve">across the hospital system at a ward facility level scale. </w:t>
      </w:r>
      <w:r w:rsidR="00C10F96">
        <w:rPr>
          <w:bCs/>
          <w:color w:val="000000"/>
        </w:rPr>
        <w:t xml:space="preserve">We found that we were able to reproduce observed nosocomial infection data at </w:t>
      </w:r>
      <w:r w:rsidR="001175BA">
        <w:rPr>
          <w:bCs/>
          <w:color w:val="000000"/>
        </w:rPr>
        <w:t xml:space="preserve">the </w:t>
      </w:r>
      <w:r w:rsidR="00C10F96">
        <w:rPr>
          <w:bCs/>
          <w:color w:val="000000"/>
        </w:rPr>
        <w:t xml:space="preserve">building and hospital level for eight co-circulating bacterial pathogens. We found both nosocomial transmission and detection rates were bounded for seven of the eight </w:t>
      </w:r>
      <w:r w:rsidR="00577590">
        <w:rPr>
          <w:bCs/>
          <w:color w:val="000000"/>
        </w:rPr>
        <w:t>pathogens</w:t>
      </w:r>
      <w:r w:rsidR="00C10F96">
        <w:rPr>
          <w:bCs/>
          <w:color w:val="000000"/>
        </w:rPr>
        <w:t xml:space="preserve">, </w:t>
      </w:r>
      <w:r w:rsidR="00266CE4">
        <w:rPr>
          <w:bCs/>
          <w:color w:val="000000"/>
        </w:rPr>
        <w:t xml:space="preserve">all </w:t>
      </w:r>
      <w:r w:rsidR="00C10F96">
        <w:rPr>
          <w:bCs/>
          <w:color w:val="000000"/>
        </w:rPr>
        <w:t xml:space="preserve">except </w:t>
      </w:r>
      <w:r w:rsidR="00C10F96">
        <w:rPr>
          <w:bCs/>
          <w:i/>
          <w:iCs/>
          <w:color w:val="000000"/>
        </w:rPr>
        <w:t>E. coli</w:t>
      </w:r>
      <w:r w:rsidR="007362A5">
        <w:rPr>
          <w:bCs/>
          <w:i/>
          <w:iCs/>
          <w:color w:val="000000"/>
        </w:rPr>
        <w:t>,</w:t>
      </w:r>
      <w:r w:rsidR="00C10F96">
        <w:rPr>
          <w:bCs/>
          <w:color w:val="000000"/>
        </w:rPr>
        <w:t xml:space="preserve"> suggesting</w:t>
      </w:r>
      <w:r w:rsidR="00654073">
        <w:rPr>
          <w:bCs/>
          <w:color w:val="000000"/>
        </w:rPr>
        <w:t xml:space="preserve"> that</w:t>
      </w:r>
      <w:r w:rsidR="00C10F96">
        <w:rPr>
          <w:bCs/>
          <w:color w:val="000000"/>
        </w:rPr>
        <w:t xml:space="preserve"> by informing a relatively simple </w:t>
      </w:r>
      <w:r w:rsidR="00C10F96">
        <w:rPr>
          <w:bCs/>
          <w:color w:val="000000"/>
        </w:rPr>
        <w:lastRenderedPageBreak/>
        <w:t>transmission model with detailed movement</w:t>
      </w:r>
      <w:r w:rsidR="00FB1479">
        <w:rPr>
          <w:bCs/>
          <w:color w:val="000000"/>
        </w:rPr>
        <w:t xml:space="preserve"> and patient contact</w:t>
      </w:r>
      <w:r w:rsidR="00C10F96">
        <w:rPr>
          <w:bCs/>
          <w:color w:val="000000"/>
        </w:rPr>
        <w:t xml:space="preserve"> most variability </w:t>
      </w:r>
      <w:r w:rsidR="00BD0C24">
        <w:rPr>
          <w:bCs/>
          <w:color w:val="000000"/>
        </w:rPr>
        <w:t xml:space="preserve">captured in the clinical culture </w:t>
      </w:r>
      <w:r w:rsidR="00C10F96">
        <w:rPr>
          <w:bCs/>
          <w:color w:val="000000"/>
        </w:rPr>
        <w:t>data can be explained. Furthermore, it</w:t>
      </w:r>
      <w:r w:rsidR="00E81F26">
        <w:rPr>
          <w:bCs/>
          <w:color w:val="000000"/>
        </w:rPr>
        <w:t xml:space="preserve"> also</w:t>
      </w:r>
      <w:r w:rsidR="00C10F96">
        <w:rPr>
          <w:bCs/>
          <w:color w:val="000000"/>
        </w:rPr>
        <w:t xml:space="preserve"> </w:t>
      </w:r>
      <w:r w:rsidR="00577590">
        <w:rPr>
          <w:bCs/>
          <w:color w:val="000000"/>
        </w:rPr>
        <w:t>suggests</w:t>
      </w:r>
      <w:r w:rsidR="00C10F96">
        <w:rPr>
          <w:bCs/>
          <w:color w:val="000000"/>
        </w:rPr>
        <w:t xml:space="preserve"> bacterial </w:t>
      </w:r>
      <w:r w:rsidR="00960321">
        <w:rPr>
          <w:bCs/>
          <w:color w:val="000000"/>
        </w:rPr>
        <w:t>micro-organisms</w:t>
      </w:r>
      <w:r w:rsidR="00C10F96">
        <w:rPr>
          <w:bCs/>
          <w:color w:val="000000"/>
        </w:rPr>
        <w:t xml:space="preserve"> have both similar levels and </w:t>
      </w:r>
      <w:r w:rsidR="006A12AC">
        <w:rPr>
          <w:bCs/>
          <w:color w:val="000000"/>
        </w:rPr>
        <w:t>possible</w:t>
      </w:r>
      <w:r w:rsidR="00C10F96">
        <w:rPr>
          <w:bCs/>
          <w:color w:val="000000"/>
        </w:rPr>
        <w:t xml:space="preserve"> similar modes of transmission</w:t>
      </w:r>
      <w:r w:rsidR="006A12AC">
        <w:rPr>
          <w:bCs/>
          <w:color w:val="000000"/>
        </w:rPr>
        <w:t>, as discussed</w:t>
      </w:r>
      <w:r w:rsidR="00BD0C24">
        <w:rPr>
          <w:bCs/>
          <w:color w:val="000000"/>
        </w:rPr>
        <w:t xml:space="preserve">. </w:t>
      </w:r>
      <w:r w:rsidR="00AB2498">
        <w:rPr>
          <w:bCs/>
          <w:color w:val="000000"/>
        </w:rPr>
        <w:t xml:space="preserve">Patient traffic involves </w:t>
      </w:r>
      <w:r w:rsidR="003B5C81">
        <w:rPr>
          <w:bCs/>
          <w:color w:val="000000"/>
        </w:rPr>
        <w:t xml:space="preserve">heterogeneous </w:t>
      </w:r>
      <w:r w:rsidR="00AB2498">
        <w:rPr>
          <w:bCs/>
          <w:color w:val="000000"/>
        </w:rPr>
        <w:t>distributions of length of stay,</w:t>
      </w:r>
      <w:r w:rsidR="00AB69BF">
        <w:rPr>
          <w:bCs/>
          <w:color w:val="000000"/>
        </w:rPr>
        <w:t xml:space="preserve"> </w:t>
      </w:r>
      <w:r w:rsidR="00AB2498">
        <w:rPr>
          <w:bCs/>
          <w:color w:val="000000"/>
        </w:rPr>
        <w:t>admission/discharges</w:t>
      </w:r>
      <w:r w:rsidR="008947ED">
        <w:rPr>
          <w:bCs/>
          <w:color w:val="000000"/>
        </w:rPr>
        <w:t xml:space="preserve">, clinical </w:t>
      </w:r>
      <w:r w:rsidR="003B5C81">
        <w:rPr>
          <w:bCs/>
          <w:color w:val="000000"/>
        </w:rPr>
        <w:t xml:space="preserve">cultures </w:t>
      </w:r>
      <w:r w:rsidR="008947ED">
        <w:rPr>
          <w:bCs/>
          <w:color w:val="000000"/>
        </w:rPr>
        <w:t xml:space="preserve">numbers </w:t>
      </w:r>
      <w:r w:rsidR="003B5C81">
        <w:rPr>
          <w:bCs/>
          <w:color w:val="000000"/>
        </w:rPr>
        <w:t>and contact networks.</w:t>
      </w:r>
      <w:r w:rsidR="00AB2498">
        <w:rPr>
          <w:bCs/>
          <w:color w:val="000000"/>
        </w:rPr>
        <w:t xml:space="preserve"> </w:t>
      </w:r>
      <w:r w:rsidR="005E69C7">
        <w:rPr>
          <w:bCs/>
          <w:color w:val="000000"/>
        </w:rPr>
        <w:t xml:space="preserve">We found that while it is hard to find previous quantitative studies measuring nosocomial transmission and detection rates, our estimates overall </w:t>
      </w:r>
      <w:r w:rsidR="00410D6A">
        <w:rPr>
          <w:bCs/>
          <w:color w:val="000000"/>
        </w:rPr>
        <w:t>match</w:t>
      </w:r>
      <w:r w:rsidR="005E69C7">
        <w:rPr>
          <w:bCs/>
          <w:color w:val="000000"/>
        </w:rPr>
        <w:t xml:space="preserve"> investigations suggesting all the bacterial pathogens considered </w:t>
      </w:r>
      <w:r w:rsidR="000E4565">
        <w:rPr>
          <w:bCs/>
          <w:color w:val="000000"/>
        </w:rPr>
        <w:t>are substantially transmitted in healthcare settings</w:t>
      </w:r>
      <w:r w:rsidR="005E69C7">
        <w:rPr>
          <w:bCs/>
          <w:color w:val="000000"/>
        </w:rPr>
        <w:t>, and are reported to be difficult to detect due to high fraction of asymptomatic carriage.</w:t>
      </w:r>
      <w:r w:rsidR="000B2AC9">
        <w:rPr>
          <w:bCs/>
          <w:color w:val="000000"/>
        </w:rPr>
        <w:t xml:space="preserve"> </w:t>
      </w:r>
      <w:r w:rsidR="00F93053">
        <w:rPr>
          <w:bCs/>
          <w:color w:val="000000"/>
        </w:rPr>
        <w:t xml:space="preserve">We further theoretically </w:t>
      </w:r>
      <w:r w:rsidR="00E44CCD">
        <w:rPr>
          <w:bCs/>
          <w:color w:val="000000"/>
        </w:rPr>
        <w:t>investigated</w:t>
      </w:r>
      <w:r w:rsidR="00F93053">
        <w:rPr>
          <w:bCs/>
          <w:color w:val="000000"/>
        </w:rPr>
        <w:t xml:space="preserve"> values of detection rates and found it is not unexpected </w:t>
      </w:r>
      <w:r w:rsidR="00DA5625">
        <w:rPr>
          <w:bCs/>
          <w:color w:val="000000"/>
        </w:rPr>
        <w:t xml:space="preserve">that </w:t>
      </w:r>
      <w:r w:rsidR="00F93053">
        <w:rPr>
          <w:bCs/>
          <w:color w:val="000000"/>
        </w:rPr>
        <w:t xml:space="preserve">estimates are low; we also </w:t>
      </w:r>
      <w:r w:rsidR="001F406E">
        <w:rPr>
          <w:bCs/>
          <w:color w:val="000000"/>
        </w:rPr>
        <w:t>suggest</w:t>
      </w:r>
      <w:r w:rsidR="00F93053">
        <w:rPr>
          <w:bCs/>
          <w:color w:val="000000"/>
        </w:rPr>
        <w:t xml:space="preserve"> that collection of data indicating </w:t>
      </w:r>
      <w:r w:rsidR="001A2636">
        <w:rPr>
          <w:bCs/>
          <w:color w:val="000000"/>
        </w:rPr>
        <w:t xml:space="preserve">the </w:t>
      </w:r>
      <w:r w:rsidR="00F93053">
        <w:rPr>
          <w:bCs/>
          <w:color w:val="000000"/>
        </w:rPr>
        <w:t xml:space="preserve">proportion of </w:t>
      </w:r>
      <w:r w:rsidR="001A2636">
        <w:rPr>
          <w:bCs/>
          <w:color w:val="000000"/>
        </w:rPr>
        <w:t>screening</w:t>
      </w:r>
      <w:r w:rsidR="00F93053">
        <w:rPr>
          <w:bCs/>
          <w:color w:val="000000"/>
        </w:rPr>
        <w:t xml:space="preserve"> and diagnostic</w:t>
      </w:r>
      <w:r w:rsidR="001A2636">
        <w:rPr>
          <w:bCs/>
          <w:color w:val="000000"/>
        </w:rPr>
        <w:t xml:space="preserve"> in clinics</w:t>
      </w:r>
      <w:r w:rsidR="00F93053">
        <w:rPr>
          <w:bCs/>
          <w:color w:val="000000"/>
        </w:rPr>
        <w:t xml:space="preserve"> could further inform </w:t>
      </w:r>
      <w:r w:rsidR="00E44CCD">
        <w:rPr>
          <w:bCs/>
          <w:color w:val="000000"/>
        </w:rPr>
        <w:t>clinical culture allocation and better surveillance strategies.</w:t>
      </w:r>
    </w:p>
    <w:p w14:paraId="75217E6A" w14:textId="77777777" w:rsidR="00E0086D" w:rsidRDefault="00E0086D" w:rsidP="00C7620C">
      <w:pPr>
        <w:jc w:val="both"/>
        <w:rPr>
          <w:bCs/>
          <w:color w:val="000000"/>
        </w:rPr>
      </w:pPr>
    </w:p>
    <w:p w14:paraId="3C6E6ABF" w14:textId="769979AE" w:rsidR="00D66A10" w:rsidRDefault="009A70A3" w:rsidP="006C0FD4">
      <w:pPr>
        <w:jc w:val="both"/>
        <w:rPr>
          <w:bCs/>
          <w:color w:val="000000"/>
        </w:rPr>
      </w:pPr>
      <w:r>
        <w:rPr>
          <w:bCs/>
          <w:color w:val="000000"/>
        </w:rPr>
        <w:t>The</w:t>
      </w:r>
      <w:r w:rsidR="00D65DB3">
        <w:rPr>
          <w:bCs/>
          <w:color w:val="000000"/>
        </w:rPr>
        <w:t xml:space="preserve"> ABM</w:t>
      </w:r>
      <w:r>
        <w:rPr>
          <w:bCs/>
          <w:color w:val="000000"/>
        </w:rPr>
        <w:t xml:space="preserve"> presented</w:t>
      </w:r>
      <w:r w:rsidR="004C7CD3">
        <w:rPr>
          <w:bCs/>
          <w:color w:val="000000"/>
        </w:rPr>
        <w:t xml:space="preserve"> </w:t>
      </w:r>
      <w:r w:rsidR="00E8781A">
        <w:rPr>
          <w:bCs/>
          <w:color w:val="000000"/>
        </w:rPr>
        <w:t>allows</w:t>
      </w:r>
      <w:r w:rsidR="004C7CD3">
        <w:rPr>
          <w:bCs/>
          <w:color w:val="000000"/>
        </w:rPr>
        <w:t xml:space="preserve"> </w:t>
      </w:r>
      <w:r w:rsidR="00A909E8">
        <w:rPr>
          <w:bCs/>
          <w:color w:val="000000"/>
        </w:rPr>
        <w:t xml:space="preserve">the </w:t>
      </w:r>
      <w:r w:rsidR="001821F3">
        <w:rPr>
          <w:bCs/>
          <w:color w:val="000000"/>
        </w:rPr>
        <w:t>simulation</w:t>
      </w:r>
      <w:r w:rsidR="00CC365B">
        <w:rPr>
          <w:bCs/>
          <w:color w:val="000000"/>
        </w:rPr>
        <w:t xml:space="preserve"> of </w:t>
      </w:r>
      <w:r w:rsidR="00B130AC">
        <w:rPr>
          <w:bCs/>
          <w:color w:val="000000"/>
        </w:rPr>
        <w:t>patient</w:t>
      </w:r>
      <w:r w:rsidR="00D65DB3">
        <w:rPr>
          <w:bCs/>
          <w:color w:val="000000"/>
        </w:rPr>
        <w:t>-level</w:t>
      </w:r>
      <w:r w:rsidR="004C7CD3">
        <w:rPr>
          <w:bCs/>
          <w:color w:val="000000"/>
        </w:rPr>
        <w:t xml:space="preserve"> interventions on disease control as well </w:t>
      </w:r>
      <w:r w:rsidR="005F6E7C">
        <w:rPr>
          <w:bCs/>
          <w:color w:val="000000"/>
        </w:rPr>
        <w:t>as</w:t>
      </w:r>
      <w:r w:rsidR="004C7CD3">
        <w:rPr>
          <w:bCs/>
          <w:color w:val="000000"/>
        </w:rPr>
        <w:t xml:space="preserve"> </w:t>
      </w:r>
      <w:r w:rsidR="00E164B2">
        <w:rPr>
          <w:bCs/>
          <w:color w:val="000000"/>
        </w:rPr>
        <w:t>ward-level</w:t>
      </w:r>
      <w:r w:rsidR="004C7CD3">
        <w:rPr>
          <w:bCs/>
          <w:color w:val="000000"/>
        </w:rPr>
        <w:t xml:space="preserve"> control</w:t>
      </w:r>
      <w:r w:rsidR="00E164B2">
        <w:rPr>
          <w:bCs/>
          <w:color w:val="000000"/>
        </w:rPr>
        <w:t xml:space="preserve"> measures</w:t>
      </w:r>
      <w:r w:rsidR="004C7CD3">
        <w:rPr>
          <w:bCs/>
          <w:color w:val="000000"/>
        </w:rPr>
        <w:t xml:space="preserve">. Interventions </w:t>
      </w:r>
      <w:r w:rsidR="00A57595">
        <w:rPr>
          <w:bCs/>
          <w:color w:val="000000"/>
        </w:rPr>
        <w:t xml:space="preserve">such </w:t>
      </w:r>
      <w:r w:rsidR="004C7CD3">
        <w:rPr>
          <w:bCs/>
          <w:color w:val="000000"/>
        </w:rPr>
        <w:t xml:space="preserve">as </w:t>
      </w:r>
      <w:r w:rsidR="00CD61D1">
        <w:rPr>
          <w:bCs/>
          <w:color w:val="000000"/>
        </w:rPr>
        <w:t xml:space="preserve">patient </w:t>
      </w:r>
      <w:r w:rsidR="004C7CD3">
        <w:rPr>
          <w:bCs/>
          <w:color w:val="000000"/>
        </w:rPr>
        <w:t>treatment with antibiotic</w:t>
      </w:r>
      <w:r w:rsidR="004435A1">
        <w:rPr>
          <w:bCs/>
          <w:color w:val="000000"/>
        </w:rPr>
        <w:t xml:space="preserve">s </w:t>
      </w:r>
      <w:r w:rsidR="003A487A">
        <w:rPr>
          <w:bCs/>
          <w:color w:val="000000"/>
        </w:rPr>
        <w:t>that decrease</w:t>
      </w:r>
      <w:r w:rsidR="004C7CD3">
        <w:rPr>
          <w:bCs/>
          <w:color w:val="000000"/>
        </w:rPr>
        <w:t xml:space="preserve"> </w:t>
      </w:r>
      <w:r w:rsidR="009F7508">
        <w:rPr>
          <w:bCs/>
          <w:color w:val="000000"/>
        </w:rPr>
        <w:t xml:space="preserve">the </w:t>
      </w:r>
      <w:r w:rsidR="00BD685F">
        <w:rPr>
          <w:bCs/>
          <w:color w:val="000000"/>
        </w:rPr>
        <w:t>length</w:t>
      </w:r>
      <w:r w:rsidR="004C7CD3">
        <w:rPr>
          <w:bCs/>
          <w:color w:val="000000"/>
        </w:rPr>
        <w:t xml:space="preserve"> of stay, improved sanitation, as well as </w:t>
      </w:r>
      <w:r w:rsidR="003B3497">
        <w:rPr>
          <w:bCs/>
          <w:color w:val="000000"/>
        </w:rPr>
        <w:t xml:space="preserve">a </w:t>
      </w:r>
      <w:r w:rsidR="00033EC0">
        <w:rPr>
          <w:bCs/>
          <w:color w:val="000000"/>
        </w:rPr>
        <w:t xml:space="preserve">reduction in </w:t>
      </w:r>
      <w:r w:rsidR="003B3497">
        <w:rPr>
          <w:bCs/>
          <w:color w:val="000000"/>
        </w:rPr>
        <w:t>ward-level</w:t>
      </w:r>
      <w:r w:rsidR="00033EC0">
        <w:rPr>
          <w:bCs/>
          <w:color w:val="000000"/>
        </w:rPr>
        <w:t xml:space="preserve"> </w:t>
      </w:r>
      <w:r w:rsidR="004C7CD3">
        <w:rPr>
          <w:bCs/>
          <w:color w:val="000000"/>
        </w:rPr>
        <w:t>nosocomial transmission</w:t>
      </w:r>
      <w:r w:rsidR="003B3497">
        <w:rPr>
          <w:bCs/>
          <w:color w:val="000000"/>
        </w:rPr>
        <w:t xml:space="preserve">. Simulations of this </w:t>
      </w:r>
      <w:r w:rsidR="00881AFE">
        <w:rPr>
          <w:bCs/>
          <w:color w:val="000000"/>
        </w:rPr>
        <w:t>type</w:t>
      </w:r>
      <w:r w:rsidR="003B3497">
        <w:rPr>
          <w:bCs/>
          <w:color w:val="000000"/>
        </w:rPr>
        <w:t xml:space="preserve"> will allow</w:t>
      </w:r>
      <w:r w:rsidR="004C7CD3">
        <w:rPr>
          <w:bCs/>
          <w:color w:val="000000"/>
        </w:rPr>
        <w:t xml:space="preserve"> </w:t>
      </w:r>
      <w:r w:rsidR="00033EC0">
        <w:rPr>
          <w:bCs/>
          <w:color w:val="000000"/>
        </w:rPr>
        <w:t xml:space="preserve">to understand </w:t>
      </w:r>
      <w:r w:rsidR="00D52A70">
        <w:rPr>
          <w:bCs/>
          <w:color w:val="000000"/>
        </w:rPr>
        <w:t>its</w:t>
      </w:r>
      <w:r w:rsidR="00033EC0">
        <w:rPr>
          <w:bCs/>
          <w:color w:val="000000"/>
        </w:rPr>
        <w:t xml:space="preserve"> further impact on </w:t>
      </w:r>
      <w:r w:rsidR="00FC4C28">
        <w:rPr>
          <w:bCs/>
          <w:color w:val="000000"/>
        </w:rPr>
        <w:t>hospital-level</w:t>
      </w:r>
      <w:r w:rsidR="00033EC0">
        <w:rPr>
          <w:bCs/>
          <w:color w:val="000000"/>
        </w:rPr>
        <w:t xml:space="preserve"> prevalence</w:t>
      </w:r>
      <w:r w:rsidR="00FC4C28">
        <w:rPr>
          <w:bCs/>
          <w:color w:val="000000"/>
        </w:rPr>
        <w:t>, patient risk of carriage and infection</w:t>
      </w:r>
      <w:r w:rsidR="002D0DB9">
        <w:rPr>
          <w:bCs/>
          <w:color w:val="000000"/>
        </w:rPr>
        <w:t xml:space="preserve"> </w:t>
      </w:r>
      <w:r w:rsidR="000C6D15">
        <w:rPr>
          <w:bCs/>
          <w:color w:val="000000"/>
        </w:rPr>
        <w:t xml:space="preserve">and </w:t>
      </w:r>
      <w:r w:rsidR="00CC53C3">
        <w:rPr>
          <w:bCs/>
          <w:color w:val="000000"/>
        </w:rPr>
        <w:t>its</w:t>
      </w:r>
      <w:r w:rsidR="000C6D15">
        <w:rPr>
          <w:bCs/>
          <w:color w:val="000000"/>
        </w:rPr>
        <w:t xml:space="preserve"> broader implications </w:t>
      </w:r>
      <w:r w:rsidR="00EE15DB">
        <w:rPr>
          <w:bCs/>
          <w:color w:val="000000"/>
        </w:rPr>
        <w:t>for</w:t>
      </w:r>
      <w:r w:rsidR="000C6D15">
        <w:rPr>
          <w:bCs/>
          <w:color w:val="000000"/>
        </w:rPr>
        <w:t xml:space="preserve"> resistance emergence</w:t>
      </w:r>
      <w:r w:rsidR="00033EC0">
        <w:rPr>
          <w:bCs/>
          <w:color w:val="000000"/>
        </w:rPr>
        <w:t>.</w:t>
      </w:r>
      <w:r w:rsidR="007E4CBD">
        <w:rPr>
          <w:bCs/>
          <w:color w:val="000000"/>
        </w:rPr>
        <w:t xml:space="preserve"> </w:t>
      </w:r>
      <w:r w:rsidR="008C4BCB">
        <w:rPr>
          <w:bCs/>
          <w:color w:val="000000"/>
        </w:rPr>
        <w:t>Environmental transmission is an important</w:t>
      </w:r>
      <w:r w:rsidR="00EE62A5">
        <w:rPr>
          <w:bCs/>
          <w:color w:val="000000"/>
        </w:rPr>
        <w:t xml:space="preserve"> contributor to </w:t>
      </w:r>
      <w:r w:rsidR="00D964EE">
        <w:rPr>
          <w:bCs/>
          <w:color w:val="000000"/>
        </w:rPr>
        <w:t>the overall bacterial burden</w:t>
      </w:r>
      <w:r w:rsidR="00EE62A5">
        <w:rPr>
          <w:bCs/>
          <w:color w:val="000000"/>
        </w:rPr>
        <w:t xml:space="preserve"> and therefore explicitly modeling </w:t>
      </w:r>
      <w:r w:rsidR="00B35448">
        <w:rPr>
          <w:bCs/>
          <w:color w:val="000000"/>
        </w:rPr>
        <w:t>those reservoirs</w:t>
      </w:r>
      <w:r w:rsidR="00EE62A5">
        <w:rPr>
          <w:bCs/>
          <w:color w:val="000000"/>
        </w:rPr>
        <w:t xml:space="preserve"> could provide further insights of different </w:t>
      </w:r>
      <w:r w:rsidR="00312661">
        <w:rPr>
          <w:bCs/>
          <w:color w:val="000000"/>
        </w:rPr>
        <w:t>modes</w:t>
      </w:r>
      <w:r w:rsidR="00EE62A5">
        <w:rPr>
          <w:bCs/>
          <w:color w:val="000000"/>
        </w:rPr>
        <w:t xml:space="preserve"> </w:t>
      </w:r>
      <w:r w:rsidR="00312661">
        <w:rPr>
          <w:bCs/>
          <w:color w:val="000000"/>
        </w:rPr>
        <w:t>and reveal differential routes</w:t>
      </w:r>
      <w:r w:rsidR="00D52A70">
        <w:rPr>
          <w:bCs/>
          <w:color w:val="000000"/>
        </w:rPr>
        <w:t xml:space="preserve"> of nosocomial</w:t>
      </w:r>
      <w:r w:rsidR="00387EDA">
        <w:rPr>
          <w:bCs/>
          <w:color w:val="000000"/>
        </w:rPr>
        <w:t xml:space="preserve"> transmission</w:t>
      </w:r>
      <w:r w:rsidR="00312661">
        <w:rPr>
          <w:bCs/>
          <w:color w:val="000000"/>
        </w:rPr>
        <w:t xml:space="preserve"> across pathogens</w:t>
      </w:r>
      <w:r w:rsidR="00616B8E">
        <w:rPr>
          <w:bCs/>
          <w:color w:val="000000"/>
        </w:rPr>
        <w:t>, as well as inform better control</w:t>
      </w:r>
      <w:r w:rsidR="00EE62A5">
        <w:rPr>
          <w:bCs/>
          <w:color w:val="000000"/>
        </w:rPr>
        <w:t>.</w:t>
      </w:r>
      <w:r w:rsidR="004B5023">
        <w:rPr>
          <w:bCs/>
          <w:color w:val="000000"/>
        </w:rPr>
        <w:t xml:space="preserve"> </w:t>
      </w:r>
      <w:r w:rsidR="00EE62A5">
        <w:rPr>
          <w:bCs/>
          <w:color w:val="000000"/>
        </w:rPr>
        <w:t>However, further empirical research systematically reporting survival times of bacteria across surfaces</w:t>
      </w:r>
      <w:r w:rsidR="00E4698B">
        <w:rPr>
          <w:bCs/>
          <w:color w:val="000000"/>
        </w:rPr>
        <w:t xml:space="preserve"> in healthcare settings</w:t>
      </w:r>
      <w:r w:rsidR="00EE62A5">
        <w:rPr>
          <w:bCs/>
          <w:color w:val="000000"/>
        </w:rPr>
        <w:t xml:space="preserve"> </w:t>
      </w:r>
      <w:r w:rsidR="001912C1">
        <w:rPr>
          <w:bCs/>
          <w:color w:val="000000"/>
        </w:rPr>
        <w:t>is</w:t>
      </w:r>
      <w:r w:rsidR="00EE62A5">
        <w:rPr>
          <w:bCs/>
          <w:color w:val="000000"/>
        </w:rPr>
        <w:t xml:space="preserve"> needed</w:t>
      </w:r>
      <w:r w:rsidR="00E9380D">
        <w:rPr>
          <w:bCs/>
          <w:color w:val="000000"/>
        </w:rPr>
        <w:t>. Similarly</w:t>
      </w:r>
      <w:r w:rsidR="001912C1">
        <w:rPr>
          <w:bCs/>
          <w:color w:val="000000"/>
        </w:rPr>
        <w:t>,</w:t>
      </w:r>
      <w:r w:rsidR="00311BF0">
        <w:rPr>
          <w:bCs/>
          <w:color w:val="000000"/>
        </w:rPr>
        <w:t xml:space="preserve"> </w:t>
      </w:r>
      <w:r w:rsidR="001912C1">
        <w:rPr>
          <w:bCs/>
          <w:color w:val="000000"/>
        </w:rPr>
        <w:t xml:space="preserve">a </w:t>
      </w:r>
      <w:r w:rsidR="00311BF0">
        <w:rPr>
          <w:bCs/>
          <w:color w:val="000000"/>
        </w:rPr>
        <w:t>systematic understanding of bacterial niches</w:t>
      </w:r>
      <w:r w:rsidR="00E9380D">
        <w:rPr>
          <w:bCs/>
          <w:color w:val="000000"/>
        </w:rPr>
        <w:t xml:space="preserve"> across the body</w:t>
      </w:r>
      <w:r w:rsidR="00311BF0">
        <w:rPr>
          <w:bCs/>
          <w:color w:val="000000"/>
        </w:rPr>
        <w:t xml:space="preserve"> </w:t>
      </w:r>
      <w:r w:rsidR="001912C1">
        <w:rPr>
          <w:bCs/>
          <w:color w:val="000000"/>
        </w:rPr>
        <w:t xml:space="preserve">and </w:t>
      </w:r>
      <w:r w:rsidR="00CA36A4">
        <w:rPr>
          <w:bCs/>
          <w:color w:val="000000"/>
        </w:rPr>
        <w:t>their</w:t>
      </w:r>
      <w:r w:rsidR="001912C1">
        <w:rPr>
          <w:bCs/>
          <w:color w:val="000000"/>
        </w:rPr>
        <w:t xml:space="preserve"> impact on </w:t>
      </w:r>
      <w:r w:rsidR="00012109">
        <w:rPr>
          <w:bCs/>
          <w:color w:val="000000"/>
        </w:rPr>
        <w:t xml:space="preserve">the </w:t>
      </w:r>
      <w:r w:rsidR="001912C1">
        <w:rPr>
          <w:bCs/>
          <w:color w:val="000000"/>
        </w:rPr>
        <w:t>risk of infection is also needed</w:t>
      </w:r>
      <w:r w:rsidR="00EE62A5">
        <w:rPr>
          <w:bCs/>
          <w:color w:val="000000"/>
        </w:rPr>
        <w:t>.</w:t>
      </w:r>
      <w:r w:rsidR="001A21F0">
        <w:rPr>
          <w:bCs/>
          <w:color w:val="000000"/>
        </w:rPr>
        <w:t xml:space="preserve"> O</w:t>
      </w:r>
      <w:r w:rsidR="007E328C">
        <w:rPr>
          <w:bCs/>
          <w:color w:val="000000"/>
        </w:rPr>
        <w:t xml:space="preserve">ur observational model mimics a swab clinical culture that with additional </w:t>
      </w:r>
      <w:r w:rsidR="003D7EAC">
        <w:rPr>
          <w:bCs/>
          <w:color w:val="000000"/>
        </w:rPr>
        <w:t xml:space="preserve">empirical </w:t>
      </w:r>
      <w:r w:rsidR="007E328C">
        <w:rPr>
          <w:bCs/>
          <w:color w:val="000000"/>
        </w:rPr>
        <w:t>data</w:t>
      </w:r>
      <w:r w:rsidR="003D7EAC">
        <w:rPr>
          <w:bCs/>
          <w:color w:val="000000"/>
        </w:rPr>
        <w:t xml:space="preserve"> </w:t>
      </w:r>
      <w:r w:rsidR="007E328C">
        <w:rPr>
          <w:bCs/>
          <w:color w:val="000000"/>
        </w:rPr>
        <w:t xml:space="preserve">could be </w:t>
      </w:r>
      <w:r w:rsidR="003D7EAC">
        <w:rPr>
          <w:bCs/>
          <w:color w:val="000000"/>
        </w:rPr>
        <w:t xml:space="preserve">extended </w:t>
      </w:r>
      <w:r w:rsidR="00D67CB2">
        <w:rPr>
          <w:bCs/>
          <w:color w:val="000000"/>
        </w:rPr>
        <w:t xml:space="preserve">to model observations </w:t>
      </w:r>
      <w:r w:rsidR="007E328C">
        <w:rPr>
          <w:bCs/>
          <w:color w:val="000000"/>
        </w:rPr>
        <w:t xml:space="preserve">across body sites. </w:t>
      </w:r>
      <w:r w:rsidR="00366DA5">
        <w:rPr>
          <w:bCs/>
          <w:color w:val="000000"/>
        </w:rPr>
        <w:t xml:space="preserve">As discussed previously rates of transition from carriage to infection are </w:t>
      </w:r>
      <w:r w:rsidR="005F0AC3">
        <w:rPr>
          <w:bCs/>
          <w:color w:val="000000"/>
        </w:rPr>
        <w:t>needed to parametrize</w:t>
      </w:r>
      <w:r w:rsidR="00366DA5">
        <w:rPr>
          <w:bCs/>
          <w:color w:val="000000"/>
        </w:rPr>
        <w:t xml:space="preserve"> transmission models and also could be coupled with detailed observational model</w:t>
      </w:r>
      <w:r w:rsidR="009804E5">
        <w:rPr>
          <w:bCs/>
          <w:color w:val="000000"/>
        </w:rPr>
        <w:t>s</w:t>
      </w:r>
      <w:r w:rsidR="00A30F34">
        <w:rPr>
          <w:bCs/>
          <w:color w:val="000000"/>
        </w:rPr>
        <w:t xml:space="preserve"> across </w:t>
      </w:r>
      <w:r w:rsidR="005C755F">
        <w:rPr>
          <w:bCs/>
          <w:color w:val="000000"/>
        </w:rPr>
        <w:t xml:space="preserve">the </w:t>
      </w:r>
      <w:r w:rsidR="00A30F34">
        <w:rPr>
          <w:bCs/>
          <w:color w:val="000000"/>
        </w:rPr>
        <w:t>patient state</w:t>
      </w:r>
      <w:r w:rsidR="00366DA5">
        <w:rPr>
          <w:bCs/>
          <w:color w:val="000000"/>
        </w:rPr>
        <w:t xml:space="preserve"> to better quantify trade-offs between surveillance and diagnostic</w:t>
      </w:r>
      <w:r w:rsidR="00D238B4">
        <w:rPr>
          <w:bCs/>
          <w:color w:val="000000"/>
        </w:rPr>
        <w:t xml:space="preserve"> (</w:t>
      </w:r>
      <w:r w:rsidR="00530FB2" w:rsidRPr="005A3D9D">
        <w:rPr>
          <w:iCs/>
          <w:color w:val="7030A0"/>
        </w:rPr>
        <w:t xml:space="preserve">SM section </w:t>
      </w:r>
      <w:r w:rsidR="00530FB2" w:rsidRPr="005A3D9D">
        <w:rPr>
          <w:i/>
          <w:color w:val="7030A0"/>
        </w:rPr>
        <w:t xml:space="preserve">Understanding the effective sensitivity </w:t>
      </w:r>
      <m:oMath>
        <m:r>
          <m:rPr>
            <m:sty m:val="p"/>
          </m:rPr>
          <w:rPr>
            <w:rFonts w:ascii="Cambria Math" w:hAnsi="Cambria Math"/>
            <w:color w:val="7030A0"/>
          </w:rPr>
          <m:t>ρ</m:t>
        </m:r>
      </m:oMath>
      <w:r w:rsidR="00530FB2">
        <w:rPr>
          <w:bCs/>
          <w:color w:val="000000"/>
        </w:rPr>
        <w:t>)</w:t>
      </w:r>
      <w:r w:rsidR="00366DA5">
        <w:rPr>
          <w:bCs/>
          <w:color w:val="000000"/>
        </w:rPr>
        <w:t xml:space="preserve">. </w:t>
      </w:r>
      <w:r w:rsidR="007E328C">
        <w:rPr>
          <w:bCs/>
          <w:color w:val="000000"/>
        </w:rPr>
        <w:t xml:space="preserve">Surveillance is also heterogeneous across </w:t>
      </w:r>
      <w:r w:rsidR="00DA27DC">
        <w:rPr>
          <w:bCs/>
          <w:color w:val="000000"/>
        </w:rPr>
        <w:t>age groups</w:t>
      </w:r>
      <w:r w:rsidR="007E328C">
        <w:rPr>
          <w:bCs/>
          <w:color w:val="000000"/>
        </w:rPr>
        <w:t xml:space="preserve">, as older individuals </w:t>
      </w:r>
      <w:r w:rsidR="007566F8">
        <w:rPr>
          <w:bCs/>
          <w:color w:val="000000"/>
        </w:rPr>
        <w:t>are</w:t>
      </w:r>
      <w:r w:rsidR="007E328C">
        <w:rPr>
          <w:bCs/>
          <w:color w:val="000000"/>
        </w:rPr>
        <w:t xml:space="preserve"> recognized as patients with </w:t>
      </w:r>
      <w:r w:rsidR="00245EA5">
        <w:rPr>
          <w:bCs/>
          <w:color w:val="000000"/>
        </w:rPr>
        <w:t>higher</w:t>
      </w:r>
      <w:r w:rsidR="007E328C">
        <w:rPr>
          <w:bCs/>
          <w:color w:val="000000"/>
        </w:rPr>
        <w:t xml:space="preserve"> risk</w:t>
      </w:r>
      <w:r w:rsidR="00094CAC">
        <w:rPr>
          <w:bCs/>
          <w:color w:val="000000"/>
        </w:rPr>
        <w:t xml:space="preserve"> and therefore effectively screened more often</w:t>
      </w:r>
      <w:r w:rsidR="00AA03BE">
        <w:rPr>
          <w:bCs/>
          <w:color w:val="000000"/>
        </w:rPr>
        <w:t>, and also</w:t>
      </w:r>
      <w:r w:rsidR="00C03056">
        <w:rPr>
          <w:bCs/>
          <w:color w:val="000000"/>
        </w:rPr>
        <w:t xml:space="preserve"> have</w:t>
      </w:r>
      <w:r w:rsidR="00AA03BE">
        <w:rPr>
          <w:bCs/>
          <w:color w:val="000000"/>
        </w:rPr>
        <w:t xml:space="preserve"> </w:t>
      </w:r>
      <w:r w:rsidR="00C03056">
        <w:rPr>
          <w:bCs/>
          <w:color w:val="000000"/>
        </w:rPr>
        <w:t xml:space="preserve">a </w:t>
      </w:r>
      <w:r w:rsidR="00AA03BE">
        <w:rPr>
          <w:bCs/>
          <w:color w:val="000000"/>
        </w:rPr>
        <w:t xml:space="preserve">higher </w:t>
      </w:r>
      <w:r w:rsidR="00AC67B8">
        <w:rPr>
          <w:bCs/>
          <w:color w:val="000000"/>
        </w:rPr>
        <w:t>risk of infection</w:t>
      </w:r>
      <w:r w:rsidR="00094CAC">
        <w:rPr>
          <w:bCs/>
          <w:color w:val="000000"/>
        </w:rPr>
        <w:t>.</w:t>
      </w:r>
      <w:r w:rsidR="007E328C">
        <w:rPr>
          <w:bCs/>
          <w:color w:val="000000"/>
        </w:rPr>
        <w:t xml:space="preserve"> </w:t>
      </w:r>
      <w:r w:rsidR="00094CAC">
        <w:rPr>
          <w:bCs/>
          <w:color w:val="000000"/>
        </w:rPr>
        <w:t>O</w:t>
      </w:r>
      <w:r w:rsidR="007E328C">
        <w:rPr>
          <w:bCs/>
          <w:color w:val="000000"/>
        </w:rPr>
        <w:t xml:space="preserve">ur model also provides a </w:t>
      </w:r>
      <w:r w:rsidR="007D73B0">
        <w:rPr>
          <w:bCs/>
          <w:color w:val="000000"/>
        </w:rPr>
        <w:t>ready-to-use</w:t>
      </w:r>
      <w:r w:rsidR="007E328C">
        <w:rPr>
          <w:bCs/>
          <w:color w:val="000000"/>
        </w:rPr>
        <w:t xml:space="preserve"> tool to include </w:t>
      </w:r>
      <w:r w:rsidR="007D73B0">
        <w:rPr>
          <w:bCs/>
          <w:color w:val="000000"/>
        </w:rPr>
        <w:t xml:space="preserve">the </w:t>
      </w:r>
      <w:r w:rsidR="007E328C">
        <w:rPr>
          <w:bCs/>
          <w:color w:val="000000"/>
        </w:rPr>
        <w:t xml:space="preserve">distribution of testing across </w:t>
      </w:r>
      <w:r w:rsidR="00AD0FD7">
        <w:rPr>
          <w:bCs/>
          <w:color w:val="000000"/>
        </w:rPr>
        <w:t xml:space="preserve">patients, and therefore data collection to parametrize observational models across </w:t>
      </w:r>
      <w:r w:rsidR="005B621C">
        <w:rPr>
          <w:bCs/>
          <w:color w:val="000000"/>
        </w:rPr>
        <w:t>a</w:t>
      </w:r>
      <w:r w:rsidR="007E328C">
        <w:rPr>
          <w:bCs/>
          <w:color w:val="000000"/>
        </w:rPr>
        <w:t>ge</w:t>
      </w:r>
      <w:r w:rsidR="00D359F3">
        <w:rPr>
          <w:bCs/>
          <w:color w:val="000000"/>
        </w:rPr>
        <w:t>s</w:t>
      </w:r>
      <w:r w:rsidR="007E328C">
        <w:rPr>
          <w:bCs/>
          <w:color w:val="000000"/>
        </w:rPr>
        <w:t xml:space="preserve"> </w:t>
      </w:r>
      <w:r w:rsidR="004D5C5E">
        <w:rPr>
          <w:bCs/>
          <w:color w:val="000000"/>
        </w:rPr>
        <w:t>and other demogra</w:t>
      </w:r>
      <w:r w:rsidR="0026342D">
        <w:rPr>
          <w:bCs/>
          <w:color w:val="000000"/>
        </w:rPr>
        <w:t>p</w:t>
      </w:r>
      <w:r w:rsidR="004D5C5E">
        <w:rPr>
          <w:bCs/>
          <w:color w:val="000000"/>
        </w:rPr>
        <w:t xml:space="preserve">hics and comorbidities </w:t>
      </w:r>
      <w:r w:rsidR="005B621C">
        <w:rPr>
          <w:bCs/>
          <w:color w:val="000000"/>
        </w:rPr>
        <w:t>would be useful</w:t>
      </w:r>
      <w:r w:rsidR="004D5C5E">
        <w:rPr>
          <w:bCs/>
          <w:color w:val="000000"/>
        </w:rPr>
        <w:t>.</w:t>
      </w:r>
      <w:r w:rsidR="00A06F88">
        <w:rPr>
          <w:bCs/>
          <w:color w:val="000000"/>
        </w:rPr>
        <w:t xml:space="preserve"> </w:t>
      </w:r>
      <w:r w:rsidR="00CD30EB">
        <w:rPr>
          <w:bCs/>
          <w:color w:val="000000"/>
        </w:rPr>
        <w:t xml:space="preserve">Lastly by </w:t>
      </w:r>
      <w:r w:rsidR="000A1B52">
        <w:rPr>
          <w:bCs/>
          <w:color w:val="000000"/>
        </w:rPr>
        <w:t xml:space="preserve">considering both sensitive and resistant phenotypes in the same model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8A3EDE">
        <w:rPr>
          <w:bCs/>
          <w:color w:val="000000"/>
        </w:rPr>
        <w:t xml:space="preserve"> are possible and provide a quantitative framework to inform public health interventions</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1120F40A" w14:textId="77777777" w:rsidR="008A3EDE" w:rsidRPr="00CC52A1" w:rsidRDefault="008A3EDE"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lastRenderedPageBreak/>
        <w:t>Overview</w:t>
      </w:r>
    </w:p>
    <w:p w14:paraId="251F7609" w14:textId="33C4B556" w:rsidR="00E97C56" w:rsidRPr="00F05203" w:rsidRDefault="00F22241" w:rsidP="00C7620C">
      <w:pPr>
        <w:keepNext/>
        <w:jc w:val="both"/>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The observational model 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parametrize the patient observational model with a likelihood of detection given carriage upon testing </w:t>
      </w:r>
      <w:r w:rsidR="00F47594" w:rsidRPr="00CC52A1">
        <w:t>given the effective sensitivity</w:t>
      </w:r>
      <w:r w:rsidR="00915CE1">
        <w:t>,</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00A46800" w:rsidRPr="00CC52A1">
        <w:t xml:space="preserve">We coupled the ABM with a Bayesian inference algorithm </w:t>
      </w:r>
      <w:r w:rsidR="00B5222C">
        <w:t xml:space="preserve">(see </w:t>
      </w:r>
      <w:r w:rsidR="00B5222C">
        <w:rPr>
          <w:i/>
          <w:iCs/>
        </w:rPr>
        <w:t>Inference</w:t>
      </w:r>
      <w:r w:rsidR="00B5222C">
        <w:t xml:space="preserve">) </w:t>
      </w:r>
      <w:r w:rsidR="00A46800" w:rsidRPr="00CC52A1">
        <w:t xml:space="preserve">and, </w:t>
      </w:r>
      <w:r w:rsidR="00915CE1">
        <w:t>studied the performance of the model-inference system to estimate the parameter</w:t>
      </w:r>
      <w:r w:rsidR="007A2198">
        <w:t>s</w:t>
      </w:r>
      <w:r w:rsidR="00915CE1">
        <w:t xml:space="preserve"> using synthetic data and investigate source of bias (See </w:t>
      </w:r>
      <w:r w:rsidR="00915CE1" w:rsidRPr="00F274E2">
        <w:rPr>
          <w:i/>
          <w:iCs/>
        </w:rPr>
        <w:t>Identifiability: Synthetic simulations and inference</w:t>
      </w:r>
      <w:r w:rsidR="00915CE1">
        <w:rPr>
          <w:i/>
          <w:iCs/>
        </w:rPr>
        <w:t xml:space="preserve"> </w:t>
      </w:r>
      <w:r w:rsidR="00915CE1">
        <w:t xml:space="preserve">and </w:t>
      </w:r>
      <w:r w:rsidR="00915CE1" w:rsidRPr="00132724">
        <w:rPr>
          <w:rFonts w:eastAsia="Arial"/>
          <w:i/>
          <w:iCs/>
          <w:color w:val="000000" w:themeColor="text1"/>
        </w:rPr>
        <w:t>Identifiability: Making sense of the bias</w:t>
      </w:r>
      <w:r w:rsidR="00915CE1">
        <w:rPr>
          <w:rFonts w:eastAsia="Arial"/>
          <w:color w:val="434343"/>
        </w:rPr>
        <w:t>)</w:t>
      </w:r>
      <w:r w:rsidR="00915CE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00915CE1">
        <w:t xml:space="preserve"> (See </w:t>
      </w:r>
      <w:r w:rsidR="00915CE1" w:rsidRPr="00F05203">
        <w:rPr>
          <w:i/>
          <w:iCs/>
        </w:rPr>
        <w:t>Inference using real-world data</w:t>
      </w:r>
      <w:r w:rsidR="00915CE1">
        <w:t>)</w:t>
      </w:r>
      <w:r w:rsidRPr="00CC52A1">
        <w:t xml:space="preserve">. Using these estimated parameters and the ABM, we were able to reproduce the time series of positive cases for </w:t>
      </w:r>
      <w:r w:rsidR="00595116" w:rsidRPr="00CC52A1">
        <w:t xml:space="preserve">five major buildings in the hospital </w:t>
      </w:r>
      <w:r w:rsidR="00D424CD">
        <w:t>system</w:t>
      </w:r>
      <w:r w:rsidR="00595116" w:rsidRPr="00CC52A1">
        <w:t xml:space="preserve">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5F125DFE"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A11841">
        <w:rPr>
          <w:i/>
          <w:iCs/>
        </w:rPr>
        <w:t>.</w:t>
      </w:r>
      <w:r w:rsidRPr="00CC52A1">
        <w:rPr>
          <w:i/>
          <w:iCs/>
        </w:rPr>
        <w:t xml:space="preserve">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w:t>
      </w:r>
      <w:r w:rsidR="00F5176D">
        <w:t>al</w:t>
      </w:r>
      <w:r w:rsidRPr="00CC52A1">
        <w:t xml:space="preserve">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S</w:t>
      </w:r>
      <w:r w:rsidR="003503DB">
        <w:rPr>
          <w:color w:val="00B0F0"/>
        </w:rPr>
        <w:t>M</w:t>
      </w:r>
      <w:r w:rsidR="00447148" w:rsidRPr="00CC52A1">
        <w:rPr>
          <w:color w:val="00B0F0"/>
        </w:rPr>
        <w:t xml:space="preserve">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w:t>
      </w:r>
      <w:r w:rsidR="003503DB">
        <w:rPr>
          <w:color w:val="00B0F0"/>
        </w:rPr>
        <w:t>M</w:t>
      </w:r>
      <w:r w:rsidR="000F4372" w:rsidRPr="00CC52A1">
        <w:rPr>
          <w:color w:val="00B0F0"/>
        </w:rPr>
        <w:t xml:space="preserve">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68CEA9C1"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E512A9">
        <w:instrText xml:space="preserve"> ADDIN ZOTERO_ITEM CSL_CITATION {"citationID":"a1694qqg151","properties":{"formattedCitation":"{\\i{}(12)}","plainCitation":"(1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E512A9" w:rsidRPr="00E512A9">
        <w:rPr>
          <w:i/>
          <w:iCs/>
          <w:lang w:val="en-GB"/>
        </w:rPr>
        <w:t>(12)</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w:t>
      </w:r>
      <w:r w:rsidRPr="00CC52A1">
        <w:lastRenderedPageBreak/>
        <w:t>contact network as they are expected to have close contact</w:t>
      </w:r>
      <w:r w:rsidR="00D140D2" w:rsidRPr="00CC52A1">
        <w:t xml:space="preserve">, </w:t>
      </w:r>
      <w:r w:rsidR="001214F2">
        <w:t xml:space="preserve">and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w:t>
      </w:r>
      <w:r w:rsidR="00806544">
        <w:t xml:space="preserve">, </w:t>
      </w:r>
      <w:r w:rsidRPr="00CC52A1">
        <w:t>admission</w:t>
      </w:r>
      <w:r w:rsidR="00806544">
        <w:t>s</w:t>
      </w:r>
      <w:r w:rsidRPr="00CC52A1">
        <w:t>, discharge</w:t>
      </w:r>
      <w:r w:rsidR="00806544">
        <w:t>s</w:t>
      </w:r>
      <w:r w:rsidRPr="00CC52A1">
        <w:t>, and transfer</w:t>
      </w:r>
      <w:r w:rsidR="00806544">
        <w:t>s</w:t>
      </w:r>
      <w:r w:rsidRPr="00CC52A1">
        <w:t>,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E512A9">
        <w:rPr>
          <w:highlight w:val="yellow"/>
        </w:rPr>
        <w:instrText xml:space="preserve"> ADDIN ZOTERO_ITEM CSL_CITATION {"citationID":"PlyOR8l7","properties":{"formattedCitation":"{\\i{}(14)}","plainCitation":"(14)","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E512A9" w:rsidRPr="00E512A9">
        <w:rPr>
          <w:i/>
          <w:iCs/>
          <w:lang w:val="en-GB"/>
        </w:rPr>
        <w:t>(14)</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323D97F5"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 xml:space="preserve">but </w:t>
      </w:r>
      <w:r w:rsidR="00DA3A19">
        <w:t>kept</w:t>
      </w:r>
      <w:r w:rsidR="004131D5" w:rsidRPr="00CC52A1">
        <w:t xml:space="preserve">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w:t>
      </w:r>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7F4D9ECE"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w:t>
      </w:r>
      <w:r w:rsidR="00EE3207">
        <w:rPr>
          <w:bCs/>
          <w:color w:val="000000"/>
        </w:rPr>
        <w:t>rate</w:t>
      </w:r>
      <w:r w:rsidR="00EE3207" w:rsidRPr="00CC52A1">
        <w:rPr>
          <w:bCs/>
          <w:color w:val="000000"/>
        </w:rPr>
        <w:t xml:space="preserve"> </w:t>
      </w:r>
      <w:r w:rsidR="00D51449" w:rsidRPr="00CC52A1">
        <w:rPr>
          <w:bCs/>
          <w:color w:val="000000"/>
        </w:rPr>
        <w:t xml:space="preserve">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9A44D73"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31E6781F"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7321F5">
        <w:instrText xml:space="preserve"> ADDIN ZOTERO_ITEM CSL_CITATION {"citationID":"ikQcTf2l","properties":{"formattedCitation":"{\\i{}(1, 7)}","plainCitation":"(1, 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7321F5" w:rsidRPr="007321F5">
        <w:rPr>
          <w:i/>
          <w:iCs/>
          <w:lang w:val="en-GB"/>
        </w:rPr>
        <w:t>(1, 7)</w:t>
      </w:r>
      <w:r w:rsidRPr="00F274E2">
        <w:fldChar w:fldCharType="end"/>
      </w:r>
      <w:r w:rsidRPr="00F274E2">
        <w:t xml:space="preserve">. Other individuals carrying pathogens may be discovered through routine screening or cultures ordered discretionarily by clinicians for patients without clinical manifestations. In the </w:t>
      </w:r>
      <w:r w:rsidR="00F10E16">
        <w:t xml:space="preserve">process </w:t>
      </w:r>
      <w:r w:rsidRPr="00F274E2">
        <w:t>ABM, we did not explicitly distinguish between colonized and</w:t>
      </w:r>
      <w:r w:rsidR="008258A5">
        <w:t xml:space="preserve"> </w:t>
      </w:r>
      <w:r w:rsidRPr="00F274E2">
        <w:t>infected patients. Instead, we appl</w:t>
      </w:r>
      <w:r w:rsidR="008F260E" w:rsidRPr="00F274E2">
        <w:t>y</w:t>
      </w:r>
      <w:r w:rsidRPr="00F274E2">
        <w:t xml:space="preserve"> an observational</w:t>
      </w:r>
      <w:r w:rsidR="00D505A5">
        <w:t xml:space="preserve"> to encapsulate detection of</w:t>
      </w:r>
      <w:r w:rsidRPr="00F274E2">
        <w:t xml:space="preserve"> </w:t>
      </w:r>
      <w:r w:rsidRPr="00F274E2">
        <w:lastRenderedPageBreak/>
        <w:t>carriers</w:t>
      </w:r>
      <w:r w:rsidR="008258A5">
        <w:t>; independent of patient state</w:t>
      </w:r>
      <w:r w:rsidRPr="00F274E2">
        <w:t>.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eekly number of cultures across hospital wards and weekly number of admitted patients have a strong positive correlation (cultures are proportional to admissions) (</w:t>
      </w:r>
      <w:r w:rsidRPr="00F90D10">
        <w:rPr>
          <w:color w:val="C00000"/>
        </w:rPr>
        <w:t xml:space="preserve">Figure </w:t>
      </w:r>
      <w:r w:rsidR="003E2CF3" w:rsidRPr="00F90D10">
        <w:rPr>
          <w:color w:val="C00000"/>
        </w:rPr>
        <w:t>1</w:t>
      </w:r>
      <w:r w:rsidRPr="00F90D10">
        <w:rPr>
          <w:color w:val="C00000"/>
        </w:rPr>
        <w:t>D-E</w:t>
      </w:r>
      <w:r w:rsidRPr="00F274E2">
        <w:t>).</w:t>
      </w:r>
    </w:p>
    <w:p w14:paraId="213FD64B" w14:textId="77777777" w:rsidR="005F6990" w:rsidRPr="00F274E2" w:rsidRDefault="005F6990" w:rsidP="00C7620C">
      <w:pPr>
        <w:jc w:val="both"/>
        <w:rPr>
          <w:bCs/>
          <w:color w:val="000000"/>
        </w:rPr>
      </w:pPr>
    </w:p>
    <w:p w14:paraId="73197FF3" w14:textId="160A9BA9"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This compounded with differential 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24FE6">
        <w:rPr>
          <w:bCs/>
          <w:color w:val="000000"/>
        </w:rPr>
        <w:t xml:space="preserve"> as well as probability of detection depending on the state of the patient (colonization, and infection)</w:t>
      </w:r>
      <w:r w:rsidRPr="00F274E2">
        <w:rPr>
          <w:bCs/>
          <w:color w:val="000000"/>
        </w:rPr>
        <w: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1D309A11"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w:t>
      </w:r>
      <w:r w:rsidR="00EB3C3B">
        <w:rPr>
          <w:color w:val="00B0F0"/>
        </w:rPr>
        <w:t>M</w:t>
      </w:r>
      <w:r w:rsidR="005A2BC5" w:rsidRPr="00F274E2">
        <w:rPr>
          <w:color w:val="00B0F0"/>
        </w:rPr>
        <w:t xml:space="preserve">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The number of transfers between wards</w:t>
      </w:r>
      <w:r w:rsidR="002C0CF8">
        <w:t xml:space="preserve"> and buildings</w:t>
      </w:r>
      <w:r w:rsidRPr="00F274E2">
        <w:t xml:space="preserve"> </w:t>
      </w:r>
      <w:r w:rsidR="002C0CF8">
        <w:t>are</w:t>
      </w:r>
      <w:r w:rsidRPr="00F274E2">
        <w:t xml:space="preserve"> shown in </w:t>
      </w:r>
      <w:r w:rsidR="005A2BC5" w:rsidRPr="00F274E2">
        <w:rPr>
          <w:color w:val="00B0F0"/>
        </w:rPr>
        <w:t>S</w:t>
      </w:r>
      <w:r w:rsidR="002453CF">
        <w:rPr>
          <w:color w:val="00B0F0"/>
        </w:rPr>
        <w:t>M</w:t>
      </w:r>
      <w:r w:rsidR="005A2BC5" w:rsidRPr="00F274E2">
        <w:rPr>
          <w:color w:val="00B0F0"/>
        </w:rPr>
        <w:t xml:space="preserve">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w:t>
      </w:r>
      <w:r w:rsidR="00245322">
        <w:t>building</w:t>
      </w:r>
      <w:r w:rsidRPr="00F274E2">
        <w:t xml:space="preserve">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34B14CF9"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556469">
        <w:instrText xml:space="preserve"> ADDIN ZOTERO_ITEM CSL_CITATION {"citationID":"pzPttrOW","properties":{"formattedCitation":"{\\i{}(53, 54)}","plainCitation":"(53, 5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556469" w:rsidRPr="00556469">
        <w:rPr>
          <w:i/>
          <w:iCs/>
          <w:lang w:val="en-GB"/>
        </w:rPr>
        <w:t>(53, 54)</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556469">
        <w:instrText xml:space="preserve"> ADDIN ZOTERO_ITEM CSL_CITATION {"citationID":"KrWsqKR4","properties":{"formattedCitation":"{\\i{}(55\\uc0\\u8211{}64)}","plainCitation":"(55–6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556469" w:rsidRPr="00556469">
        <w:rPr>
          <w:i/>
          <w:iCs/>
          <w:lang w:val="en-GB"/>
        </w:rPr>
        <w:t>(55–64)</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076463BF" w:rsidR="00F22241" w:rsidRPr="00F274E2" w:rsidRDefault="00F22241" w:rsidP="00C7620C">
      <w:pPr>
        <w:jc w:val="both"/>
        <w:rPr>
          <w:color w:val="000000"/>
        </w:rPr>
      </w:pPr>
      <w:r w:rsidRPr="00F274E2">
        <w:rPr>
          <w:color w:val="000000"/>
        </w:rPr>
        <w:lastRenderedPageBreak/>
        <w:t>We use the ensemble adjustment Kalman filter (EAKF</w:t>
      </w:r>
      <w:r w:rsidR="00542349">
        <w:rPr>
          <w:color w:val="000000"/>
        </w:rPr>
        <w:t>)</w:t>
      </w:r>
      <w:r w:rsidR="00DC653C" w:rsidRPr="00F274E2">
        <w:rPr>
          <w:color w:val="000000"/>
        </w:rPr>
        <w:t xml:space="preserve"> </w:t>
      </w:r>
      <w:r w:rsidR="0097085D" w:rsidRPr="00F274E2">
        <w:rPr>
          <w:color w:val="000000"/>
        </w:rPr>
        <w:fldChar w:fldCharType="begin"/>
      </w:r>
      <w:r w:rsidR="00556469">
        <w:rPr>
          <w:color w:val="000000"/>
        </w:rPr>
        <w:instrText xml:space="preserve"> ADDIN ZOTERO_ITEM CSL_CITATION {"citationID":"a2q8o8bnsq5","properties":{"formattedCitation":"{\\i{}(53)}","plainCitation":"(5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556469" w:rsidRPr="00556469">
        <w:rPr>
          <w:i/>
          <w:iCs/>
          <w:color w:val="000000"/>
          <w:lang w:val="en-GB"/>
        </w:rPr>
        <w:t>(53)</w:t>
      </w:r>
      <w:r w:rsidR="0097085D" w:rsidRPr="00F274E2">
        <w:rPr>
          <w:color w:val="000000"/>
        </w:rPr>
        <w:fldChar w:fldCharType="end"/>
      </w:r>
      <w:r w:rsidRPr="00F274E2">
        <w:rPr>
          <w:color w:val="000000"/>
        </w:rPr>
        <w:t>, which assumes both the prior and the observations are normally distributed</w:t>
      </w:r>
      <w:r w:rsidRPr="00F274E2">
        <w:t xml:space="preserve">. Compared to other data assimilation techniques, the EAKF is amenable for use with high-dimensional models such as numerical weather models. We assimilated weekly observations of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556469">
        <w:rPr>
          <w:color w:val="000000"/>
        </w:rPr>
        <w:instrText xml:space="preserve"> ADDIN ZOTERO_ITEM CSL_CITATION {"citationID":"EsHX0GTh","properties":{"formattedCitation":"{\\i{}(65, 66)}","plainCitation":"(65, 6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556469" w:rsidRPr="00556469">
        <w:rPr>
          <w:i/>
          <w:iCs/>
          <w:color w:val="000000"/>
          <w:lang w:val="en-GB"/>
        </w:rPr>
        <w:t>(65, 66)</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556469">
        <w:rPr>
          <w:color w:val="000000"/>
        </w:rPr>
        <w:instrText xml:space="preserve"> ADDIN ZOTERO_ITEM CSL_CITATION {"citationID":"a19b9etloar","properties":{"formattedCitation":"{\\i{}(67, 68)}","plainCitation":"(67, 6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556469" w:rsidRPr="00556469">
        <w:rPr>
          <w:i/>
          <w:iCs/>
          <w:color w:val="000000"/>
          <w:lang w:val="en-GB"/>
        </w:rPr>
        <w:t>(67, 68)</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556469">
        <w:rPr>
          <w:color w:val="000000"/>
        </w:rPr>
        <w:instrText xml:space="preserve"> ADDIN ZOTERO_ITEM CSL_CITATION {"citationID":"wLZivfXX","properties":{"formattedCitation":"{\\i{}(69, 70)}","plainCitation":"(69, 70)","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556469" w:rsidRPr="00556469">
        <w:rPr>
          <w:i/>
          <w:iCs/>
          <w:color w:val="000000"/>
          <w:lang w:val="en-GB"/>
        </w:rPr>
        <w:t>(69, 70)</w:t>
      </w:r>
      <w:r w:rsidRPr="00F274E2">
        <w:rPr>
          <w:color w:val="000000"/>
        </w:rPr>
        <w:fldChar w:fldCharType="end"/>
      </w:r>
      <w:r w:rsidRPr="00F274E2">
        <w:rPr>
          <w:color w:val="000000"/>
        </w:rPr>
        <w:t xml:space="preserve">. Further details and hyperparameters for this 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w:t>
      </w:r>
      <w:r w:rsidR="00386792">
        <w:rPr>
          <w:color w:val="7030A0"/>
        </w:rPr>
        <w:t>-</w:t>
      </w:r>
      <w:r w:rsidR="005804F1">
        <w:rPr>
          <w:color w:val="7030A0"/>
        </w:rPr>
        <w:t>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64077E98" w:rsidR="00F22241" w:rsidRPr="00F274E2" w:rsidRDefault="00F22241" w:rsidP="00C7620C">
      <w:pPr>
        <w:jc w:val="both"/>
        <w:rPr>
          <w:color w:val="000000"/>
        </w:rPr>
      </w:pPr>
      <w:r w:rsidRPr="00F274E2">
        <w:rPr>
          <w:color w:val="000000"/>
        </w:rPr>
        <w:t xml:space="preserve">To verify that the </w:t>
      </w:r>
      <w:r w:rsidR="00121AD6">
        <w:rPr>
          <w:color w:val="000000"/>
        </w:rPr>
        <w:t>model</w:t>
      </w:r>
      <w:r w:rsidR="00BF3978">
        <w:rPr>
          <w:color w:val="000000"/>
        </w:rPr>
        <w:t xml:space="preserve">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F3480CB" w14:textId="11533AA4" w:rsidR="0041237C" w:rsidRPr="0041237C" w:rsidRDefault="0041237C" w:rsidP="0041237C">
      <w:pPr>
        <w:pStyle w:val="Heading3"/>
        <w:spacing w:line="24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Identifiability: Making sense of the bias.</w:t>
      </w:r>
    </w:p>
    <w:p w14:paraId="0D89E079" w14:textId="73AC2232" w:rsidR="00FE6CF9" w:rsidRPr="00F274E2" w:rsidRDefault="00157642" w:rsidP="00C7620C">
      <w:pPr>
        <w:jc w:val="both"/>
        <w:rPr>
          <w:iCs/>
        </w:rPr>
      </w:pPr>
      <w:r w:rsidRPr="00F274E2">
        <w:rPr>
          <w:iCs/>
        </w:rPr>
        <w:t>In the synthetic inference</w:t>
      </w:r>
      <w:r w:rsidR="00083BCA" w:rsidRPr="00F274E2">
        <w:rPr>
          <w:iCs/>
        </w:rPr>
        <w:t>s</w:t>
      </w:r>
      <w:r w:rsidR="00EA5023">
        <w:rPr>
          <w:iCs/>
        </w:rPr>
        <w:t>,</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semble</w:t>
      </w:r>
      <w:r w:rsidR="00E150EE">
        <w:rPr>
          <w:iCs/>
        </w:rPr>
        <w:t xml:space="preserve"> of trajectories</w:t>
      </w:r>
      <w:r w:rsidR="002E009F" w:rsidRPr="00F274E2">
        <w:rPr>
          <w:iCs/>
        </w:rPr>
        <w:t xml:space="preserv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556469">
        <w:rPr>
          <w:iCs/>
        </w:rPr>
        <w:instrText xml:space="preserve"> ADDIN ZOTERO_ITEM CSL_CITATION {"citationID":"a2ues3sjru","properties":{"formattedCitation":"{\\i{}(61, 71, 72)}","plainCitation":"(61, 71, 72)","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1093,"uris":["http://zotero.org/users/9551388/items/SHE5EX5U"],"itemData":{"id":1093,"type":"article-journal","abstract":"The onset of measles vaccination in England and Wales in 1968 coincided with a marked drop in the temporal correlation of epidemic patterns between major cities. We analyze a variety of hypotheses for the mechanisms driving this change. Straightforward stochastic models suggest that the interaction between a lowered susceptible population (and hence increased demographic noise) and nonlinear dynamics is sufficient to cause the observed drop in correlation. The decorrelation of epidemics could potentially lessen the chance of global extinction and so inhibit attempts at measles eradication.","container-title":"Proceedings of the National Academy of Sciences","DOI":"10.1073/pnas.93.22.12648","ISSN":"0027-8424, 1091-6490","issue":"22","journalAbbreviation":"Proc. Natl. Acad. Sci. U.S.A.","language":"en","page":"12648-12653","source":"DOI.org (Crossref)","title":"Impact of vaccination on the spatial correlation and persistence of measles dynamics.","volume":"93","author":[{"family":"Bolker","given":"B M"},{"family":"Grenfell","given":"B T"}],"issued":{"date-parts":[["1996",10,29]]}}}],"schema":"https://github.com/citation-style-language/schema/raw/master/csl-citation.json"} </w:instrText>
      </w:r>
      <w:r w:rsidR="003549E9" w:rsidRPr="00F274E2">
        <w:rPr>
          <w:iCs/>
        </w:rPr>
        <w:fldChar w:fldCharType="separate"/>
      </w:r>
      <w:r w:rsidR="00556469" w:rsidRPr="00556469">
        <w:rPr>
          <w:i/>
          <w:iCs/>
          <w:lang w:val="en-GB"/>
        </w:rPr>
        <w:t>(61, 71, 72)</w:t>
      </w:r>
      <w:r w:rsidR="003549E9" w:rsidRPr="00F274E2">
        <w:rPr>
          <w:iCs/>
        </w:rPr>
        <w:fldChar w:fldCharType="end"/>
      </w:r>
      <w:r w:rsidR="002D5660">
        <w:rPr>
          <w:iCs/>
        </w:rPr>
        <w:t xml:space="preserve">. </w:t>
      </w:r>
      <w:r w:rsidR="003549E9" w:rsidRPr="00F274E2">
        <w:rPr>
          <w:iCs/>
        </w:rPr>
        <w:t xml:space="preserve">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F5176D">
        <w:rPr>
          <w:iCs/>
        </w:rPr>
        <w:t>as</w:t>
      </w:r>
      <w:r w:rsidR="00597149" w:rsidRPr="00F274E2">
        <w:rPr>
          <w:iCs/>
        </w:rPr>
        <w:t xml:space="preserve"> the </w:t>
      </w:r>
      <w:r w:rsidR="009C5224">
        <w:rPr>
          <w:iCs/>
        </w:rPr>
        <w:t xml:space="preserve">average </w:t>
      </w:r>
      <w:r w:rsidR="00597149" w:rsidRPr="00F274E2">
        <w:rPr>
          <w:iCs/>
        </w:rPr>
        <w:t xml:space="preserve">CRPS </w:t>
      </w:r>
      <w:r w:rsidR="009C5224">
        <w:rPr>
          <w:iCs/>
        </w:rPr>
        <w:t xml:space="preserve">across data assimilation times </w:t>
      </w:r>
      <w:r w:rsidR="00597149" w:rsidRPr="00F274E2">
        <w:rPr>
          <w:iCs/>
        </w:rPr>
        <w:t>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w:t>
      </w:r>
      <w:r w:rsidR="003C35DD">
        <w:rPr>
          <w:iCs/>
        </w:rPr>
        <w:t xml:space="preserve">is </w:t>
      </w:r>
      <w:r w:rsidR="00EA5023">
        <w:rPr>
          <w:iCs/>
        </w:rPr>
        <w:t>usually computed</w:t>
      </w:r>
      <w:r w:rsidR="00920DD0" w:rsidRPr="00F274E2">
        <w:rPr>
          <w:iCs/>
        </w:rPr>
        <w:t xml:space="preserve"> as</w:t>
      </w:r>
      <w:r w:rsidR="004E5228" w:rsidRPr="00F274E2">
        <w:rPr>
          <w:iCs/>
        </w:rPr>
        <w:t xml:space="preserve"> the</w:t>
      </w:r>
      <w:r w:rsidR="007016C1">
        <w:rPr>
          <w:iCs/>
        </w:rPr>
        <w:t xml:space="preserve"> average </w:t>
      </w:r>
      <w:r w:rsidR="00920DD0" w:rsidRPr="00F274E2">
        <w:rPr>
          <w:iCs/>
        </w:rPr>
        <w:t xml:space="preserve">deviation </w:t>
      </w:r>
      <w:r w:rsidR="004E5228" w:rsidRPr="00F274E2">
        <w:rPr>
          <w:iCs/>
        </w:rPr>
        <w:t>of a</w:t>
      </w:r>
      <w:r w:rsidR="007016C1">
        <w:rPr>
          <w:iCs/>
        </w:rPr>
        <w:t>n ensemble of</w:t>
      </w:r>
      <w:r w:rsidR="004E5228" w:rsidRPr="00F274E2">
        <w:rPr>
          <w:iCs/>
        </w:rPr>
        <w:t xml:space="preserve"> </w:t>
      </w:r>
      <w:r w:rsidR="007016C1">
        <w:rPr>
          <w:iCs/>
        </w:rPr>
        <w:t>trajectories</w:t>
      </w:r>
      <w:r w:rsidR="004E5228" w:rsidRPr="00F274E2">
        <w:rPr>
          <w:iCs/>
        </w:rPr>
        <w:t xml:space="preserve">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w:t>
      </w:r>
      <w:r w:rsidR="007016C1">
        <w:rPr>
          <w:iCs/>
        </w:rPr>
        <w:t>a</w:t>
      </w:r>
      <w:r w:rsidR="00FE6CF9" w:rsidRPr="00F274E2">
        <w:rPr>
          <w:iCs/>
        </w:rPr>
        <w:t xml:space="preserve"> </w:t>
      </w:r>
      <w:r w:rsidR="00091B6D" w:rsidRPr="00F274E2">
        <w:rPr>
          <w:iCs/>
        </w:rPr>
        <w:t>trajectory</w:t>
      </w:r>
      <w:r w:rsidR="00C21D7E" w:rsidRPr="00F274E2">
        <w:rPr>
          <w:iCs/>
        </w:rPr>
        <w:t xml:space="preserve"> </w:t>
      </w:r>
      <w:r w:rsidR="00C21D7E" w:rsidRPr="00F274E2">
        <w:rPr>
          <w:iCs/>
        </w:rPr>
        <w:fldChar w:fldCharType="begin"/>
      </w:r>
      <w:r w:rsidR="00556469">
        <w:rPr>
          <w:iCs/>
        </w:rPr>
        <w:instrText xml:space="preserve"> ADDIN ZOTERO_ITEM CSL_CITATION {"citationID":"a19l406efek","properties":{"formattedCitation":"{\\i{}(73, 74)}","plainCitation":"(73, 74)","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556469" w:rsidRPr="00556469">
        <w:rPr>
          <w:i/>
          <w:iCs/>
          <w:lang w:val="en-GB"/>
        </w:rPr>
        <w:t>(73, 74)</w:t>
      </w:r>
      <w:r w:rsidR="00C21D7E" w:rsidRPr="00F274E2">
        <w:rPr>
          <w:iCs/>
        </w:rPr>
        <w:fldChar w:fldCharType="end"/>
      </w:r>
      <w:r w:rsidR="007016C1">
        <w:rPr>
          <w:iCs/>
        </w:rPr>
        <w:t>.</w:t>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556469">
        <w:rPr>
          <w:iCs/>
        </w:rPr>
        <w:instrText xml:space="preserve"> ADDIN ZOTERO_ITEM CSL_CITATION {"citationID":"aj9i7mt9k8","properties":{"formattedCitation":"{\\i{}(73)}","plainCitation":"(73)","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556469" w:rsidRPr="00556469">
        <w:rPr>
          <w:i/>
          <w:iCs/>
          <w:lang w:val="en-GB"/>
        </w:rPr>
        <w:t>(73)</w:t>
      </w:r>
      <w:r w:rsidR="00232A6F" w:rsidRPr="00F274E2">
        <w:rPr>
          <w:iCs/>
        </w:rPr>
        <w:fldChar w:fldCharType="end"/>
      </w:r>
      <w:r w:rsidR="00C21D7E" w:rsidRPr="00F274E2">
        <w:rPr>
          <w:iCs/>
        </w:rPr>
        <w:t>.</w:t>
      </w: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4C13C801"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provides a benchmark of the</w:t>
      </w:r>
      <w:r w:rsidR="00DB6F40">
        <w:rPr>
          <w:iCs/>
        </w:rPr>
        <w:t xml:space="preserve"> inference</w:t>
      </w:r>
      <w:r w:rsidR="00050C09" w:rsidRPr="00F274E2">
        <w:rPr>
          <w:iCs/>
        </w:rPr>
        <w:t xml:space="preserv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556469">
        <w:rPr>
          <w:iCs/>
        </w:rPr>
        <w:instrText xml:space="preserve"> ADDIN ZOTERO_ITEM CSL_CITATION {"citationID":"a179u8msq94","properties":{"formattedCitation":"{\\i{}(68)}","plainCitation":"(68)","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556469" w:rsidRPr="00556469">
        <w:rPr>
          <w:i/>
          <w:iCs/>
          <w:lang w:val="en-GB"/>
        </w:rPr>
        <w:t>(68)</w:t>
      </w:r>
      <w:r w:rsidR="009706EC" w:rsidRPr="00F274E2">
        <w:rPr>
          <w:iCs/>
        </w:rPr>
        <w:fldChar w:fldCharType="end"/>
      </w:r>
      <w:r w:rsidR="00C60BF4" w:rsidRPr="00F274E2">
        <w:rPr>
          <w:iCs/>
        </w:rPr>
        <w:t xml:space="preserve">. </w:t>
      </w:r>
      <w:r w:rsidR="00C60BF4" w:rsidRPr="00F274E2">
        <w:rPr>
          <w:iCs/>
        </w:rPr>
        <w:lastRenderedPageBreak/>
        <w:t>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1210DCBC" w:rsidR="00C17DEA" w:rsidRPr="005D52CA"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S</w:t>
      </w:r>
      <w:r w:rsidR="00214096">
        <w:rPr>
          <w:color w:val="00B0F0"/>
        </w:rPr>
        <w:t>M</w:t>
      </w:r>
      <w:r w:rsidR="009E6A1D" w:rsidRPr="00F274E2">
        <w:rPr>
          <w:color w:val="00B0F0"/>
        </w:rPr>
        <w:t xml:space="preserve">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are controlled 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70F33" w:rsidRPr="00F274E2">
        <w:fldChar w:fldCharType="begin"/>
      </w:r>
      <w:r w:rsidR="00970F33">
        <w:instrText xml:space="preserve"> ADDIN ZOTERO_ITEM CSL_CITATION {"citationID":"a27i8ee7evl","properties":{"formattedCitation":"{\\i{}(75)}","plainCitation":"(75)","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70F33" w:rsidRPr="00F274E2">
        <w:fldChar w:fldCharType="separate"/>
      </w:r>
      <w:r w:rsidR="00970F33" w:rsidRPr="00556469">
        <w:rPr>
          <w:i/>
          <w:iCs/>
          <w:lang w:val="en-GB"/>
        </w:rPr>
        <w:t>(75)</w:t>
      </w:r>
      <w:r w:rsidR="00970F33" w:rsidRPr="00F274E2">
        <w:fldChar w:fldCharType="end"/>
      </w:r>
      <w:r w:rsidR="009E6A1D" w:rsidRPr="00F274E2">
        <w:t xml:space="preserve">. In </w:t>
      </w:r>
      <w:r w:rsidR="009E6A1D" w:rsidRPr="00F274E2">
        <w:rPr>
          <w:color w:val="00B0F0"/>
        </w:rPr>
        <w:t>S</w:t>
      </w:r>
      <w:r w:rsidR="00214096">
        <w:rPr>
          <w:color w:val="00B0F0"/>
        </w:rPr>
        <w:t xml:space="preserve">M </w:t>
      </w:r>
      <w:r w:rsidR="009E6A1D" w:rsidRPr="00F274E2">
        <w:rPr>
          <w:color w:val="00B0F0"/>
        </w:rPr>
        <w:t>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against the</w:t>
      </w:r>
      <w:r w:rsidR="005D52CA">
        <w:t xml:space="preserve"> normalized oddness </w:t>
      </w:r>
      <m:oMath>
        <m:r>
          <m:rPr>
            <m:sty m:val="p"/>
          </m:rPr>
          <w:rPr>
            <w:rFonts w:ascii="Cambria Math" w:hAnsi="Cambria Math"/>
          </w:rPr>
          <m:t>σ</m:t>
        </m:r>
      </m:oMath>
      <w:r w:rsidR="000130E3" w:rsidRPr="00F274E2">
        <w:t>.</w:t>
      </w:r>
    </w:p>
    <w:p w14:paraId="641BE49E" w14:textId="1B47BBE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Inference using </w:t>
      </w:r>
      <w:r w:rsidR="00C84325">
        <w:rPr>
          <w:rFonts w:ascii="Times New Roman" w:hAnsi="Times New Roman" w:cs="Times New Roman"/>
          <w:i/>
          <w:iCs/>
          <w:sz w:val="24"/>
          <w:szCs w:val="24"/>
          <w:lang w:val="en-US"/>
        </w:rPr>
        <w:t>bacterial nosocomial infection data</w:t>
      </w:r>
    </w:p>
    <w:p w14:paraId="4EEAE8C9" w14:textId="39854F51" w:rsidR="00980C22" w:rsidRPr="00591F9D" w:rsidRDefault="00F22241" w:rsidP="00017439">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EE3207">
        <w:t>pathogen</w:t>
      </w:r>
      <w:r w:rsidR="00EE3207" w:rsidRPr="00591F9D">
        <w:t xml:space="preserve"> </w:t>
      </w:r>
      <w:r w:rsidRPr="00591F9D">
        <w:t>separately.</w:t>
      </w:r>
      <w:r w:rsidR="0036017F">
        <w:t xml:space="preserve"> To account for uncertainty in the reported estimates for community prevalence for the pathogens (See Result section </w:t>
      </w:r>
      <w:r w:rsidR="0036017F" w:rsidRPr="0036017F">
        <w:rPr>
          <w:i/>
          <w:iCs/>
        </w:rPr>
        <w:t>Model framework and setting: micro-organism prevalence and effective sensitivity</w:t>
      </w:r>
      <w:r w:rsidR="000F56DE">
        <w:rPr>
          <w:i/>
          <w:iCs/>
        </w:rPr>
        <w:t xml:space="preserve"> </w:t>
      </w:r>
      <w:r w:rsidR="000F56DE">
        <w:t>and Table 1</w:t>
      </w:r>
      <w:r w:rsidR="0036017F">
        <w:t xml:space="preserve">) we conducted inferences on 3 values </w:t>
      </w:r>
      <w:r w:rsidR="00BA76D4">
        <w:t>of</w:t>
      </w:r>
      <w:r w:rsidR="0036017F">
        <w:t xml:space="preserve"> the importation rate</w:t>
      </w:r>
      <w:r w:rsidR="0008343E">
        <w:t xml:space="preserve"> </w:t>
      </w:r>
      <m:oMath>
        <m:r>
          <w:rPr>
            <w:rFonts w:ascii="Cambria Math" w:hAnsi="Cambria Math"/>
          </w:rPr>
          <m:t>γ</m:t>
        </m:r>
      </m:oMath>
      <w:r w:rsidR="00510D28">
        <w:t>. We</w:t>
      </w:r>
      <w:r w:rsidR="0013677E">
        <w:t>, therefore,</w:t>
      </w:r>
      <w:r w:rsidR="0036017F">
        <w:t xml:space="preserve"> </w:t>
      </w:r>
      <w:r w:rsidR="00510D28">
        <w:t>studied</w:t>
      </w:r>
      <w:r w:rsidR="0036017F">
        <w:t xml:space="preserve"> the sensitivity of the </w:t>
      </w:r>
      <w:r w:rsidR="00345926">
        <w:t>model-</w:t>
      </w:r>
      <w:r w:rsidR="0036017F">
        <w:t>inference</w:t>
      </w:r>
      <w:r w:rsidR="00345926">
        <w:t xml:space="preserve"> system</w:t>
      </w:r>
      <w:r w:rsidR="0036017F">
        <w:t xml:space="preserve"> to </w:t>
      </w:r>
      <w:r w:rsidR="0008343E">
        <w:t xml:space="preserve">this parameter. </w:t>
      </w:r>
      <w:r w:rsidR="007436B9">
        <w:t>The values</w:t>
      </w:r>
      <w:r w:rsidR="00017439">
        <w:t xml:space="preserve"> </w:t>
      </w:r>
      <w:r w:rsidR="00510D28">
        <w:t>are related to</w:t>
      </w:r>
      <w:r w:rsidR="007436B9">
        <w:t xml:space="preserve"> high, middle and low</w:t>
      </w:r>
      <w:r w:rsidR="003F32FD">
        <w:t xml:space="preserve"> importation</w:t>
      </w:r>
      <w:r w:rsidR="00BA4224">
        <w:t xml:space="preserve"> rate</w:t>
      </w:r>
      <w:r w:rsidR="00112804">
        <w:t xml:space="preserve">s </w:t>
      </w:r>
      <w:r w:rsidR="007436B9">
        <w:t>based on the literature review</w:t>
      </w:r>
      <w:r w:rsidR="000D353F">
        <w:t xml:space="preserve">, </w:t>
      </w:r>
      <w:r w:rsidR="00BD48E9">
        <w:t>also providing</w:t>
      </w:r>
      <w:r w:rsidR="000D353F">
        <w:t xml:space="preserve"> a picture of the uncertainty obtained for the estimates for </w:t>
      </w:r>
      <m:oMath>
        <m:r>
          <w:rPr>
            <w:rFonts w:ascii="Cambria Math" w:hAnsi="Cambria Math"/>
          </w:rPr>
          <m:t>β</m:t>
        </m:r>
      </m:oMath>
      <w:r w:rsidR="000D353F">
        <w:t xml:space="preserve"> and </w:t>
      </w:r>
      <m:oMath>
        <m:r>
          <w:rPr>
            <w:rFonts w:ascii="Cambria Math" w:hAnsi="Cambria Math"/>
          </w:rPr>
          <m:t>ρ</m:t>
        </m:r>
      </m:oMath>
      <w:r w:rsidR="0013677E">
        <w:t xml:space="preserve"> not only capture</w:t>
      </w:r>
      <w:r w:rsidR="007330C1">
        <w:t>d</w:t>
      </w:r>
      <w:r w:rsidR="0013677E">
        <w:t xml:space="preserve"> </w:t>
      </w:r>
      <w:r w:rsidR="00147ACA">
        <w:t xml:space="preserve">by </w:t>
      </w:r>
      <w:r w:rsidR="00677BC1">
        <w:t xml:space="preserve">the </w:t>
      </w:r>
      <w:r w:rsidR="00E72DC2">
        <w:t>model-inference system</w:t>
      </w:r>
      <w:r w:rsidR="00677BC1">
        <w:t>.</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3170F65D"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556469">
        <w:instrText xml:space="preserve"> ADDIN ZOTERO_ITEM CSL_CITATION {"citationID":"a2dk95f76sd","properties":{"formattedCitation":"{\\i{}(76)}","plainCitation":"(76)","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556469" w:rsidRPr="00556469">
        <w:rPr>
          <w:i/>
          <w:iCs/>
          <w:lang w:val="en-GB"/>
        </w:rPr>
        <w:t>(76)</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53BEFBD5" w:rsidR="001375A8" w:rsidRDefault="001375A8" w:rsidP="001375A8">
      <w:pPr>
        <w:pStyle w:val="ListParagraph"/>
        <w:numPr>
          <w:ilvl w:val="0"/>
          <w:numId w:val="8"/>
        </w:numPr>
        <w:rPr>
          <w:lang w:eastAsia="zh-CN"/>
        </w:rPr>
      </w:pPr>
      <w:r>
        <w:rPr>
          <w:lang w:eastAsia="zh-CN"/>
        </w:rPr>
        <w:t>Prevalence estimates.</w:t>
      </w:r>
      <w:r w:rsidR="00DE02AA">
        <w:rPr>
          <w:lang w:eastAsia="zh-CN"/>
        </w:rPr>
        <w:t xml:space="preserve"> </w:t>
      </w:r>
      <w:r w:rsidR="00DE02AA">
        <w:rPr>
          <w:color w:val="FF0000"/>
        </w:rPr>
        <w:t>(done)</w:t>
      </w:r>
    </w:p>
    <w:p w14:paraId="42D4EACA" w14:textId="7BA91554" w:rsidR="001375A8" w:rsidRPr="00CA25C9" w:rsidRDefault="001375A8" w:rsidP="001375A8">
      <w:pPr>
        <w:pStyle w:val="ListParagraph"/>
        <w:numPr>
          <w:ilvl w:val="0"/>
          <w:numId w:val="8"/>
        </w:numPr>
        <w:rPr>
          <w:lang w:eastAsia="zh-CN"/>
        </w:rPr>
      </w:pPr>
      <w:r>
        <w:rPr>
          <w:lang w:eastAsia="zh-CN"/>
        </w:rPr>
        <w:t>Understanding the effective sensitivity</w:t>
      </w:r>
      <w:r w:rsidR="00CA25C9">
        <w:rPr>
          <w:lang w:eastAsia="zh-CN"/>
        </w:rPr>
        <w:t xml:space="preserve"> </w:t>
      </w:r>
      <m:oMath>
        <m:r>
          <m:rPr>
            <m:sty m:val="p"/>
          </m:rPr>
          <w:rPr>
            <w:rFonts w:ascii="Cambria Math" w:hAnsi="Cambria Math"/>
            <w:lang w:eastAsia="zh-CN"/>
          </w:rPr>
          <m:t>ρ</m:t>
        </m:r>
      </m:oMath>
      <w:r>
        <w:rPr>
          <w:lang w:eastAsia="zh-CN"/>
        </w:rPr>
        <w:t>.</w:t>
      </w:r>
      <w:r w:rsidR="001D4FDA">
        <w:rPr>
          <w:lang w:eastAsia="zh-CN"/>
        </w:rPr>
        <w:t xml:space="preserve"> </w:t>
      </w:r>
      <w:r w:rsidR="00814B04">
        <w:rPr>
          <w:color w:val="FF0000"/>
        </w:rPr>
        <w:t>(done)</w:t>
      </w:r>
    </w:p>
    <w:p w14:paraId="16E9C902" w14:textId="1C6D26BB" w:rsidR="007E2F25" w:rsidRPr="001375A8" w:rsidRDefault="00D9666D" w:rsidP="001375A8">
      <w:pPr>
        <w:pStyle w:val="ListParagraph"/>
        <w:numPr>
          <w:ilvl w:val="0"/>
          <w:numId w:val="8"/>
        </w:numPr>
        <w:rPr>
          <w:lang w:eastAsia="zh-CN"/>
        </w:rPr>
      </w:pPr>
      <w:r>
        <w:rPr>
          <w:lang w:eastAsia="zh-CN"/>
        </w:rPr>
        <w:t>Simulation-based</w:t>
      </w:r>
      <w:r w:rsidR="007E2F25">
        <w:rPr>
          <w:lang w:eastAsia="zh-CN"/>
        </w:rPr>
        <w:t xml:space="preserve"> inference framework</w:t>
      </w:r>
      <w:r w:rsidR="00133F87">
        <w:rPr>
          <w:lang w:eastAsia="zh-CN"/>
        </w:rPr>
        <w:t>.</w:t>
      </w:r>
      <w:r w:rsidR="001D4FDA">
        <w:rPr>
          <w:lang w:eastAsia="zh-CN"/>
        </w:rPr>
        <w:t xml:space="preserve"> </w:t>
      </w:r>
      <w:r w:rsidR="001D4FDA">
        <w:rPr>
          <w:color w:val="FF0000"/>
        </w:rPr>
        <w:t>(done)</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20BD8DEE" w:rsidR="008668D0" w:rsidRPr="00F0438F" w:rsidRDefault="008668D0" w:rsidP="008668D0">
      <w:pPr>
        <w:numPr>
          <w:ilvl w:val="0"/>
          <w:numId w:val="5"/>
        </w:numPr>
        <w:textAlignment w:val="baseline"/>
        <w:rPr>
          <w:color w:val="000000"/>
        </w:rPr>
      </w:pPr>
      <w:r w:rsidRPr="00F0438F">
        <w:rPr>
          <w:color w:val="000000"/>
        </w:rPr>
        <w:t>Figure S1. Transfer matrices at</w:t>
      </w:r>
      <w:r w:rsidR="00C42CD1">
        <w:rPr>
          <w:color w:val="000000"/>
        </w:rPr>
        <w:t xml:space="preserve"> the</w:t>
      </w:r>
      <w:r w:rsidRPr="00F0438F">
        <w:rPr>
          <w:color w:val="000000"/>
        </w:rPr>
        <w:t xml:space="preserve"> ward and building </w:t>
      </w:r>
      <w:r w:rsidR="00C42CD1">
        <w:rPr>
          <w:color w:val="000000"/>
        </w:rPr>
        <w:t>levels</w:t>
      </w:r>
      <w:r w:rsidR="001D4FDA">
        <w:rPr>
          <w:color w:val="000000"/>
        </w:rPr>
        <w:t>.</w:t>
      </w:r>
      <w:r w:rsidR="00CE7E78">
        <w:rPr>
          <w:color w:val="000000"/>
        </w:rPr>
        <w:t xml:space="preserve"> </w:t>
      </w:r>
      <w:r w:rsidR="00CE7E78">
        <w:rPr>
          <w:color w:val="FF0000"/>
        </w:rPr>
        <w:t>(done)</w:t>
      </w:r>
    </w:p>
    <w:p w14:paraId="6B1242BE" w14:textId="62B7E433" w:rsidR="008668D0" w:rsidRPr="00F0438F" w:rsidRDefault="008668D0" w:rsidP="008668D0">
      <w:pPr>
        <w:numPr>
          <w:ilvl w:val="0"/>
          <w:numId w:val="5"/>
        </w:numPr>
        <w:textAlignment w:val="baseline"/>
        <w:rPr>
          <w:color w:val="000000"/>
        </w:rPr>
      </w:pPr>
      <w:r w:rsidRPr="00F0438F">
        <w:rPr>
          <w:color w:val="000000"/>
        </w:rPr>
        <w:t>Figure S2. Ward size distribution</w:t>
      </w:r>
      <w:r w:rsidR="001D4FDA">
        <w:rPr>
          <w:color w:val="000000"/>
        </w:rPr>
        <w:t>.</w:t>
      </w:r>
      <w:r w:rsidR="00CE7E78">
        <w:rPr>
          <w:color w:val="000000"/>
        </w:rPr>
        <w:t xml:space="preserve"> </w:t>
      </w:r>
      <w:r w:rsidR="00CE7E78">
        <w:rPr>
          <w:color w:val="FF0000"/>
        </w:rPr>
        <w:t>(done)</w:t>
      </w:r>
    </w:p>
    <w:p w14:paraId="36975BC6" w14:textId="59EB8066" w:rsidR="008668D0" w:rsidRPr="00F0438F" w:rsidRDefault="008668D0" w:rsidP="008668D0">
      <w:pPr>
        <w:numPr>
          <w:ilvl w:val="0"/>
          <w:numId w:val="5"/>
        </w:numPr>
        <w:textAlignment w:val="baseline"/>
        <w:rPr>
          <w:color w:val="000000"/>
        </w:rPr>
      </w:pPr>
      <w:r w:rsidRPr="00F0438F">
        <w:rPr>
          <w:color w:val="000000"/>
        </w:rPr>
        <w:t xml:space="preserve">Figure S3. Hospital traffic at </w:t>
      </w:r>
      <w:r w:rsidR="009021FF">
        <w:rPr>
          <w:color w:val="000000"/>
        </w:rPr>
        <w:t xml:space="preserve">the </w:t>
      </w:r>
      <w:r w:rsidRPr="00F0438F">
        <w:rPr>
          <w:color w:val="000000"/>
        </w:rPr>
        <w:t>building level</w:t>
      </w:r>
      <w:r w:rsidR="001D4FDA">
        <w:rPr>
          <w:color w:val="000000"/>
        </w:rPr>
        <w:t>.</w:t>
      </w:r>
      <w:r w:rsidR="00CE7E78">
        <w:rPr>
          <w:color w:val="000000"/>
        </w:rPr>
        <w:t xml:space="preserve"> </w:t>
      </w:r>
      <w:r w:rsidR="00CE7E78">
        <w:rPr>
          <w:color w:val="FF0000"/>
        </w:rPr>
        <w:t>(done)</w:t>
      </w:r>
    </w:p>
    <w:p w14:paraId="67A8925E" w14:textId="3AA9BA7F" w:rsidR="008668D0" w:rsidRPr="00F0438F" w:rsidRDefault="008668D0" w:rsidP="008668D0">
      <w:pPr>
        <w:numPr>
          <w:ilvl w:val="0"/>
          <w:numId w:val="5"/>
        </w:numPr>
        <w:textAlignment w:val="baseline"/>
        <w:rPr>
          <w:color w:val="000000"/>
        </w:rPr>
      </w:pPr>
      <w:r w:rsidRPr="00F0438F">
        <w:rPr>
          <w:color w:val="000000"/>
        </w:rPr>
        <w:t xml:space="preserve">Figure S4. Hospital traffic at </w:t>
      </w:r>
      <w:r w:rsidR="009021FF">
        <w:rPr>
          <w:color w:val="000000"/>
        </w:rPr>
        <w:t xml:space="preserve">the </w:t>
      </w:r>
      <w:r w:rsidRPr="00F0438F">
        <w:rPr>
          <w:color w:val="000000"/>
        </w:rPr>
        <w:t>ward level</w:t>
      </w:r>
      <w:r w:rsidR="001D4FDA">
        <w:rPr>
          <w:color w:val="000000"/>
        </w:rPr>
        <w:t>.</w:t>
      </w:r>
      <w:r w:rsidR="00CE7E78">
        <w:rPr>
          <w:color w:val="000000"/>
        </w:rPr>
        <w:t xml:space="preserve"> </w:t>
      </w:r>
      <w:r w:rsidR="00CE7E78">
        <w:rPr>
          <w:color w:val="FF0000"/>
        </w:rPr>
        <w:t>(done)</w:t>
      </w:r>
    </w:p>
    <w:p w14:paraId="49041F60" w14:textId="54C7CF3C"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r w:rsidR="001D4FDA">
        <w:rPr>
          <w:color w:val="000000"/>
        </w:rPr>
        <w:t>.</w:t>
      </w:r>
      <w:r w:rsidR="00CE7E78">
        <w:rPr>
          <w:color w:val="000000"/>
        </w:rPr>
        <w:t xml:space="preserve"> </w:t>
      </w:r>
      <w:r w:rsidR="00CE7E78">
        <w:rPr>
          <w:color w:val="FF0000"/>
        </w:rPr>
        <w:t>(done)</w:t>
      </w:r>
    </w:p>
    <w:p w14:paraId="3E34900C" w14:textId="3282428A" w:rsidR="008668D0" w:rsidRPr="00F0438F" w:rsidRDefault="008668D0" w:rsidP="008668D0">
      <w:pPr>
        <w:numPr>
          <w:ilvl w:val="0"/>
          <w:numId w:val="5"/>
        </w:numPr>
        <w:textAlignment w:val="baseline"/>
        <w:rPr>
          <w:color w:val="000000"/>
        </w:rPr>
      </w:pPr>
      <w:r w:rsidRPr="00F0438F">
        <w:rPr>
          <w:color w:val="000000"/>
        </w:rPr>
        <w:lastRenderedPageBreak/>
        <w:t xml:space="preserve">Figure S6. </w:t>
      </w:r>
      <w:r w:rsidR="00D0217B">
        <w:rPr>
          <w:color w:val="000000"/>
        </w:rPr>
        <w:t>Length of stay</w:t>
      </w:r>
      <w:r w:rsidRPr="00F0438F">
        <w:rPr>
          <w:color w:val="000000"/>
        </w:rPr>
        <w:t xml:space="preserve"> distributions at hospital and building </w:t>
      </w:r>
      <w:r w:rsidR="00AB5417">
        <w:rPr>
          <w:color w:val="000000"/>
        </w:rPr>
        <w:t>levels</w:t>
      </w:r>
      <w:r w:rsidR="001D4FDA">
        <w:rPr>
          <w:color w:val="000000"/>
        </w:rPr>
        <w:t>.</w:t>
      </w:r>
      <w:r w:rsidR="00D0217B">
        <w:rPr>
          <w:color w:val="000000"/>
        </w:rPr>
        <w:t xml:space="preserve"> </w:t>
      </w:r>
      <w:r w:rsidR="00D0217B">
        <w:rPr>
          <w:color w:val="FF0000"/>
        </w:rPr>
        <w:t>(done)</w:t>
      </w:r>
    </w:p>
    <w:p w14:paraId="018704F7" w14:textId="4A3F7143" w:rsidR="008668D0" w:rsidRPr="00F0438F" w:rsidRDefault="008668D0" w:rsidP="008668D0">
      <w:pPr>
        <w:numPr>
          <w:ilvl w:val="0"/>
          <w:numId w:val="5"/>
        </w:numPr>
        <w:textAlignment w:val="baseline"/>
        <w:rPr>
          <w:color w:val="000000"/>
        </w:rPr>
      </w:pPr>
      <w:r w:rsidRPr="00F0438F">
        <w:rPr>
          <w:color w:val="000000"/>
        </w:rPr>
        <w:t>Figure S7. Convergence plots of inferences</w:t>
      </w:r>
      <w:r w:rsidR="00B24DBE">
        <w:rPr>
          <w:color w:val="000000"/>
        </w:rPr>
        <w:t xml:space="preserve"> for synthetic data</w:t>
      </w:r>
      <w:r w:rsidR="001D4FDA">
        <w:rPr>
          <w:color w:val="000000"/>
        </w:rPr>
        <w:t>.</w:t>
      </w:r>
      <w:r w:rsidR="0008318B">
        <w:rPr>
          <w:color w:val="000000"/>
        </w:rPr>
        <w:t xml:space="preserve"> </w:t>
      </w:r>
      <w:r w:rsidR="0008318B">
        <w:rPr>
          <w:color w:val="FF0000"/>
        </w:rPr>
        <w:t>(done)</w:t>
      </w:r>
    </w:p>
    <w:p w14:paraId="33D61AB9" w14:textId="4B1730C2" w:rsidR="008668D0" w:rsidRPr="00F0438F" w:rsidRDefault="008668D0" w:rsidP="00C45C9B">
      <w:pPr>
        <w:numPr>
          <w:ilvl w:val="0"/>
          <w:numId w:val="5"/>
        </w:numPr>
        <w:textAlignment w:val="baseline"/>
        <w:rPr>
          <w:color w:val="000000"/>
        </w:rPr>
      </w:pPr>
      <w:r w:rsidRPr="00F0438F">
        <w:rPr>
          <w:color w:val="000000"/>
        </w:rPr>
        <w:t xml:space="preserve">Figure S8. </w:t>
      </w:r>
      <w:r w:rsidR="00E436C8">
        <w:rPr>
          <w:color w:val="000000"/>
        </w:rPr>
        <w:t>Goodness-of-fit of posterior inferences on synthetic data</w:t>
      </w:r>
      <w:r w:rsidR="009D41D2">
        <w:rPr>
          <w:color w:val="000000"/>
        </w:rPr>
        <w:t>, Monte Carlo and statistical uncertainty analysis</w:t>
      </w:r>
      <w:r w:rsidR="001D4FDA">
        <w:rPr>
          <w:color w:val="000000"/>
        </w:rPr>
        <w:t>.</w:t>
      </w:r>
      <w:r w:rsidR="00791699">
        <w:rPr>
          <w:color w:val="000000"/>
        </w:rPr>
        <w:t xml:space="preserve"> </w:t>
      </w:r>
      <w:r w:rsidR="00791699">
        <w:rPr>
          <w:color w:val="FF0000"/>
        </w:rPr>
        <w:t>(done)</w:t>
      </w:r>
    </w:p>
    <w:p w14:paraId="37CBFE61" w14:textId="1902BE71" w:rsidR="008668D0" w:rsidRPr="00F0438F" w:rsidRDefault="008668D0" w:rsidP="008668D0">
      <w:pPr>
        <w:numPr>
          <w:ilvl w:val="0"/>
          <w:numId w:val="5"/>
        </w:numPr>
        <w:textAlignment w:val="baseline"/>
        <w:rPr>
          <w:color w:val="000000"/>
        </w:rPr>
      </w:pPr>
      <w:r w:rsidRPr="00F0438F">
        <w:rPr>
          <w:color w:val="000000"/>
        </w:rPr>
        <w:t xml:space="preserve">Figure S9. </w:t>
      </w:r>
      <w:r w:rsidR="00CC238E">
        <w:rPr>
          <w:color w:val="000000"/>
        </w:rPr>
        <w:t>Hospital-level</w:t>
      </w:r>
      <w:r w:rsidRPr="00F0438F">
        <w:rPr>
          <w:color w:val="000000"/>
        </w:rPr>
        <w:t xml:space="preserve"> simulation of synthetic tests and calibration</w:t>
      </w:r>
      <w:r w:rsidR="001D4FDA">
        <w:rPr>
          <w:color w:val="000000"/>
        </w:rPr>
        <w:t>.</w:t>
      </w:r>
      <w:r w:rsidR="00791699">
        <w:rPr>
          <w:color w:val="000000"/>
        </w:rPr>
        <w:t xml:space="preserve"> </w:t>
      </w:r>
      <w:r w:rsidR="00791699">
        <w:rPr>
          <w:color w:val="FF0000"/>
        </w:rPr>
        <w:t>(done)</w:t>
      </w:r>
    </w:p>
    <w:p w14:paraId="27EAA60B" w14:textId="47834786" w:rsidR="008668D0" w:rsidRPr="00F0438F" w:rsidRDefault="008668D0" w:rsidP="008668D0">
      <w:pPr>
        <w:numPr>
          <w:ilvl w:val="0"/>
          <w:numId w:val="7"/>
        </w:numPr>
        <w:textAlignment w:val="baseline"/>
        <w:rPr>
          <w:color w:val="000000"/>
        </w:rPr>
      </w:pPr>
      <w:r w:rsidRPr="00F0438F">
        <w:rPr>
          <w:color w:val="000000"/>
        </w:rPr>
        <w:t xml:space="preserve">Figure S10. </w:t>
      </w:r>
      <w:r w:rsidR="00F212DD">
        <w:rPr>
          <w:color w:val="000000"/>
        </w:rPr>
        <w:t>Marginal posterior parameter estimates for each pathogen</w:t>
      </w:r>
      <w:r w:rsidR="001D4FDA">
        <w:rPr>
          <w:color w:val="000000"/>
        </w:rPr>
        <w:t>.</w:t>
      </w:r>
      <w:r w:rsidR="00F37628">
        <w:rPr>
          <w:color w:val="000000"/>
        </w:rPr>
        <w:t xml:space="preserve"> </w:t>
      </w:r>
      <w:r w:rsidR="00F37628">
        <w:rPr>
          <w:color w:val="FF0000"/>
        </w:rPr>
        <w:t>(done)</w:t>
      </w:r>
    </w:p>
    <w:p w14:paraId="6FF0CB36" w14:textId="05E1E24D" w:rsidR="008668D0" w:rsidRPr="00F0438F" w:rsidRDefault="008668D0" w:rsidP="008668D0">
      <w:pPr>
        <w:numPr>
          <w:ilvl w:val="0"/>
          <w:numId w:val="7"/>
        </w:numPr>
        <w:textAlignment w:val="baseline"/>
        <w:rPr>
          <w:color w:val="000000"/>
        </w:rPr>
      </w:pPr>
      <w:r w:rsidRPr="00F0438F">
        <w:rPr>
          <w:color w:val="000000"/>
        </w:rPr>
        <w:t xml:space="preserve">Figure S11. Simulation at </w:t>
      </w:r>
      <w:r w:rsidR="00676C2F">
        <w:rPr>
          <w:color w:val="000000"/>
        </w:rPr>
        <w:t xml:space="preserve">the </w:t>
      </w:r>
      <w:r w:rsidRPr="00F0438F">
        <w:rPr>
          <w:color w:val="000000"/>
        </w:rPr>
        <w:t xml:space="preserve">building level and </w:t>
      </w:r>
      <w:r w:rsidR="00DC19F6">
        <w:rPr>
          <w:color w:val="000000"/>
        </w:rPr>
        <w:t>reliability plot</w:t>
      </w:r>
      <w:r w:rsidRPr="00F0438F">
        <w:rPr>
          <w:color w:val="000000"/>
        </w:rPr>
        <w:t xml:space="preserve"> for each pathogen.</w:t>
      </w:r>
      <w:r w:rsidR="00344EF7">
        <w:rPr>
          <w:color w:val="000000"/>
        </w:rPr>
        <w:t xml:space="preserve"> </w:t>
      </w:r>
      <w:r w:rsidR="00344EF7">
        <w:rPr>
          <w:color w:val="FF0000"/>
        </w:rPr>
        <w:t>(done)</w:t>
      </w:r>
    </w:p>
    <w:p w14:paraId="18690F3E" w14:textId="6416F2EB" w:rsidR="00405AEA" w:rsidRPr="00405AEA" w:rsidRDefault="008668D0" w:rsidP="008668D0">
      <w:pPr>
        <w:numPr>
          <w:ilvl w:val="0"/>
          <w:numId w:val="7"/>
        </w:numPr>
        <w:textAlignment w:val="baseline"/>
        <w:rPr>
          <w:color w:val="000000"/>
        </w:rPr>
      </w:pPr>
      <w:r w:rsidRPr="00F0438F">
        <w:rPr>
          <w:color w:val="000000"/>
        </w:rPr>
        <w:t xml:space="preserve">Figure S12. </w:t>
      </w:r>
      <w:r w:rsidR="00405AEA">
        <w:rPr>
          <w:color w:val="000000"/>
        </w:rPr>
        <w:t xml:space="preserve">Understanding the effective sensitivity </w:t>
      </w:r>
      <m:oMath>
        <m:r>
          <m:rPr>
            <m:sty m:val="p"/>
          </m:rPr>
          <w:rPr>
            <w:rFonts w:ascii="Cambria Math" w:hAnsi="Cambria Math"/>
            <w:color w:val="000000"/>
          </w:rPr>
          <m:t>ρ</m:t>
        </m:r>
      </m:oMath>
      <w:r w:rsidR="001D4FDA">
        <w:rPr>
          <w:color w:val="000000"/>
        </w:rPr>
        <w:t>.</w:t>
      </w:r>
      <w:r w:rsidR="00434F6D">
        <w:rPr>
          <w:color w:val="000000"/>
        </w:rPr>
        <w:t xml:space="preserve"> </w:t>
      </w:r>
      <w:r w:rsidR="00434F6D">
        <w:rPr>
          <w:color w:val="FF0000"/>
        </w:rPr>
        <w:t>(done)</w:t>
      </w:r>
    </w:p>
    <w:p w14:paraId="2EE6ADCD" w14:textId="3E08A4D5" w:rsidR="008668D0" w:rsidRPr="00F0438F" w:rsidRDefault="008668D0" w:rsidP="008668D0">
      <w:pPr>
        <w:numPr>
          <w:ilvl w:val="0"/>
          <w:numId w:val="7"/>
        </w:numPr>
        <w:textAlignment w:val="baseline"/>
        <w:rPr>
          <w:color w:val="000000"/>
        </w:rPr>
      </w:pPr>
      <w:r w:rsidRPr="00F0438F">
        <w:rPr>
          <w:color w:val="000000"/>
        </w:rPr>
        <w:t xml:space="preserve">Figure S13. </w:t>
      </w:r>
      <w:r w:rsidR="00AB5417">
        <w:rPr>
          <w:color w:val="000000"/>
        </w:rPr>
        <w:t xml:space="preserve">Total </w:t>
      </w:r>
      <w:r w:rsidRPr="00F0438F">
        <w:rPr>
          <w:color w:val="000000"/>
        </w:rPr>
        <w:t>clinical cultures in each hospital and its buildings.</w:t>
      </w:r>
      <w:r w:rsidR="00A41ABB">
        <w:rPr>
          <w:color w:val="000000"/>
        </w:rPr>
        <w:t xml:space="preserve"> </w:t>
      </w:r>
      <w:r w:rsidR="00A41ABB">
        <w:rPr>
          <w:color w:val="FF0000"/>
        </w:rPr>
        <w:t>(done)</w:t>
      </w:r>
    </w:p>
    <w:p w14:paraId="62A6598D" w14:textId="1298BDD4" w:rsidR="008668D0" w:rsidRPr="00F0438F" w:rsidRDefault="008668D0" w:rsidP="008668D0">
      <w:pPr>
        <w:numPr>
          <w:ilvl w:val="0"/>
          <w:numId w:val="7"/>
        </w:numPr>
        <w:textAlignment w:val="baseline"/>
        <w:rPr>
          <w:color w:val="000000"/>
        </w:rPr>
      </w:pPr>
      <w:r w:rsidRPr="00F0438F">
        <w:rPr>
          <w:color w:val="000000"/>
        </w:rPr>
        <w:t xml:space="preserve">Figure S14. </w:t>
      </w:r>
      <w:r w:rsidR="00AB5417">
        <w:rPr>
          <w:color w:val="000000"/>
        </w:rPr>
        <w:t>Clin</w:t>
      </w:r>
      <w:r w:rsidR="00EE0DD2">
        <w:rPr>
          <w:color w:val="000000"/>
        </w:rPr>
        <w:t>i</w:t>
      </w:r>
      <w:r w:rsidR="00AB5417">
        <w:rPr>
          <w:color w:val="000000"/>
        </w:rPr>
        <w:t>cal</w:t>
      </w:r>
      <w:r w:rsidRPr="00F0438F">
        <w:rPr>
          <w:color w:val="000000"/>
        </w:rPr>
        <w:t xml:space="preserve"> cultures per ward.</w:t>
      </w:r>
      <w:r w:rsidR="00A41ABB">
        <w:rPr>
          <w:color w:val="000000"/>
        </w:rPr>
        <w:t xml:space="preserve"> </w:t>
      </w:r>
      <w:r w:rsidR="00A41ABB">
        <w:rPr>
          <w:color w:val="FF0000"/>
        </w:rPr>
        <w:t>(done)</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795FA9" w:rsidRDefault="00E6133D" w:rsidP="00C7620C">
      <w:pPr>
        <w:pBdr>
          <w:top w:val="nil"/>
          <w:left w:val="nil"/>
          <w:bottom w:val="nil"/>
          <w:right w:val="nil"/>
          <w:between w:val="nil"/>
        </w:pBdr>
        <w:contextualSpacing/>
        <w:rPr>
          <w:b/>
          <w:color w:val="000000"/>
        </w:rPr>
      </w:pPr>
      <w:r w:rsidRPr="00795FA9">
        <w:rPr>
          <w:b/>
          <w:color w:val="000000"/>
        </w:rPr>
        <w:t>Acknowledgments</w:t>
      </w:r>
    </w:p>
    <w:p w14:paraId="5657C956" w14:textId="77777777" w:rsidR="00E6133D" w:rsidRPr="00795FA9" w:rsidRDefault="00E6133D" w:rsidP="00C7620C">
      <w:pPr>
        <w:pBdr>
          <w:top w:val="nil"/>
          <w:left w:val="nil"/>
          <w:bottom w:val="nil"/>
          <w:right w:val="nil"/>
          <w:between w:val="nil"/>
        </w:pBdr>
        <w:contextualSpacing/>
        <w:rPr>
          <w:b/>
          <w:color w:val="000000"/>
        </w:rPr>
      </w:pPr>
    </w:p>
    <w:p w14:paraId="557C004D" w14:textId="19E32750" w:rsidR="00980C22" w:rsidRPr="00795FA9" w:rsidRDefault="008D7B47" w:rsidP="00C7620C">
      <w:pPr>
        <w:pBdr>
          <w:top w:val="nil"/>
          <w:left w:val="nil"/>
          <w:bottom w:val="nil"/>
          <w:right w:val="nil"/>
          <w:between w:val="nil"/>
        </w:pBdr>
        <w:contextualSpacing/>
        <w:jc w:val="both"/>
        <w:rPr>
          <w:color w:val="000000"/>
        </w:rPr>
      </w:pPr>
      <w:r w:rsidRPr="00795FA9">
        <w:rPr>
          <w:color w:val="000000"/>
        </w:rPr>
        <w:t>This study was supported by funding from the Centers for Disease Control and Prevention U01CK000592 and 75D30122C14289. We thank Matteo Perini</w:t>
      </w:r>
      <w:r w:rsidR="00780C38" w:rsidRPr="00795FA9">
        <w:rPr>
          <w:color w:val="000000"/>
        </w:rPr>
        <w:t xml:space="preserve">, the Shaman lab </w:t>
      </w:r>
      <w:r w:rsidRPr="00795FA9">
        <w:rPr>
          <w:color w:val="000000"/>
        </w:rPr>
        <w:t xml:space="preserve">and the </w:t>
      </w:r>
      <w:r w:rsidR="000221F7" w:rsidRPr="00795FA9">
        <w:rPr>
          <w:color w:val="000000"/>
        </w:rPr>
        <w:t>CDC Modeling Infectious Diseases in Healthcare Network (MInD – Healthcare)</w:t>
      </w:r>
      <w:r w:rsidRPr="00795FA9">
        <w:rPr>
          <w:color w:val="000000"/>
        </w:rPr>
        <w:t xml:space="preserve"> for comments and discussions.</w:t>
      </w:r>
    </w:p>
    <w:p w14:paraId="1124750D" w14:textId="77777777" w:rsidR="00E6133D" w:rsidRPr="00795FA9" w:rsidRDefault="00E6133D" w:rsidP="00C7620C">
      <w:pPr>
        <w:pBdr>
          <w:top w:val="nil"/>
          <w:left w:val="nil"/>
          <w:bottom w:val="nil"/>
          <w:right w:val="nil"/>
          <w:between w:val="nil"/>
        </w:pBdr>
        <w:contextualSpacing/>
        <w:rPr>
          <w:color w:val="000000"/>
        </w:rPr>
      </w:pPr>
    </w:p>
    <w:p w14:paraId="40754EEF" w14:textId="77777777" w:rsidR="009C592E" w:rsidRPr="00795FA9" w:rsidRDefault="008668D0" w:rsidP="008668D0">
      <w:pPr>
        <w:jc w:val="both"/>
        <w:rPr>
          <w:b/>
        </w:rPr>
      </w:pPr>
      <w:r w:rsidRPr="00795FA9">
        <w:rPr>
          <w:b/>
        </w:rPr>
        <w:t xml:space="preserve">Author Contributions: </w:t>
      </w:r>
    </w:p>
    <w:p w14:paraId="31CB1445" w14:textId="098CF7B9" w:rsidR="009C592E" w:rsidRPr="00795FA9" w:rsidRDefault="009C592E" w:rsidP="008668D0">
      <w:pPr>
        <w:jc w:val="both"/>
      </w:pPr>
      <w:r w:rsidRPr="00795FA9">
        <w:rPr>
          <w:b/>
        </w:rPr>
        <w:tab/>
      </w:r>
      <w:r w:rsidRPr="00795FA9">
        <w:rPr>
          <w:bCs/>
        </w:rPr>
        <w:t xml:space="preserve">Conceptualization: </w:t>
      </w:r>
      <w:r w:rsidRPr="00795FA9">
        <w:t>J.C.V., A.C.U., S.P. and J.S.</w:t>
      </w:r>
    </w:p>
    <w:p w14:paraId="46DCE0B6" w14:textId="1E108DE5" w:rsidR="00576076" w:rsidRPr="00795FA9" w:rsidRDefault="00576076" w:rsidP="008668D0">
      <w:pPr>
        <w:jc w:val="both"/>
      </w:pPr>
      <w:r w:rsidRPr="00795FA9">
        <w:tab/>
        <w:t>Data curation: J.Z. and L.W.</w:t>
      </w:r>
    </w:p>
    <w:p w14:paraId="7BF61A46" w14:textId="18E9B476" w:rsidR="00576076" w:rsidRPr="00795FA9" w:rsidRDefault="00576076" w:rsidP="008668D0">
      <w:pPr>
        <w:jc w:val="both"/>
      </w:pPr>
      <w:r w:rsidRPr="00795FA9">
        <w:tab/>
        <w:t>Data processing: J.C.V. and R.Y.</w:t>
      </w:r>
    </w:p>
    <w:p w14:paraId="567698C2" w14:textId="0926F151" w:rsidR="009C592E" w:rsidRPr="00795FA9" w:rsidRDefault="009C592E" w:rsidP="008668D0">
      <w:pPr>
        <w:jc w:val="both"/>
      </w:pPr>
      <w:r w:rsidRPr="00795FA9">
        <w:tab/>
        <w:t>Methodology: J.C.V.,</w:t>
      </w:r>
      <w:r w:rsidR="00A62ECD" w:rsidRPr="00795FA9">
        <w:t xml:space="preserve"> </w:t>
      </w:r>
      <w:r w:rsidR="005F5757" w:rsidRPr="00795FA9">
        <w:t>T</w:t>
      </w:r>
      <w:r w:rsidR="00A62ECD" w:rsidRPr="00795FA9">
        <w:t>.</w:t>
      </w:r>
      <w:r w:rsidR="005F5757" w:rsidRPr="00795FA9">
        <w:t>R</w:t>
      </w:r>
      <w:r w:rsidR="00A62ECD" w:rsidRPr="00795FA9">
        <w:t>.</w:t>
      </w:r>
      <w:r w:rsidR="003179E9" w:rsidRPr="00795FA9">
        <w:t>,</w:t>
      </w:r>
      <w:r w:rsidRPr="00795FA9">
        <w:t xml:space="preserve"> S.P. and J.S.</w:t>
      </w:r>
    </w:p>
    <w:p w14:paraId="79FC1151" w14:textId="35EC7427" w:rsidR="009C592E" w:rsidRPr="00795FA9" w:rsidRDefault="009C592E" w:rsidP="008668D0">
      <w:pPr>
        <w:jc w:val="both"/>
        <w:rPr>
          <w:bCs/>
        </w:rPr>
      </w:pPr>
      <w:r w:rsidRPr="00795FA9">
        <w:rPr>
          <w:bCs/>
        </w:rPr>
        <w:tab/>
        <w:t>Investigation: J.C.V.</w:t>
      </w:r>
      <w:r w:rsidR="00B05C0A" w:rsidRPr="00795FA9">
        <w:rPr>
          <w:bCs/>
        </w:rPr>
        <w:t>,</w:t>
      </w:r>
      <w:r w:rsidR="00C476C0" w:rsidRPr="00795FA9">
        <w:rPr>
          <w:bCs/>
        </w:rPr>
        <w:t xml:space="preserve"> R.Y., A.C.U., J.Z., S.P. and J.S.</w:t>
      </w:r>
    </w:p>
    <w:p w14:paraId="2BE4A2EA" w14:textId="7D4ABF26" w:rsidR="00576076" w:rsidRPr="00795FA9" w:rsidRDefault="009C592E" w:rsidP="008668D0">
      <w:pPr>
        <w:jc w:val="both"/>
        <w:rPr>
          <w:bCs/>
        </w:rPr>
      </w:pPr>
      <w:r w:rsidRPr="00795FA9">
        <w:rPr>
          <w:bCs/>
        </w:rPr>
        <w:tab/>
        <w:t>Visualization:</w:t>
      </w:r>
      <w:r w:rsidR="002C4682" w:rsidRPr="00795FA9">
        <w:rPr>
          <w:bCs/>
        </w:rPr>
        <w:t xml:space="preserve"> J.C.V</w:t>
      </w:r>
      <w:r w:rsidR="00A62ECD" w:rsidRPr="00795FA9">
        <w:rPr>
          <w:bCs/>
        </w:rPr>
        <w:t>.</w:t>
      </w:r>
    </w:p>
    <w:p w14:paraId="3BD018CC" w14:textId="6AE39B3F" w:rsidR="009C592E" w:rsidRPr="00795FA9" w:rsidRDefault="009C592E" w:rsidP="008668D0">
      <w:pPr>
        <w:jc w:val="both"/>
        <w:rPr>
          <w:bCs/>
        </w:rPr>
      </w:pPr>
      <w:r w:rsidRPr="00795FA9">
        <w:rPr>
          <w:bCs/>
        </w:rPr>
        <w:tab/>
        <w:t>Funding acquisition:</w:t>
      </w:r>
      <w:r w:rsidR="002C4682" w:rsidRPr="00795FA9">
        <w:rPr>
          <w:bCs/>
        </w:rPr>
        <w:t xml:space="preserve"> S.P. and J.S.</w:t>
      </w:r>
    </w:p>
    <w:p w14:paraId="642C4A23" w14:textId="3A9159DF" w:rsidR="009C592E" w:rsidRPr="00795FA9" w:rsidRDefault="009C592E" w:rsidP="008668D0">
      <w:pPr>
        <w:jc w:val="both"/>
        <w:rPr>
          <w:bCs/>
        </w:rPr>
      </w:pPr>
      <w:r w:rsidRPr="00795FA9">
        <w:rPr>
          <w:bCs/>
        </w:rPr>
        <w:tab/>
        <w:t>Project administration:</w:t>
      </w:r>
      <w:r w:rsidR="002C4682" w:rsidRPr="00795FA9">
        <w:rPr>
          <w:bCs/>
        </w:rPr>
        <w:t xml:space="preserve"> J.C.V., S.P. and J.S.</w:t>
      </w:r>
    </w:p>
    <w:p w14:paraId="04EDCFA5" w14:textId="5692AEBF" w:rsidR="009C592E" w:rsidRPr="00795FA9" w:rsidRDefault="009C592E" w:rsidP="008668D0">
      <w:pPr>
        <w:jc w:val="both"/>
        <w:rPr>
          <w:bCs/>
        </w:rPr>
      </w:pPr>
      <w:r w:rsidRPr="00795FA9">
        <w:rPr>
          <w:bCs/>
        </w:rPr>
        <w:tab/>
        <w:t>Supervision:</w:t>
      </w:r>
      <w:r w:rsidR="002C4682" w:rsidRPr="00795FA9">
        <w:rPr>
          <w:bCs/>
        </w:rPr>
        <w:t xml:space="preserve"> S.P. and J.S.</w:t>
      </w:r>
    </w:p>
    <w:p w14:paraId="274E8F82" w14:textId="13EB59A1" w:rsidR="009C592E" w:rsidRPr="00795FA9" w:rsidRDefault="009C592E" w:rsidP="008668D0">
      <w:pPr>
        <w:jc w:val="both"/>
        <w:rPr>
          <w:bCs/>
        </w:rPr>
      </w:pPr>
      <w:r w:rsidRPr="00795FA9">
        <w:rPr>
          <w:bCs/>
        </w:rPr>
        <w:tab/>
        <w:t>Writing - original draft:</w:t>
      </w:r>
      <w:r w:rsidR="002C4682" w:rsidRPr="00795FA9">
        <w:rPr>
          <w:bCs/>
        </w:rPr>
        <w:t xml:space="preserve"> J.C.V.</w:t>
      </w:r>
    </w:p>
    <w:p w14:paraId="678EE5D4" w14:textId="7D80D4BE" w:rsidR="009C592E" w:rsidRPr="00795FA9" w:rsidRDefault="009C592E" w:rsidP="008668D0">
      <w:pPr>
        <w:jc w:val="both"/>
        <w:rPr>
          <w:bCs/>
        </w:rPr>
      </w:pPr>
      <w:r w:rsidRPr="00795FA9">
        <w:rPr>
          <w:bCs/>
        </w:rPr>
        <w:tab/>
        <w:t xml:space="preserve">Writing - review &amp; editing: </w:t>
      </w:r>
      <w:r w:rsidRPr="00795FA9">
        <w:t>All authors revised and reviewed the manuscript.</w:t>
      </w:r>
    </w:p>
    <w:p w14:paraId="0E7E26AE" w14:textId="77777777" w:rsidR="008668D0" w:rsidRPr="00795FA9" w:rsidRDefault="008668D0" w:rsidP="008668D0">
      <w:pPr>
        <w:jc w:val="both"/>
      </w:pPr>
    </w:p>
    <w:p w14:paraId="189E9FDB" w14:textId="77777777" w:rsidR="008668D0" w:rsidRPr="00795FA9" w:rsidRDefault="008668D0" w:rsidP="008668D0">
      <w:pPr>
        <w:jc w:val="both"/>
      </w:pPr>
      <w:r w:rsidRPr="00795FA9">
        <w:rPr>
          <w:b/>
        </w:rPr>
        <w:t xml:space="preserve">Competing Interest Statement: </w:t>
      </w:r>
      <w:r w:rsidRPr="00795FA9">
        <w:t>J.S. and Columbia University disclose partial ownership of SK Analytics. J.S. discloses consulting for BNI. ACU discloses research support from Merck. All other authors declare no competing interests.</w:t>
      </w:r>
    </w:p>
    <w:p w14:paraId="717C0F46" w14:textId="77777777" w:rsidR="00214969" w:rsidRPr="00795FA9" w:rsidRDefault="00214969" w:rsidP="008668D0">
      <w:pPr>
        <w:jc w:val="both"/>
        <w:rPr>
          <w:b/>
          <w:bCs/>
        </w:rPr>
      </w:pPr>
    </w:p>
    <w:p w14:paraId="4F88A1B0" w14:textId="276617AA" w:rsidR="00214969" w:rsidRPr="00795FA9" w:rsidRDefault="00214969" w:rsidP="008668D0">
      <w:pPr>
        <w:jc w:val="both"/>
      </w:pPr>
      <w:r w:rsidRPr="00795FA9">
        <w:rPr>
          <w:b/>
          <w:bCs/>
        </w:rPr>
        <w:t xml:space="preserve">Data and materials availability: </w:t>
      </w:r>
      <w:r w:rsidR="005C4C42" w:rsidRPr="00795FA9">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795FA9" w:rsidRDefault="008668D0" w:rsidP="008668D0">
      <w:pPr>
        <w:jc w:val="both"/>
      </w:pPr>
    </w:p>
    <w:p w14:paraId="6DEA513F" w14:textId="4D6CAF0A" w:rsidR="008668D0" w:rsidRPr="00795FA9" w:rsidRDefault="008668D0" w:rsidP="008668D0">
      <w:r w:rsidRPr="00795FA9">
        <w:rPr>
          <w:b/>
        </w:rPr>
        <w:t xml:space="preserve">Keywords: </w:t>
      </w:r>
      <w:r w:rsidRPr="00795FA9">
        <w:t>epidemiology</w:t>
      </w:r>
      <w:r w:rsidR="00700744">
        <w:t>, transmis</w:t>
      </w:r>
      <w:r w:rsidR="00E21C91">
        <w:t>sion</w:t>
      </w:r>
      <w:r w:rsidR="007D6634">
        <w:t>, surveillance</w:t>
      </w:r>
      <w:r w:rsidR="001F3BDD">
        <w:t>,</w:t>
      </w:r>
      <w:r w:rsidR="000735E2">
        <w:t xml:space="preserve"> </w:t>
      </w:r>
      <w:r w:rsidRPr="00795FA9">
        <w:t>micro</w:t>
      </w:r>
      <w:r w:rsidR="004638A4">
        <w:t>-</w:t>
      </w:r>
      <w:r w:rsidRPr="00795FA9">
        <w:t>organisms</w:t>
      </w:r>
      <w:r w:rsidR="0079028E">
        <w:t>, bacterial</w:t>
      </w:r>
      <w:r w:rsidR="00A34254">
        <w:t xml:space="preserve"> </w:t>
      </w:r>
      <w:r w:rsidR="0079028E">
        <w:t>pathogens</w:t>
      </w:r>
      <w:r w:rsidRPr="00795FA9">
        <w:t>, antimicrobial resistance, Bayesian inference, agent-based model</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A1600A" w:rsidRDefault="004069B1" w:rsidP="004069B1">
      <w:pPr>
        <w:ind w:left="720"/>
        <w:contextualSpacing/>
      </w:pPr>
      <w:r w:rsidRPr="00A1600A">
        <w:t>Main Text</w:t>
      </w:r>
    </w:p>
    <w:p w14:paraId="591583BA" w14:textId="77777777" w:rsidR="004069B1" w:rsidRPr="00A1600A" w:rsidRDefault="004069B1" w:rsidP="004069B1">
      <w:r w:rsidRPr="00A1600A">
        <w:tab/>
        <w:t>Figures 1 to 6</w:t>
      </w:r>
    </w:p>
    <w:p w14:paraId="296B5222" w14:textId="02EF1E8D" w:rsidR="004069B1" w:rsidRPr="00A1600A" w:rsidRDefault="004069B1" w:rsidP="004069B1">
      <w:pPr>
        <w:ind w:left="720"/>
      </w:pPr>
      <w:r w:rsidRPr="00A1600A">
        <w:tab/>
        <w:t xml:space="preserve">Figure 1. </w:t>
      </w:r>
      <w:r w:rsidR="002D5660" w:rsidRPr="00A1600A">
        <w:t>Data: empirical colonization of microbial organisms, hospital admissions and number of clinical cultures.</w:t>
      </w:r>
    </w:p>
    <w:p w14:paraId="153ABAD8" w14:textId="02841D1C" w:rsidR="004069B1" w:rsidRPr="00A1600A" w:rsidRDefault="004069B1" w:rsidP="004069B1">
      <w:pPr>
        <w:ind w:left="720"/>
      </w:pPr>
      <w:r w:rsidRPr="00A1600A">
        <w:tab/>
        <w:t xml:space="preserve">Figure 2. </w:t>
      </w:r>
      <w:r w:rsidR="00A1600A" w:rsidRPr="00A1600A">
        <w:t xml:space="preserve">Identifiability, </w:t>
      </w:r>
      <w:r w:rsidR="00A1600A">
        <w:t>parameter</w:t>
      </w:r>
      <w:r w:rsidR="00A1600A" w:rsidRPr="00A1600A">
        <w:t xml:space="preserve"> estimates of simulated data.</w:t>
      </w:r>
    </w:p>
    <w:p w14:paraId="091EB7CE" w14:textId="1949A50D" w:rsidR="004069B1" w:rsidRPr="00A1600A" w:rsidRDefault="004069B1" w:rsidP="004069B1">
      <w:pPr>
        <w:ind w:left="720"/>
      </w:pPr>
      <w:r w:rsidRPr="00A1600A">
        <w:tab/>
        <w:t xml:space="preserve">Figure 3. </w:t>
      </w:r>
      <w:r w:rsidR="00A1600A" w:rsidRPr="00A1600A">
        <w:rPr>
          <w:color w:val="000000"/>
        </w:rPr>
        <w:t>Parameter estimates of pathogenic bacteria</w:t>
      </w:r>
      <w:r w:rsidR="005A5157">
        <w:rPr>
          <w:color w:val="000000"/>
        </w:rPr>
        <w:t xml:space="preserve"> using clincal culture data</w:t>
      </w:r>
      <w:r w:rsidR="00A47161">
        <w:rPr>
          <w:color w:val="000000"/>
        </w:rPr>
        <w:t>.</w:t>
      </w:r>
    </w:p>
    <w:p w14:paraId="26AFF576" w14:textId="38595833" w:rsidR="00066B88" w:rsidRDefault="004069B1" w:rsidP="00066B88">
      <w:pPr>
        <w:ind w:firstLine="720"/>
      </w:pPr>
      <w:r w:rsidRPr="00A1600A">
        <w:tab/>
        <w:t xml:space="preserve">Figure 4. </w:t>
      </w:r>
      <w:r w:rsidR="00066B88" w:rsidRPr="00066B88">
        <w:t xml:space="preserve">Hospital level fit and </w:t>
      </w:r>
      <w:r w:rsidR="00602273">
        <w:t>reliability plots</w:t>
      </w:r>
      <w:r w:rsidR="00066B88">
        <w:t>.</w:t>
      </w:r>
    </w:p>
    <w:p w14:paraId="505E8CE8" w14:textId="1BBFC331" w:rsidR="004069B1" w:rsidRPr="00A1600A" w:rsidRDefault="004069B1" w:rsidP="00066B88">
      <w:pPr>
        <w:ind w:firstLine="720"/>
      </w:pPr>
      <w:r w:rsidRPr="00A1600A">
        <w:t> </w:t>
      </w:r>
    </w:p>
    <w:p w14:paraId="56508535" w14:textId="77777777" w:rsidR="004069B1" w:rsidRPr="00A1600A" w:rsidRDefault="004069B1" w:rsidP="004069B1">
      <w:r w:rsidRPr="00A1600A">
        <w:tab/>
        <w:t>Tables 1 to 2</w:t>
      </w:r>
    </w:p>
    <w:p w14:paraId="6A1335CB" w14:textId="69DACBE6" w:rsidR="004069B1" w:rsidRPr="00A1600A" w:rsidRDefault="004069B1" w:rsidP="004069B1">
      <w:r w:rsidRPr="00A1600A">
        <w:t>            </w:t>
      </w:r>
      <w:r w:rsidRPr="00A1600A">
        <w:tab/>
      </w:r>
      <w:r w:rsidRPr="00A1600A">
        <w:tab/>
        <w:t xml:space="preserve">Table 1. </w:t>
      </w:r>
      <w:r w:rsidR="00066B88">
        <w:t>Community prev</w:t>
      </w:r>
      <w:r w:rsidR="00C404F2">
        <w:t>a</w:t>
      </w:r>
      <w:r w:rsidR="00066B88">
        <w:t>lance from empirical studies</w:t>
      </w:r>
      <w:r w:rsidRPr="00A1600A">
        <w:t>.</w:t>
      </w:r>
    </w:p>
    <w:p w14:paraId="7E038A07" w14:textId="3FFAD270" w:rsidR="004069B1" w:rsidRPr="00A1600A" w:rsidRDefault="004069B1" w:rsidP="004069B1">
      <w:r w:rsidRPr="00A1600A">
        <w:t>            </w:t>
      </w:r>
      <w:r w:rsidRPr="00A1600A">
        <w:tab/>
      </w:r>
      <w:r w:rsidRPr="00A1600A">
        <w:tab/>
        <w:t xml:space="preserve">Table 2. </w:t>
      </w:r>
      <w:r w:rsidR="00066B88" w:rsidRPr="00066B88">
        <w:t>Parameter estimates of pathogenic bacteria</w:t>
      </w:r>
      <w:r w:rsidR="00D06749">
        <w:t>.</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6BA64B0A" w:rsidR="004069B1" w:rsidRPr="00C21754" w:rsidRDefault="00C5482C"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6599BC36" wp14:editId="5C63C37E">
            <wp:extent cx="5486400" cy="7022465"/>
            <wp:effectExtent l="0" t="0" r="0" b="635"/>
            <wp:docPr id="665139008" name="Picture 1" descr="A picture containing text, line, screensho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9008" name="Picture 1" descr="A picture containing text, line, screenshot, plo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p>
    <w:p w14:paraId="7E61163B" w14:textId="40F271AC"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 xml:space="preserve">mpirical colonization of microbial organisms, hospital admissions and </w:t>
      </w:r>
      <w:r w:rsidR="00C35519">
        <w:rPr>
          <w:b/>
          <w:bCs/>
          <w:color w:val="000000"/>
        </w:rPr>
        <w:t>number of clinical cultures</w:t>
      </w:r>
      <w:r w:rsidRPr="005C6583">
        <w:rPr>
          <w:b/>
          <w:bCs/>
          <w:color w:val="000000"/>
        </w:rPr>
        <w:t>.</w:t>
      </w:r>
      <w:r w:rsidRPr="005C6583">
        <w:rPr>
          <w:color w:val="000000"/>
        </w:rPr>
        <w:t xml:space="preserve"> </w:t>
      </w:r>
      <w:r w:rsidRPr="005C6583">
        <w:rPr>
          <w:b/>
          <w:bCs/>
          <w:color w:val="000000"/>
        </w:rPr>
        <w:t>A)</w:t>
      </w:r>
      <w:r w:rsidRPr="005C6583">
        <w:rPr>
          <w:color w:val="000000"/>
        </w:rPr>
        <w:t xml:space="preserve"> Nosocomial infection data for pathogenic bacteria studied</w:t>
      </w:r>
      <w:r w:rsidR="006A4812">
        <w:rPr>
          <w:color w:val="000000"/>
        </w:rPr>
        <w:t xml:space="preserve"> by building;</w:t>
      </w:r>
      <w:r w:rsidRPr="005C6583">
        <w:rPr>
          <w:color w:val="000000"/>
        </w:rPr>
        <w:t xml:space="preserve"> faded dots are the weekly incident</w:t>
      </w:r>
      <w:r w:rsidR="006A4812">
        <w:rPr>
          <w:color w:val="000000"/>
        </w:rPr>
        <w:t xml:space="preserve"> detections,</w:t>
      </w:r>
      <w:r w:rsidRPr="005C6583">
        <w:rPr>
          <w:color w:val="000000"/>
        </w:rPr>
        <w:t xml:space="preserve"> and solid lines </w:t>
      </w:r>
      <w:r w:rsidR="006A4812">
        <w:rPr>
          <w:color w:val="000000"/>
        </w:rPr>
        <w:t>are</w:t>
      </w:r>
      <w:r w:rsidR="006A4812" w:rsidRPr="005C6583">
        <w:rPr>
          <w:color w:val="000000"/>
        </w:rPr>
        <w:t xml:space="preserve"> </w:t>
      </w:r>
      <w:r w:rsidRPr="005C6583">
        <w:rPr>
          <w:color w:val="000000"/>
        </w:rPr>
        <w:t>monthly incident detections</w:t>
      </w:r>
      <w:r w:rsidR="00E4500D">
        <w:rPr>
          <w:color w:val="000000"/>
        </w:rPr>
        <w:t>. Building</w:t>
      </w:r>
      <w:r w:rsidR="006A4812">
        <w:rPr>
          <w:color w:val="000000"/>
        </w:rPr>
        <w:t>s</w:t>
      </w:r>
      <w:r w:rsidR="00E4500D">
        <w:rPr>
          <w:color w:val="000000"/>
        </w:rPr>
        <w:t xml:space="preserve"> </w:t>
      </w:r>
      <w:r w:rsidR="006A4812">
        <w:rPr>
          <w:color w:val="000000"/>
        </w:rPr>
        <w:t xml:space="preserve">are </w:t>
      </w:r>
      <w:r w:rsidR="00E4500D">
        <w:rPr>
          <w:color w:val="000000"/>
        </w:rPr>
        <w:t>color-coded</w:t>
      </w:r>
      <w:r w:rsidR="00C85480">
        <w:rPr>
          <w:color w:val="000000"/>
        </w:rPr>
        <w:t>:</w:t>
      </w:r>
      <w:r w:rsidR="00E4500D">
        <w:rPr>
          <w:color w:val="000000"/>
        </w:rPr>
        <w:t xml:space="preserve"> </w:t>
      </w:r>
      <w:commentRangeStart w:id="10"/>
      <w:commentRangeStart w:id="11"/>
      <w:r w:rsidR="00383490" w:rsidRPr="00112AC4">
        <w:rPr>
          <w:iCs/>
          <w:color w:val="000000" w:themeColor="text1"/>
        </w:rPr>
        <w:t>Milstein Hospital</w:t>
      </w:r>
      <w:r w:rsidR="00C02CD8" w:rsidRPr="00112AC4">
        <w:rPr>
          <w:iCs/>
          <w:color w:val="000000" w:themeColor="text1"/>
        </w:rPr>
        <w:t xml:space="preserve"> </w:t>
      </w:r>
      <w:r w:rsidR="00C02CD8" w:rsidRPr="007161D9">
        <w:rPr>
          <w:iCs/>
          <w:color w:val="000000" w:themeColor="text1"/>
        </w:rPr>
        <w:t>(</w:t>
      </w:r>
      <w:r w:rsidR="00C02CD8">
        <w:rPr>
          <w:iCs/>
          <w:color w:val="5E2396"/>
        </w:rPr>
        <w:t>purple</w:t>
      </w:r>
      <w:r w:rsidR="00C02CD8" w:rsidRPr="00112AC4">
        <w:rPr>
          <w:iCs/>
          <w:color w:val="000000" w:themeColor="text1"/>
        </w:rPr>
        <w:t>)</w:t>
      </w:r>
      <w:r w:rsidR="00383490" w:rsidRPr="00112AC4">
        <w:rPr>
          <w:iCs/>
          <w:color w:val="000000" w:themeColor="text1"/>
        </w:rPr>
        <w:t xml:space="preserve">, </w:t>
      </w:r>
      <w:r w:rsidR="00C85480" w:rsidRPr="00112AC4">
        <w:rPr>
          <w:iCs/>
          <w:color w:val="000000" w:themeColor="text1"/>
        </w:rPr>
        <w:t>Allen Hospital</w:t>
      </w:r>
      <w:r w:rsidR="00C02CD8">
        <w:rPr>
          <w:iCs/>
          <w:color w:val="FA3032"/>
        </w:rPr>
        <w:t xml:space="preserve"> </w:t>
      </w:r>
      <w:r w:rsidR="00C02CD8" w:rsidRPr="007161D9">
        <w:rPr>
          <w:iCs/>
          <w:color w:val="000000" w:themeColor="text1"/>
        </w:rPr>
        <w:t>(</w:t>
      </w:r>
      <w:r w:rsidR="00C02CD8">
        <w:rPr>
          <w:iCs/>
          <w:color w:val="FA3032"/>
        </w:rPr>
        <w:t>red</w:t>
      </w:r>
      <w:r w:rsidR="00C02CD8" w:rsidRPr="007161D9">
        <w:rPr>
          <w:iCs/>
          <w:color w:val="000000" w:themeColor="text1"/>
        </w:rPr>
        <w:t>)</w:t>
      </w:r>
      <w:r w:rsidR="00C85480" w:rsidRPr="00CC52A1">
        <w:rPr>
          <w:iCs/>
        </w:rPr>
        <w:t>,</w:t>
      </w:r>
      <w:r w:rsidR="00383490">
        <w:rPr>
          <w:iCs/>
        </w:rPr>
        <w:t xml:space="preserve"> </w:t>
      </w:r>
      <w:r w:rsidR="00383490" w:rsidRPr="00112AC4">
        <w:rPr>
          <w:iCs/>
          <w:color w:val="000000" w:themeColor="text1"/>
        </w:rPr>
        <w:t>Presbyterian Hospital</w:t>
      </w:r>
      <w:r w:rsidR="00C02CD8" w:rsidRPr="00112AC4">
        <w:rPr>
          <w:iCs/>
          <w:color w:val="000000" w:themeColor="text1"/>
        </w:rPr>
        <w:t xml:space="preserve"> </w:t>
      </w:r>
      <w:r w:rsidR="00C02CD8" w:rsidRPr="007161D9">
        <w:rPr>
          <w:iCs/>
          <w:color w:val="000000" w:themeColor="text1"/>
        </w:rPr>
        <w:t>(</w:t>
      </w:r>
      <w:r w:rsidR="00C02CD8">
        <w:rPr>
          <w:iCs/>
          <w:color w:val="3EA989"/>
        </w:rPr>
        <w:t>cyan</w:t>
      </w:r>
      <w:r w:rsidR="00C02CD8" w:rsidRPr="007161D9">
        <w:rPr>
          <w:iCs/>
          <w:color w:val="000000" w:themeColor="text1"/>
        </w:rPr>
        <w:t>)</w:t>
      </w:r>
      <w:r w:rsidR="00383490" w:rsidRPr="00CC52A1">
        <w:rPr>
          <w:iCs/>
        </w:rPr>
        <w:t>,</w:t>
      </w:r>
      <w:r w:rsidR="00C85480" w:rsidRPr="00CC52A1">
        <w:rPr>
          <w:iCs/>
        </w:rPr>
        <w:t xml:space="preserve"> </w:t>
      </w:r>
      <w:r w:rsidR="00C85480" w:rsidRPr="00112AC4">
        <w:rPr>
          <w:iCs/>
          <w:color w:val="000000" w:themeColor="text1"/>
        </w:rPr>
        <w:t>Harkness Pavilion</w:t>
      </w:r>
      <w:r w:rsidR="00C02CD8" w:rsidRPr="00112AC4">
        <w:rPr>
          <w:iCs/>
          <w:color w:val="000000" w:themeColor="text1"/>
        </w:rPr>
        <w:t xml:space="preserve"> </w:t>
      </w:r>
      <w:r w:rsidR="00C02CD8" w:rsidRPr="007161D9">
        <w:rPr>
          <w:iCs/>
          <w:color w:val="000000" w:themeColor="text1"/>
        </w:rPr>
        <w:t>(</w:t>
      </w:r>
      <w:r w:rsidR="00C02CD8">
        <w:rPr>
          <w:iCs/>
          <w:color w:val="F9793A"/>
        </w:rPr>
        <w:t>orange</w:t>
      </w:r>
      <w:r w:rsidR="00C02CD8" w:rsidRPr="007161D9">
        <w:rPr>
          <w:iCs/>
          <w:color w:val="000000" w:themeColor="text1"/>
        </w:rPr>
        <w:t>)</w:t>
      </w:r>
      <w:r w:rsidR="00C85480" w:rsidRPr="00CC52A1">
        <w:rPr>
          <w:iCs/>
        </w:rPr>
        <w:t xml:space="preserve">, </w:t>
      </w:r>
      <w:r w:rsidR="00C85480" w:rsidRPr="00112AC4">
        <w:rPr>
          <w:iCs/>
          <w:color w:val="000000" w:themeColor="text1"/>
        </w:rPr>
        <w:t>Mschony</w:t>
      </w:r>
      <w:r w:rsidR="00C02CD8" w:rsidRPr="00112AC4">
        <w:rPr>
          <w:iCs/>
          <w:color w:val="000000" w:themeColor="text1"/>
        </w:rPr>
        <w:t xml:space="preserve"> </w:t>
      </w:r>
      <w:r w:rsidR="00C02CD8" w:rsidRPr="007161D9">
        <w:rPr>
          <w:iCs/>
          <w:color w:val="000000" w:themeColor="text1"/>
        </w:rPr>
        <w:lastRenderedPageBreak/>
        <w:t>(</w:t>
      </w:r>
      <w:r w:rsidR="00C02CD8">
        <w:rPr>
          <w:iCs/>
          <w:color w:val="8ABB65"/>
        </w:rPr>
        <w:t>green</w:t>
      </w:r>
      <w:r w:rsidR="00C02CD8" w:rsidRPr="007161D9">
        <w:rPr>
          <w:iCs/>
          <w:color w:val="000000" w:themeColor="text1"/>
        </w:rPr>
        <w:t>)</w:t>
      </w:r>
      <w:r w:rsidR="00C85480" w:rsidRPr="00CC52A1">
        <w:rPr>
          <w:iCs/>
        </w:rPr>
        <w:t xml:space="preserve">, and a fictitious unit </w:t>
      </w:r>
      <w:r w:rsidR="00C85480" w:rsidRPr="00112AC4">
        <w:rPr>
          <w:iCs/>
          <w:color w:val="000000" w:themeColor="text1"/>
        </w:rPr>
        <w:t>Rest</w:t>
      </w:r>
      <w:commentRangeEnd w:id="10"/>
      <w:r w:rsidR="006A4812" w:rsidRPr="00112AC4">
        <w:rPr>
          <w:rStyle w:val="CommentReference"/>
          <w:color w:val="000000" w:themeColor="text1"/>
        </w:rPr>
        <w:commentReference w:id="10"/>
      </w:r>
      <w:commentRangeEnd w:id="11"/>
      <w:r w:rsidR="00F4678E">
        <w:rPr>
          <w:rStyle w:val="CommentReference"/>
        </w:rPr>
        <w:commentReference w:id="11"/>
      </w:r>
      <w:r w:rsidR="00C02CD8" w:rsidRPr="00112AC4">
        <w:rPr>
          <w:iCs/>
          <w:color w:val="000000" w:themeColor="text1"/>
        </w:rPr>
        <w:t xml:space="preserve"> </w:t>
      </w:r>
      <w:r w:rsidR="00C02CD8" w:rsidRPr="007161D9">
        <w:rPr>
          <w:iCs/>
          <w:color w:val="000000" w:themeColor="text1"/>
        </w:rPr>
        <w:t>(</w:t>
      </w:r>
      <w:r w:rsidR="00C02CD8">
        <w:rPr>
          <w:iCs/>
          <w:color w:val="587390"/>
        </w:rPr>
        <w:t>gray</w:t>
      </w:r>
      <w:r w:rsidR="00C02CD8" w:rsidRPr="007161D9">
        <w:rPr>
          <w:iCs/>
          <w:color w:val="000000" w:themeColor="text1"/>
        </w:rPr>
        <w:t>)</w:t>
      </w:r>
      <w:r w:rsidR="00E4500D">
        <w:rPr>
          <w:color w:val="000000"/>
        </w:rPr>
        <w:t>.</w:t>
      </w:r>
      <w:r w:rsidR="00C85480">
        <w:rPr>
          <w:color w:val="000000"/>
        </w:rPr>
        <w:t xml:space="preserve"> </w:t>
      </w:r>
      <w:r w:rsidR="00E4500D">
        <w:rPr>
          <w:color w:val="000000"/>
        </w:rPr>
        <w:t>F</w:t>
      </w:r>
      <w:r w:rsidRPr="005C6583">
        <w:rPr>
          <w:color w:val="000000"/>
        </w:rPr>
        <w:t xml:space="preserve">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112AC4">
        <w:rPr>
          <w:color w:val="000000" w:themeColor="text1"/>
        </w:rPr>
        <w:t>MSSA</w:t>
      </w:r>
      <w:r w:rsidRPr="005C6583">
        <w:rPr>
          <w:color w:val="000000" w:themeColor="text1"/>
        </w:rPr>
        <w:t xml:space="preserve">, </w:t>
      </w:r>
      <w:r w:rsidRPr="00112AC4">
        <w:rPr>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during the study period at daily</w:t>
      </w:r>
      <w:r w:rsidR="00112AC4">
        <w:rPr>
          <w:color w:val="000000"/>
        </w:rPr>
        <w:t xml:space="preserve"> and weekly</w:t>
      </w:r>
      <w:r w:rsidRPr="005C6583">
        <w:rPr>
          <w:color w:val="000000"/>
        </w:rPr>
        <w:t xml:space="preserve"> resolutio</w:t>
      </w:r>
      <w:r w:rsidR="00112AC4">
        <w:rPr>
          <w:color w:val="000000"/>
        </w:rPr>
        <w:t xml:space="preserve">n, </w:t>
      </w:r>
      <w:r w:rsidR="00A84FA8">
        <w:rPr>
          <w:color w:val="000000"/>
        </w:rPr>
        <w:t>continuous</w:t>
      </w:r>
      <w:r w:rsidR="00112AC4">
        <w:rPr>
          <w:color w:val="000000"/>
        </w:rPr>
        <w:t xml:space="preserve"> faded and solid lines respectively</w:t>
      </w:r>
      <w:r w:rsidRPr="005C6583">
        <w:rPr>
          <w:color w:val="000000"/>
        </w:rPr>
        <w:t xml:space="preserve">. </w:t>
      </w:r>
      <w:r w:rsidRPr="005C6583">
        <w:rPr>
          <w:b/>
          <w:bCs/>
          <w:color w:val="000000"/>
        </w:rPr>
        <w:t>C)</w:t>
      </w:r>
      <w:r w:rsidRPr="005C6583">
        <w:rPr>
          <w:color w:val="000000"/>
        </w:rPr>
        <w:t xml:space="preserve"> Numbers of </w:t>
      </w:r>
      <w:r w:rsidR="000D2E02">
        <w:rPr>
          <w:color w:val="000000"/>
        </w:rPr>
        <w:t>hospitalized</w:t>
      </w:r>
      <w:r w:rsidRPr="005C6583">
        <w:rPr>
          <w:color w:val="000000"/>
        </w:rPr>
        <w:t xml:space="preserve"> patients normalized by ward size (average occupancy per day during the study period); red lines show the 5 most populated wards, blue lines the 5 least populated, and the remaining wards are shown in gray in the background</w:t>
      </w:r>
      <w:r w:rsidR="00C75706">
        <w:rPr>
          <w:color w:val="000000"/>
        </w:rPr>
        <w:t xml:space="preserve">. We remove wards with size equal to 1 for better </w:t>
      </w:r>
      <w:r w:rsidR="00C7699B">
        <w:rPr>
          <w:color w:val="000000"/>
        </w:rPr>
        <w:t>visuali</w:t>
      </w:r>
      <w:r w:rsidR="006A4812">
        <w:rPr>
          <w:color w:val="000000"/>
        </w:rPr>
        <w:t>z</w:t>
      </w:r>
      <w:r w:rsidR="00C7699B">
        <w:rPr>
          <w:color w:val="000000"/>
        </w:rPr>
        <w:t>ation</w:t>
      </w:r>
      <w:r w:rsidR="00C75706">
        <w:rPr>
          <w:color w:val="000000"/>
        </w:rPr>
        <w:t>.</w:t>
      </w:r>
      <w:r w:rsidRPr="005C6583">
        <w:rPr>
          <w:color w:val="000000"/>
        </w:rPr>
        <w:t xml:space="preserve"> </w:t>
      </w:r>
      <w:r w:rsidRPr="005C6583">
        <w:rPr>
          <w:b/>
          <w:bCs/>
          <w:color w:val="000000"/>
        </w:rPr>
        <w:t>D)</w:t>
      </w:r>
      <w:r w:rsidRPr="005C6583">
        <w:rPr>
          <w:color w:val="000000"/>
        </w:rPr>
        <w:t xml:space="preserve"> Heatmap showing the number of weekly </w:t>
      </w:r>
      <w:r w:rsidR="00C315F6">
        <w:rPr>
          <w:color w:val="000000"/>
        </w:rPr>
        <w:t xml:space="preserve">clinical </w:t>
      </w:r>
      <w:r w:rsidRPr="005C6583">
        <w:rPr>
          <w:color w:val="000000"/>
        </w:rPr>
        <w:t>cultures in each ward</w:t>
      </w:r>
      <w:r w:rsidR="00807CCB">
        <w:rPr>
          <w:color w:val="000000"/>
        </w:rPr>
        <w:t xml:space="preserve"> (row)</w:t>
      </w:r>
      <w:r w:rsidRPr="005C6583">
        <w:rPr>
          <w:color w:val="000000"/>
        </w:rPr>
        <w:t xml:space="preserve"> during the study period. </w:t>
      </w:r>
      <w:r w:rsidRPr="005C6583">
        <w:rPr>
          <w:b/>
          <w:bCs/>
          <w:color w:val="000000"/>
        </w:rPr>
        <w:t>E)</w:t>
      </w:r>
      <w:r w:rsidRPr="005C6583">
        <w:rPr>
          <w:color w:val="000000"/>
        </w:rPr>
        <w:t xml:space="preserve"> Heatmap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16E42152"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12"/>
      <w:commentRangeStart w:id="13"/>
      <w:r w:rsidRPr="005C6583">
        <w:rPr>
          <w:b/>
          <w:color w:val="000000"/>
        </w:rPr>
        <w:t>Figure 2</w:t>
      </w:r>
      <w:commentRangeEnd w:id="12"/>
      <w:r w:rsidRPr="005C6583">
        <w:rPr>
          <w:rStyle w:val="CommentReference"/>
          <w:sz w:val="24"/>
          <w:szCs w:val="24"/>
        </w:rPr>
        <w:commentReference w:id="12"/>
      </w:r>
      <w:commentRangeEnd w:id="13"/>
      <w:r w:rsidR="00BE2909" w:rsidRPr="005C6583">
        <w:rPr>
          <w:rStyle w:val="CommentReference"/>
          <w:sz w:val="24"/>
          <w:szCs w:val="24"/>
        </w:rPr>
        <w:commentReference w:id="13"/>
      </w:r>
      <w:r w:rsidRPr="005C6583">
        <w:rPr>
          <w:b/>
          <w:color w:val="000000"/>
        </w:rPr>
        <w:t xml:space="preserve">. Identifiability, </w:t>
      </w:r>
      <w:r w:rsidR="00407C29">
        <w:rPr>
          <w:b/>
          <w:color w:val="000000"/>
        </w:rPr>
        <w:t>parameter</w:t>
      </w:r>
      <w:r w:rsidRPr="005C6583">
        <w:rPr>
          <w:b/>
          <w:color w:val="000000"/>
        </w:rPr>
        <w:t xml:space="preserve"> estimates</w:t>
      </w:r>
      <w:r w:rsidR="002D5660">
        <w:rPr>
          <w:b/>
          <w:color w:val="000000"/>
        </w:rPr>
        <w:t xml:space="preserve"> o</w:t>
      </w:r>
      <w:r w:rsidR="00376682">
        <w:rPr>
          <w:b/>
          <w:color w:val="000000"/>
        </w:rPr>
        <w:t>n</w:t>
      </w:r>
      <w:r w:rsidR="002D5660">
        <w:rPr>
          <w:b/>
          <w:color w:val="000000"/>
        </w:rPr>
        <w:t xml:space="preserve"> simulated data</w:t>
      </w:r>
      <w:r w:rsidRPr="005C6583">
        <w:rPr>
          <w:b/>
          <w:color w:val="000000"/>
        </w:rPr>
        <w:t xml:space="preserve">.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w:t>
      </w:r>
      <w:r w:rsidR="000D1C4C">
        <w:rPr>
          <w:color w:val="000000"/>
        </w:rPr>
        <w:t>effective sensitivity</w:t>
      </w:r>
      <w:r w:rsidRPr="005C6583">
        <w:rPr>
          <w:color w:val="000000"/>
        </w:rPr>
        <w:t xml:space="preserve"> </w:t>
      </w:r>
      <m:oMath>
        <m:r>
          <m:rPr>
            <m:sty m:val="p"/>
          </m:rPr>
          <w:rPr>
            <w:rFonts w:ascii="Cambria Math" w:hAnsi="Cambria Math"/>
            <w:color w:val="000000"/>
          </w:rPr>
          <m:t>ρ</m:t>
        </m:r>
      </m:oMath>
      <w:r w:rsidRPr="005C6583">
        <w:rPr>
          <w:color w:val="000000"/>
        </w:rPr>
        <w:t xml:space="preserve"> (%) and y-axis the nosocomial 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w:t>
      </w:r>
      <w:r w:rsidRPr="005C6583">
        <w:rPr>
          <w:color w:val="000000"/>
        </w:rPr>
        <w:lastRenderedPageBreak/>
        <w:t xml:space="preserve">range is the limits of each axis, </w:t>
      </w:r>
      <w:r w:rsidR="00855FBA">
        <w:rPr>
          <w:color w:val="000000"/>
        </w:rPr>
        <w:t xml:space="preserve"> </w:t>
      </w:r>
      <m:oMath>
        <m:r>
          <m:rPr>
            <m:sty m:val="p"/>
          </m:rPr>
          <w:rPr>
            <w:rFonts w:ascii="Cambria Math" w:hAnsi="Cambria Math"/>
            <w:color w:val="000000"/>
          </w:rPr>
          <m:t>ρ</m:t>
        </m:r>
      </m:oMath>
      <w:r w:rsidRPr="005C6583">
        <w:rPr>
          <w:color w:val="000000"/>
        </w:rPr>
        <w:t xml:space="preserve"> increments from </w:t>
      </w:r>
      <w:r w:rsidR="006D5C02">
        <w:rPr>
          <w:color w:val="000000"/>
        </w:rPr>
        <w:t xml:space="preserve">left to right </w:t>
      </w:r>
      <w:r w:rsidRPr="005C6583">
        <w:rPr>
          <w:color w:val="000000"/>
        </w:rPr>
        <w:t xml:space="preserve">and </w:t>
      </w:r>
      <m:oMath>
        <m:r>
          <m:rPr>
            <m:sty m:val="p"/>
          </m:rPr>
          <w:rPr>
            <w:rFonts w:ascii="Cambria Math" w:hAnsi="Cambria Math"/>
            <w:color w:val="000000"/>
          </w:rPr>
          <m:t>β</m:t>
        </m:r>
      </m:oMath>
      <w:r w:rsidRPr="005C6583">
        <w:rPr>
          <w:color w:val="000000"/>
        </w:rPr>
        <w:t xml:space="preserve"> from </w:t>
      </w:r>
      <w:r w:rsidR="006D5C02" w:rsidRPr="005C6583">
        <w:rPr>
          <w:color w:val="000000"/>
        </w:rPr>
        <w:t>upper to lower plots</w:t>
      </w:r>
      <w:r w:rsidRPr="005C6583">
        <w:rPr>
          <w:color w:val="000000"/>
        </w:rPr>
        <w: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14"/>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14"/>
      <w:r w:rsidRPr="00C21754">
        <w:rPr>
          <w:rStyle w:val="CommentReference"/>
        </w:rPr>
        <w:commentReference w:id="14"/>
      </w:r>
    </w:p>
    <w:p w14:paraId="610C5452" w14:textId="4E22135C" w:rsidR="004069B1" w:rsidRPr="002B24A5" w:rsidRDefault="004069B1" w:rsidP="004069B1">
      <w:pPr>
        <w:keepNext/>
        <w:pBdr>
          <w:top w:val="nil"/>
          <w:left w:val="nil"/>
          <w:bottom w:val="nil"/>
          <w:right w:val="nil"/>
          <w:between w:val="nil"/>
        </w:pBdr>
        <w:spacing w:before="240" w:after="60"/>
        <w:contextualSpacing/>
        <w:jc w:val="both"/>
        <w:rPr>
          <w:i/>
          <w:iCs/>
          <w:color w:val="000000"/>
        </w:rPr>
      </w:pPr>
      <w:r w:rsidRPr="005C6583">
        <w:rPr>
          <w:b/>
          <w:color w:val="000000"/>
        </w:rPr>
        <w:t xml:space="preserve">Figure 3. </w:t>
      </w:r>
      <w:r w:rsidR="00407C29">
        <w:rPr>
          <w:b/>
          <w:bCs/>
          <w:color w:val="000000"/>
        </w:rPr>
        <w:t>P</w:t>
      </w:r>
      <w:r w:rsidRPr="005C6583">
        <w:rPr>
          <w:b/>
          <w:bCs/>
          <w:color w:val="000000"/>
        </w:rPr>
        <w:t>arameter estimates</w:t>
      </w:r>
      <w:r w:rsidR="00A1600A">
        <w:rPr>
          <w:b/>
          <w:bCs/>
          <w:color w:val="000000"/>
        </w:rPr>
        <w:t xml:space="preserve"> of pathogenic bacteria</w:t>
      </w:r>
      <w:r w:rsidRPr="005C6583">
        <w:rPr>
          <w:b/>
          <w:bCs/>
          <w:color w:val="000000"/>
        </w:rPr>
        <w:t>.</w:t>
      </w:r>
      <w:r w:rsidRPr="005C6583">
        <w:rPr>
          <w:color w:val="000000"/>
        </w:rPr>
        <w:t xml:space="preserve"> Joint estimates for the </w:t>
      </w:r>
      <w:r w:rsidR="00A56E53">
        <w:rPr>
          <w:color w:val="000000"/>
        </w:rPr>
        <w:t xml:space="preserve">effective sensitivity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posterior </w:t>
      </w:r>
      <w:r w:rsidRPr="005C6583">
        <w:rPr>
          <w:color w:val="000000"/>
        </w:rPr>
        <w:lastRenderedPageBreak/>
        <w:t>is shown with both a density plot (darker indicates more probable) and with the posterior ensemble members plotted as dots.</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2D1EA568"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w:t>
      </w:r>
      <w:r w:rsidR="00BB3085">
        <w:rPr>
          <w:b/>
          <w:color w:val="000000"/>
        </w:rPr>
        <w:t xml:space="preserve"> and calibr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376682">
        <w:rPr>
          <w:color w:val="000000" w:themeColor="text1"/>
        </w:rPr>
        <w:t>high</w:t>
      </w:r>
      <w:r w:rsidR="00376682" w:rsidRPr="00376682">
        <w:rPr>
          <w:color w:val="000000" w:themeColor="text1"/>
        </w:rPr>
        <w:t xml:space="preserve"> (</w:t>
      </w:r>
      <w:r w:rsidR="00376682">
        <w:rPr>
          <w:color w:val="FF615E"/>
        </w:rPr>
        <w:t>salmon</w:t>
      </w:r>
      <w:r w:rsidR="00376682" w:rsidRPr="00376682">
        <w:rPr>
          <w:color w:val="000000" w:themeColor="text1"/>
        </w:rPr>
        <w:t>)</w:t>
      </w:r>
      <w:r w:rsidRPr="005C6583">
        <w:rPr>
          <w:color w:val="000000"/>
        </w:rPr>
        <w:t xml:space="preserve">, </w:t>
      </w:r>
      <w:r w:rsidRPr="00376682">
        <w:rPr>
          <w:color w:val="000000" w:themeColor="text1"/>
        </w:rPr>
        <w:t>medium</w:t>
      </w:r>
      <w:r w:rsidR="00376682" w:rsidRPr="00376682">
        <w:rPr>
          <w:color w:val="000000" w:themeColor="text1"/>
        </w:rPr>
        <w:t xml:space="preserve"> (</w:t>
      </w:r>
      <w:r w:rsidR="00376682">
        <w:rPr>
          <w:color w:val="36DBD8"/>
        </w:rPr>
        <w:t>cyan</w:t>
      </w:r>
      <w:r w:rsidR="00376682" w:rsidRPr="00376682">
        <w:rPr>
          <w:color w:val="000000" w:themeColor="text1"/>
        </w:rPr>
        <w:t>)</w:t>
      </w:r>
      <w:r w:rsidRPr="00376682">
        <w:rPr>
          <w:color w:val="000000" w:themeColor="text1"/>
        </w:rPr>
        <w:t xml:space="preserve"> </w:t>
      </w:r>
      <w:r w:rsidRPr="005C6583">
        <w:rPr>
          <w:color w:val="000000"/>
        </w:rPr>
        <w:t xml:space="preserve">and </w:t>
      </w:r>
      <w:r w:rsidRPr="00376682">
        <w:rPr>
          <w:color w:val="000000" w:themeColor="text1"/>
        </w:rPr>
        <w:t>low</w:t>
      </w:r>
      <w:r w:rsidR="00376682" w:rsidRPr="00376682">
        <w:rPr>
          <w:color w:val="000000" w:themeColor="text1"/>
        </w:rPr>
        <w:t xml:space="preserve"> (</w:t>
      </w:r>
      <w:r w:rsidR="00376682">
        <w:rPr>
          <w:color w:val="A07DE9"/>
        </w:rPr>
        <w:t>purple</w:t>
      </w:r>
      <w:r w:rsidR="00376682" w:rsidRPr="00376682">
        <w:rPr>
          <w:color w:val="000000" w:themeColor="text1"/>
        </w:rPr>
        <w:t>)</w:t>
      </w:r>
      <w:r w:rsidRPr="005C6583">
        <w:rPr>
          <w:color w:val="A07DE9"/>
        </w:rPr>
        <w:t xml:space="preserve">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dots</w:t>
      </w:r>
      <w:r w:rsidR="00BB3085">
        <w:rPr>
          <w:bCs/>
          <w:color w:val="000000" w:themeColor="text1"/>
        </w:rPr>
        <w:t xml:space="preserve">, this aggregation was </w:t>
      </w:r>
      <w:r w:rsidR="00BB3085" w:rsidRPr="00BB3085">
        <w:rPr>
          <w:bCs/>
          <w:color w:val="000000" w:themeColor="text1"/>
        </w:rPr>
        <w:t>not used for data assimilation</w:t>
      </w:r>
      <w:r w:rsidRPr="005C6583">
        <w:rPr>
          <w:bCs/>
          <w:color w:val="000000" w:themeColor="text1"/>
        </w:rPr>
        <w:t xml:space="preserve">. </w:t>
      </w:r>
      <w:r w:rsidRPr="005C6583">
        <w:rPr>
          <w:b/>
          <w:bCs/>
          <w:color w:val="000000"/>
        </w:rPr>
        <w:t>B)</w:t>
      </w:r>
      <w:r w:rsidRPr="005C6583">
        <w:rPr>
          <w:color w:val="000000"/>
        </w:rPr>
        <w:t xml:space="preserve"> Reliability plot (Methods). Hospital-level fit with 4 different confidence intervals (25%, 50%, 75%, 9</w:t>
      </w:r>
      <w:r w:rsidR="001323B3">
        <w:rPr>
          <w:color w:val="000000"/>
        </w:rPr>
        <w:t>7.5</w:t>
      </w:r>
      <w:r w:rsidRPr="005C6583">
        <w:rPr>
          <w:color w:val="000000"/>
        </w:rPr>
        <w:t>%).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r w:rsidRPr="00C21754">
        <w:rPr>
          <w:rFonts w:ascii="Arial" w:hAnsi="Arial" w:cs="Arial"/>
          <w:b/>
          <w:color w:val="000000"/>
          <w:sz w:val="20"/>
          <w:szCs w:val="20"/>
        </w:rPr>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15"/>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15"/>
      <w:r>
        <w:rPr>
          <w:rStyle w:val="CommentReference"/>
        </w:rPr>
        <w:commentReference w:id="15"/>
      </w:r>
    </w:p>
    <w:tbl>
      <w:tblPr>
        <w:tblStyle w:val="TableGrid"/>
        <w:tblW w:w="0" w:type="auto"/>
        <w:tblLook w:val="04A0" w:firstRow="1" w:lastRow="0" w:firstColumn="1" w:lastColumn="0" w:noHBand="0" w:noVBand="1"/>
      </w:tblPr>
      <w:tblGrid>
        <w:gridCol w:w="2876"/>
        <w:gridCol w:w="2877"/>
        <w:gridCol w:w="2877"/>
      </w:tblGrid>
      <w:tr w:rsidR="00C0662B" w:rsidRPr="00C0662B" w14:paraId="4FBB7D37" w14:textId="77777777" w:rsidTr="00C0662B">
        <w:tc>
          <w:tcPr>
            <w:tcW w:w="2876" w:type="dxa"/>
          </w:tcPr>
          <w:p w14:paraId="72B5A93C" w14:textId="7F2960AA" w:rsidR="00C0662B" w:rsidRPr="00C0662B" w:rsidRDefault="00C0662B" w:rsidP="00623CB0">
            <w:pPr>
              <w:keepNext/>
              <w:spacing w:before="240" w:after="60"/>
              <w:contextualSpacing/>
              <w:rPr>
                <w:rFonts w:ascii="Arial" w:hAnsi="Arial" w:cs="Arial"/>
                <w:color w:val="000000"/>
                <w:sz w:val="20"/>
                <w:szCs w:val="20"/>
              </w:rPr>
            </w:pPr>
          </w:p>
        </w:tc>
        <w:tc>
          <w:tcPr>
            <w:tcW w:w="2877" w:type="dxa"/>
          </w:tcPr>
          <w:p w14:paraId="3E2A4D58" w14:textId="17257270"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Pr="00C0662B">
              <w:rPr>
                <w:rFonts w:ascii="Arial" w:hAnsi="Arial" w:cs="Arial"/>
                <w:color w:val="000000"/>
                <w:sz w:val="20"/>
                <w:szCs w:val="20"/>
              </w:rPr>
              <w:t xml:space="preserve"> </w:t>
            </w:r>
            <w:r>
              <w:rPr>
                <w:rFonts w:ascii="Arial" w:hAnsi="Arial" w:cs="Arial"/>
                <w:color w:val="000000"/>
                <w:sz w:val="20"/>
                <w:szCs w:val="20"/>
              </w:rPr>
              <w:t>/</w:t>
            </w:r>
            <w:r>
              <w:rPr>
                <w:rFonts w:ascii="Arial" w:hAnsi="Arial" w:cs="Arial"/>
                <w:color w:val="000000"/>
                <w:sz w:val="20"/>
                <w:szCs w:val="20"/>
              </w:rPr>
              <w:br/>
            </w:r>
            <w:r w:rsidRPr="00C0662B">
              <w:rPr>
                <w:rFonts w:ascii="Arial" w:hAnsi="Arial" w:cs="Arial"/>
                <w:color w:val="000000"/>
                <w:sz w:val="20"/>
                <w:szCs w:val="20"/>
              </w:rPr>
              <w:t xml:space="preserve">Community prevalence </w:t>
            </w:r>
            <w:r w:rsidR="00105C0B">
              <w:rPr>
                <w:rFonts w:ascii="Arial" w:hAnsi="Arial" w:cs="Arial"/>
                <w:color w:val="000000"/>
                <w:sz w:val="20"/>
                <w:szCs w:val="20"/>
              </w:rPr>
              <w:t>(%)</w:t>
            </w:r>
          </w:p>
        </w:tc>
        <w:tc>
          <w:tcPr>
            <w:tcW w:w="2877" w:type="dxa"/>
          </w:tcPr>
          <w:p w14:paraId="77E60E32" w14:textId="77777777" w:rsidR="00C0662B" w:rsidRPr="00C0662B" w:rsidRDefault="00C0662B" w:rsidP="00623CB0">
            <w:pPr>
              <w:keepNext/>
              <w:spacing w:before="240" w:after="60"/>
              <w:contextualSpacing/>
              <w:rPr>
                <w:rFonts w:ascii="Menlo" w:hAnsi="Menlo" w:cs="Menlo"/>
                <w:color w:val="CCCCCC"/>
                <w:sz w:val="18"/>
                <w:szCs w:val="18"/>
              </w:rPr>
            </w:pPr>
            <w:r w:rsidRPr="00C0662B">
              <w:rPr>
                <w:rFonts w:ascii="Menlo" w:hAnsi="Menlo" w:cs="Menlo"/>
                <w:color w:val="CCCCCC"/>
                <w:sz w:val="18"/>
                <w:szCs w:val="18"/>
              </w:rPr>
              <w:t xml:space="preserve"> </w:t>
            </w:r>
            <w:r w:rsidRPr="00C0662B">
              <w:rPr>
                <w:rFonts w:ascii="Arial" w:hAnsi="Arial" w:cs="Arial"/>
                <w:sz w:val="20"/>
                <w:szCs w:val="20"/>
              </w:rPr>
              <w:t>Reference(s)</w:t>
            </w:r>
          </w:p>
        </w:tc>
      </w:tr>
      <w:tr w:rsidR="00C0662B" w:rsidRPr="00C0662B" w14:paraId="425EECD3" w14:textId="77777777" w:rsidTr="00C0662B">
        <w:tc>
          <w:tcPr>
            <w:tcW w:w="2876" w:type="dxa"/>
          </w:tcPr>
          <w:p w14:paraId="66BF73E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coli</w:t>
            </w:r>
          </w:p>
        </w:tc>
        <w:tc>
          <w:tcPr>
            <w:tcW w:w="2877" w:type="dxa"/>
          </w:tcPr>
          <w:p w14:paraId="59CF6034" w14:textId="2E73820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70.0 </w:t>
            </w:r>
            <w:r>
              <w:rPr>
                <w:rFonts w:ascii="Arial" w:hAnsi="Arial" w:cs="Arial"/>
                <w:color w:val="000000"/>
                <w:sz w:val="20"/>
                <w:szCs w:val="20"/>
              </w:rPr>
              <w:t xml:space="preserve">  </w:t>
            </w:r>
            <w:r w:rsidRPr="00C0662B">
              <w:rPr>
                <w:rFonts w:ascii="Arial" w:hAnsi="Arial" w:cs="Arial"/>
                <w:color w:val="000000"/>
                <w:sz w:val="20"/>
                <w:szCs w:val="20"/>
              </w:rPr>
              <w:t xml:space="preserve">63.0 </w:t>
            </w:r>
            <w:r>
              <w:rPr>
                <w:rFonts w:ascii="Arial" w:hAnsi="Arial" w:cs="Arial"/>
                <w:color w:val="000000"/>
                <w:sz w:val="20"/>
                <w:szCs w:val="20"/>
              </w:rPr>
              <w:t xml:space="preserve">  </w:t>
            </w:r>
            <w:r w:rsidRPr="00C0662B">
              <w:rPr>
                <w:rFonts w:ascii="Arial" w:hAnsi="Arial" w:cs="Arial"/>
                <w:color w:val="000000"/>
                <w:sz w:val="20"/>
                <w:szCs w:val="20"/>
              </w:rPr>
              <w:t>55.0</w:t>
            </w:r>
          </w:p>
        </w:tc>
        <w:tc>
          <w:tcPr>
            <w:tcW w:w="2877" w:type="dxa"/>
          </w:tcPr>
          <w:p w14:paraId="03AA9691"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7CDE5DDB" w14:textId="77777777" w:rsidTr="00C0662B">
        <w:tc>
          <w:tcPr>
            <w:tcW w:w="2876" w:type="dxa"/>
          </w:tcPr>
          <w:p w14:paraId="4EB044AD"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K. pneumoniae</w:t>
            </w:r>
          </w:p>
        </w:tc>
        <w:tc>
          <w:tcPr>
            <w:tcW w:w="2877" w:type="dxa"/>
          </w:tcPr>
          <w:p w14:paraId="5B477B82" w14:textId="198459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3.0 </w:t>
            </w:r>
            <w:r>
              <w:rPr>
                <w:rFonts w:ascii="Arial" w:hAnsi="Arial" w:cs="Arial"/>
                <w:color w:val="000000"/>
                <w:sz w:val="20"/>
                <w:szCs w:val="20"/>
              </w:rPr>
              <w:t xml:space="preserve">  </w:t>
            </w:r>
            <w:r w:rsidRPr="00C0662B">
              <w:rPr>
                <w:rFonts w:ascii="Arial" w:hAnsi="Arial" w:cs="Arial"/>
                <w:color w:val="000000"/>
                <w:sz w:val="20"/>
                <w:szCs w:val="20"/>
              </w:rPr>
              <w:t>15.0</w:t>
            </w:r>
          </w:p>
        </w:tc>
        <w:tc>
          <w:tcPr>
            <w:tcW w:w="2877" w:type="dxa"/>
          </w:tcPr>
          <w:p w14:paraId="605A222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F1A8EE4" w14:textId="77777777" w:rsidTr="00C0662B">
        <w:tc>
          <w:tcPr>
            <w:tcW w:w="2876" w:type="dxa"/>
          </w:tcPr>
          <w:p w14:paraId="79C39344"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P. aeruginosa</w:t>
            </w:r>
          </w:p>
        </w:tc>
        <w:tc>
          <w:tcPr>
            <w:tcW w:w="2877" w:type="dxa"/>
          </w:tcPr>
          <w:p w14:paraId="5EF58985" w14:textId="2DB75D62"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25.0 </w:t>
            </w:r>
            <w:r>
              <w:rPr>
                <w:rFonts w:ascii="Arial" w:hAnsi="Arial" w:cs="Arial"/>
                <w:color w:val="000000"/>
                <w:sz w:val="20"/>
                <w:szCs w:val="20"/>
              </w:rPr>
              <w:t xml:space="preserve">  </w:t>
            </w:r>
            <w:r w:rsidRPr="00C0662B">
              <w:rPr>
                <w:rFonts w:ascii="Arial" w:hAnsi="Arial" w:cs="Arial"/>
                <w:color w:val="000000"/>
                <w:sz w:val="20"/>
                <w:szCs w:val="20"/>
              </w:rPr>
              <w:t xml:space="preserve">18.8 </w:t>
            </w:r>
            <w:r>
              <w:rPr>
                <w:rFonts w:ascii="Arial" w:hAnsi="Arial" w:cs="Arial"/>
                <w:color w:val="000000"/>
                <w:sz w:val="20"/>
                <w:szCs w:val="20"/>
              </w:rPr>
              <w:t xml:space="preserve">  </w:t>
            </w:r>
            <w:r w:rsidRPr="00C0662B">
              <w:rPr>
                <w:rFonts w:ascii="Arial" w:hAnsi="Arial" w:cs="Arial"/>
                <w:color w:val="000000"/>
                <w:sz w:val="20"/>
                <w:szCs w:val="20"/>
              </w:rPr>
              <w:t>11.6</w:t>
            </w:r>
          </w:p>
        </w:tc>
        <w:tc>
          <w:tcPr>
            <w:tcW w:w="2877" w:type="dxa"/>
          </w:tcPr>
          <w:p w14:paraId="0CA989DD"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1998327" w14:textId="77777777" w:rsidTr="00C0662B">
        <w:tc>
          <w:tcPr>
            <w:tcW w:w="2876" w:type="dxa"/>
          </w:tcPr>
          <w:p w14:paraId="18E8B618"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SSA</w:t>
            </w:r>
          </w:p>
        </w:tc>
        <w:tc>
          <w:tcPr>
            <w:tcW w:w="2877" w:type="dxa"/>
          </w:tcPr>
          <w:p w14:paraId="329E7476" w14:textId="2ED6D019"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35.0 </w:t>
            </w:r>
            <w:r>
              <w:rPr>
                <w:rFonts w:ascii="Arial" w:hAnsi="Arial" w:cs="Arial"/>
                <w:color w:val="000000"/>
                <w:sz w:val="20"/>
                <w:szCs w:val="20"/>
              </w:rPr>
              <w:t xml:space="preserve">  </w:t>
            </w:r>
            <w:r w:rsidRPr="00C0662B">
              <w:rPr>
                <w:rFonts w:ascii="Arial" w:hAnsi="Arial" w:cs="Arial"/>
                <w:color w:val="000000"/>
                <w:sz w:val="20"/>
                <w:szCs w:val="20"/>
              </w:rPr>
              <w:t xml:space="preserve">29.0 </w:t>
            </w:r>
            <w:r>
              <w:rPr>
                <w:rFonts w:ascii="Arial" w:hAnsi="Arial" w:cs="Arial"/>
                <w:color w:val="000000"/>
                <w:sz w:val="20"/>
                <w:szCs w:val="20"/>
              </w:rPr>
              <w:t xml:space="preserve">  </w:t>
            </w:r>
            <w:r w:rsidRPr="00C0662B">
              <w:rPr>
                <w:rFonts w:ascii="Arial" w:hAnsi="Arial" w:cs="Arial"/>
                <w:color w:val="000000"/>
                <w:sz w:val="20"/>
                <w:szCs w:val="20"/>
              </w:rPr>
              <w:t>25.0</w:t>
            </w:r>
          </w:p>
        </w:tc>
        <w:tc>
          <w:tcPr>
            <w:tcW w:w="2877" w:type="dxa"/>
          </w:tcPr>
          <w:p w14:paraId="03E6A01F"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35A8DC4A" w14:textId="77777777" w:rsidTr="00C0662B">
        <w:tc>
          <w:tcPr>
            <w:tcW w:w="2876" w:type="dxa"/>
          </w:tcPr>
          <w:p w14:paraId="39494A5B" w14:textId="77777777"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MRSA</w:t>
            </w:r>
          </w:p>
        </w:tc>
        <w:tc>
          <w:tcPr>
            <w:tcW w:w="2877" w:type="dxa"/>
          </w:tcPr>
          <w:p w14:paraId="4BB66112" w14:textId="55EA22DC"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10.0 </w:t>
            </w:r>
            <w:r>
              <w:rPr>
                <w:rFonts w:ascii="Arial" w:hAnsi="Arial" w:cs="Arial"/>
                <w:color w:val="000000"/>
                <w:sz w:val="20"/>
                <w:szCs w:val="20"/>
              </w:rPr>
              <w:t xml:space="preserve">  </w:t>
            </w:r>
            <w:r w:rsidRPr="00C0662B">
              <w:rPr>
                <w:rFonts w:ascii="Arial" w:hAnsi="Arial" w:cs="Arial"/>
                <w:color w:val="000000"/>
                <w:sz w:val="20"/>
                <w:szCs w:val="20"/>
              </w:rPr>
              <w:t xml:space="preserve">5.0 </w:t>
            </w:r>
            <w:r>
              <w:rPr>
                <w:rFonts w:ascii="Arial" w:hAnsi="Arial" w:cs="Arial"/>
                <w:color w:val="000000"/>
                <w:sz w:val="20"/>
                <w:szCs w:val="20"/>
              </w:rPr>
              <w:t xml:space="preserve">    </w:t>
            </w:r>
            <w:r w:rsidRPr="00C0662B">
              <w:rPr>
                <w:rFonts w:ascii="Arial" w:hAnsi="Arial" w:cs="Arial"/>
                <w:color w:val="000000"/>
                <w:sz w:val="20"/>
                <w:szCs w:val="20"/>
              </w:rPr>
              <w:t>3.9</w:t>
            </w:r>
          </w:p>
        </w:tc>
        <w:tc>
          <w:tcPr>
            <w:tcW w:w="2877" w:type="dxa"/>
          </w:tcPr>
          <w:p w14:paraId="2EB6CB7A"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494F143" w14:textId="77777777" w:rsidTr="00C0662B">
        <w:tc>
          <w:tcPr>
            <w:tcW w:w="2876" w:type="dxa"/>
          </w:tcPr>
          <w:p w14:paraId="2A17DBF9"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S. epidermidis</w:t>
            </w:r>
          </w:p>
        </w:tc>
        <w:tc>
          <w:tcPr>
            <w:tcW w:w="2877" w:type="dxa"/>
          </w:tcPr>
          <w:p w14:paraId="705EB82B" w14:textId="7A0DB81B"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90.0 </w:t>
            </w:r>
            <w:r>
              <w:rPr>
                <w:rFonts w:ascii="Arial" w:hAnsi="Arial" w:cs="Arial"/>
                <w:color w:val="000000"/>
                <w:sz w:val="20"/>
                <w:szCs w:val="20"/>
              </w:rPr>
              <w:t xml:space="preserve">  </w:t>
            </w:r>
            <w:r w:rsidRPr="00C0662B">
              <w:rPr>
                <w:rFonts w:ascii="Arial" w:hAnsi="Arial" w:cs="Arial"/>
                <w:color w:val="000000"/>
                <w:sz w:val="20"/>
                <w:szCs w:val="20"/>
              </w:rPr>
              <w:t xml:space="preserve">75.0 </w:t>
            </w:r>
            <w:r>
              <w:rPr>
                <w:rFonts w:ascii="Arial" w:hAnsi="Arial" w:cs="Arial"/>
                <w:color w:val="000000"/>
                <w:sz w:val="20"/>
                <w:szCs w:val="20"/>
              </w:rPr>
              <w:t xml:space="preserve">  </w:t>
            </w:r>
            <w:r w:rsidRPr="00C0662B">
              <w:rPr>
                <w:rFonts w:ascii="Arial" w:hAnsi="Arial" w:cs="Arial"/>
                <w:color w:val="000000"/>
                <w:sz w:val="20"/>
                <w:szCs w:val="20"/>
              </w:rPr>
              <w:t>58.0</w:t>
            </w:r>
          </w:p>
        </w:tc>
        <w:tc>
          <w:tcPr>
            <w:tcW w:w="2877" w:type="dxa"/>
          </w:tcPr>
          <w:p w14:paraId="7CCC4C38"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43D2C5FF" w14:textId="77777777" w:rsidTr="00C0662B">
        <w:tc>
          <w:tcPr>
            <w:tcW w:w="2876" w:type="dxa"/>
          </w:tcPr>
          <w:p w14:paraId="20F866FE"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alis</w:t>
            </w:r>
          </w:p>
        </w:tc>
        <w:tc>
          <w:tcPr>
            <w:tcW w:w="2877" w:type="dxa"/>
          </w:tcPr>
          <w:p w14:paraId="7493D4F8" w14:textId="355F1BF1"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5.0 </w:t>
            </w:r>
            <w:r>
              <w:rPr>
                <w:rFonts w:ascii="Arial" w:hAnsi="Arial" w:cs="Arial"/>
                <w:color w:val="000000"/>
                <w:sz w:val="20"/>
                <w:szCs w:val="20"/>
              </w:rPr>
              <w:t xml:space="preserve">  </w:t>
            </w:r>
            <w:r w:rsidRPr="00C0662B">
              <w:rPr>
                <w:rFonts w:ascii="Arial" w:hAnsi="Arial" w:cs="Arial"/>
                <w:color w:val="000000"/>
                <w:sz w:val="20"/>
                <w:szCs w:val="20"/>
              </w:rPr>
              <w:t xml:space="preserve">47.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665E1EDC" w14:textId="77777777" w:rsidR="00C0662B" w:rsidRPr="00C0662B" w:rsidRDefault="00C0662B" w:rsidP="00623CB0">
            <w:pPr>
              <w:keepNext/>
              <w:spacing w:before="240" w:after="60"/>
              <w:contextualSpacing/>
              <w:rPr>
                <w:rFonts w:ascii="Menlo" w:hAnsi="Menlo" w:cs="Menlo"/>
                <w:color w:val="CCCCCC"/>
                <w:sz w:val="18"/>
                <w:szCs w:val="18"/>
              </w:rPr>
            </w:pPr>
          </w:p>
        </w:tc>
      </w:tr>
      <w:tr w:rsidR="00C0662B" w:rsidRPr="00C0662B" w14:paraId="548BA201" w14:textId="77777777" w:rsidTr="00C0662B">
        <w:tc>
          <w:tcPr>
            <w:tcW w:w="2876" w:type="dxa"/>
          </w:tcPr>
          <w:p w14:paraId="0802ACF2" w14:textId="77777777" w:rsidR="00C0662B" w:rsidRPr="00C0662B" w:rsidRDefault="00C0662B" w:rsidP="00623CB0">
            <w:pPr>
              <w:keepNext/>
              <w:spacing w:before="240" w:after="60"/>
              <w:contextualSpacing/>
              <w:rPr>
                <w:rFonts w:ascii="Arial" w:hAnsi="Arial" w:cs="Arial"/>
                <w:i/>
                <w:iCs/>
                <w:color w:val="000000"/>
                <w:sz w:val="20"/>
                <w:szCs w:val="20"/>
              </w:rPr>
            </w:pPr>
            <w:r w:rsidRPr="00C0662B">
              <w:rPr>
                <w:rFonts w:ascii="Arial" w:hAnsi="Arial" w:cs="Arial"/>
                <w:i/>
                <w:iCs/>
                <w:color w:val="000000"/>
                <w:sz w:val="20"/>
                <w:szCs w:val="20"/>
              </w:rPr>
              <w:t>E. faecium</w:t>
            </w:r>
          </w:p>
        </w:tc>
        <w:tc>
          <w:tcPr>
            <w:tcW w:w="2877" w:type="dxa"/>
          </w:tcPr>
          <w:p w14:paraId="69B16334" w14:textId="02BACC8F" w:rsidR="00C0662B" w:rsidRPr="00C0662B" w:rsidRDefault="00C0662B" w:rsidP="00623CB0">
            <w:pPr>
              <w:keepNext/>
              <w:spacing w:before="240" w:after="60"/>
              <w:contextualSpacing/>
              <w:rPr>
                <w:rFonts w:ascii="Arial" w:hAnsi="Arial" w:cs="Arial"/>
                <w:color w:val="000000"/>
                <w:sz w:val="20"/>
                <w:szCs w:val="20"/>
              </w:rPr>
            </w:pPr>
            <w:r w:rsidRPr="00C0662B">
              <w:rPr>
                <w:rFonts w:ascii="Arial" w:hAnsi="Arial" w:cs="Arial"/>
                <w:color w:val="000000"/>
                <w:sz w:val="20"/>
                <w:szCs w:val="20"/>
              </w:rPr>
              <w:t xml:space="preserve">50.0 </w:t>
            </w:r>
            <w:r>
              <w:rPr>
                <w:rFonts w:ascii="Arial" w:hAnsi="Arial" w:cs="Arial"/>
                <w:color w:val="000000"/>
                <w:sz w:val="20"/>
                <w:szCs w:val="20"/>
              </w:rPr>
              <w:t xml:space="preserve">  </w:t>
            </w:r>
            <w:r w:rsidRPr="00C0662B">
              <w:rPr>
                <w:rFonts w:ascii="Arial" w:hAnsi="Arial" w:cs="Arial"/>
                <w:color w:val="000000"/>
                <w:sz w:val="20"/>
                <w:szCs w:val="20"/>
              </w:rPr>
              <w:t xml:space="preserve">40.6 </w:t>
            </w:r>
            <w:r>
              <w:rPr>
                <w:rFonts w:ascii="Arial" w:hAnsi="Arial" w:cs="Arial"/>
                <w:color w:val="000000"/>
                <w:sz w:val="20"/>
                <w:szCs w:val="20"/>
              </w:rPr>
              <w:t xml:space="preserve">  </w:t>
            </w:r>
            <w:r w:rsidRPr="00C0662B">
              <w:rPr>
                <w:rFonts w:ascii="Arial" w:hAnsi="Arial" w:cs="Arial"/>
                <w:color w:val="000000"/>
                <w:sz w:val="20"/>
                <w:szCs w:val="20"/>
              </w:rPr>
              <w:t>36.8</w:t>
            </w:r>
          </w:p>
        </w:tc>
        <w:tc>
          <w:tcPr>
            <w:tcW w:w="2877" w:type="dxa"/>
          </w:tcPr>
          <w:p w14:paraId="5537B0EF" w14:textId="77777777" w:rsidR="00C0662B" w:rsidRPr="00C0662B" w:rsidRDefault="00C0662B" w:rsidP="00623CB0">
            <w:pPr>
              <w:keepNext/>
              <w:spacing w:before="240" w:after="60"/>
              <w:contextualSpacing/>
              <w:rPr>
                <w:rFonts w:ascii="Menlo" w:hAnsi="Menlo" w:cs="Menlo"/>
                <w:color w:val="CCCCCC"/>
                <w:sz w:val="18"/>
                <w:szCs w:val="18"/>
              </w:rPr>
            </w:pPr>
          </w:p>
        </w:tc>
      </w:tr>
    </w:tbl>
    <w:p w14:paraId="6E96D089" w14:textId="77777777" w:rsidR="00FB56F7" w:rsidRPr="00C21754" w:rsidRDefault="00FB56F7"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200CD432" w:rsidR="004069B1" w:rsidRPr="00FB56F7" w:rsidRDefault="00FB56F7" w:rsidP="00F05203">
      <w:pPr>
        <w:jc w:val="both"/>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00066B88">
        <w:rPr>
          <w:rFonts w:ascii="Arial" w:hAnsi="Arial" w:cs="Arial"/>
          <w:b/>
          <w:bCs/>
          <w:color w:val="000000"/>
          <w:sz w:val="20"/>
          <w:szCs w:val="20"/>
        </w:rPr>
        <w:t xml:space="preserve"> of pathogenic bacteria</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tbl>
      <w:tblPr>
        <w:tblStyle w:val="TableGrid"/>
        <w:tblW w:w="0" w:type="auto"/>
        <w:tblLook w:val="04A0" w:firstRow="1" w:lastRow="0" w:firstColumn="1" w:lastColumn="0" w:noHBand="0" w:noVBand="1"/>
      </w:tblPr>
      <w:tblGrid>
        <w:gridCol w:w="1831"/>
        <w:gridCol w:w="1316"/>
        <w:gridCol w:w="3336"/>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1D77EDA4"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w:t>
            </w:r>
            <w:r w:rsidR="00FB56F7">
              <w:rPr>
                <w:rFonts w:ascii="Arial" w:hAnsi="Arial" w:cs="Arial"/>
                <w:b/>
                <w:bCs/>
                <w:color w:val="000000" w:themeColor="text1"/>
                <w:sz w:val="20"/>
                <w:szCs w:val="20"/>
              </w:rPr>
              <w:t>Effective sensitivity</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00BD5611"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lastRenderedPageBreak/>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79C07611" w14:textId="77777777" w:rsidR="004069B1" w:rsidRPr="00F655A2" w:rsidRDefault="004069B1" w:rsidP="008668D0">
      <w:pPr>
        <w:rPr>
          <w:color w:val="000000"/>
        </w:rPr>
      </w:pPr>
    </w:p>
    <w:p w14:paraId="37AFF66B" w14:textId="4472E155" w:rsidR="008668D0" w:rsidRPr="00C21754" w:rsidRDefault="008668D0" w:rsidP="002132DE">
      <w:pPr>
        <w:rPr>
          <w:rFonts w:ascii="Arial" w:hAnsi="Arial" w:cs="Arial"/>
          <w:color w:val="000000"/>
          <w:sz w:val="20"/>
          <w:szCs w:val="20"/>
        </w:rPr>
      </w:pPr>
      <w:r w:rsidRPr="00F655A2">
        <w:rPr>
          <w:rFonts w:ascii="Arial" w:hAnsi="Arial" w:cs="Arial"/>
          <w:color w:val="000000"/>
          <w:sz w:val="20"/>
          <w:szCs w:val="20"/>
        </w:rPr>
        <w:t>         </w:t>
      </w: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5FD63F5E" w14:textId="77777777" w:rsidR="00290A7A" w:rsidRPr="00290A7A" w:rsidRDefault="005E4095" w:rsidP="00290A7A">
      <w:pPr>
        <w:pStyle w:val="Bibliography"/>
        <w:rPr>
          <w:lang w:val="en-GB"/>
        </w:rPr>
      </w:pPr>
      <w:r w:rsidRPr="00C21754">
        <w:rPr>
          <w:rFonts w:ascii="Arial" w:eastAsiaTheme="minorEastAsia" w:hAnsi="Arial" w:cs="Arial"/>
          <w:sz w:val="20"/>
          <w:szCs w:val="20"/>
          <w:lang w:eastAsia="zh-CN"/>
        </w:rPr>
        <w:fldChar w:fldCharType="begin"/>
      </w:r>
      <w:r w:rsidR="00290A7A">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290A7A" w:rsidRPr="00290A7A">
        <w:rPr>
          <w:lang w:val="en-GB"/>
        </w:rPr>
        <w:t xml:space="preserve">1. M. E. A. de Kraker, M. Lipsitch, Burden of Antimicrobial Resistance: Compared to What? </w:t>
      </w:r>
      <w:r w:rsidR="00290A7A" w:rsidRPr="00290A7A">
        <w:rPr>
          <w:i/>
          <w:iCs/>
          <w:lang w:val="en-GB"/>
        </w:rPr>
        <w:t>Epidemiologic Reviews</w:t>
      </w:r>
      <w:r w:rsidR="00290A7A" w:rsidRPr="00290A7A">
        <w:rPr>
          <w:lang w:val="en-GB"/>
        </w:rPr>
        <w:t xml:space="preserve"> </w:t>
      </w:r>
      <w:r w:rsidR="00290A7A" w:rsidRPr="00290A7A">
        <w:rPr>
          <w:b/>
          <w:bCs/>
          <w:lang w:val="en-GB"/>
        </w:rPr>
        <w:t>43</w:t>
      </w:r>
      <w:r w:rsidR="00290A7A" w:rsidRPr="00290A7A">
        <w:rPr>
          <w:lang w:val="en-GB"/>
        </w:rPr>
        <w:t>, 53–64 (2022).</w:t>
      </w:r>
    </w:p>
    <w:p w14:paraId="3949E712" w14:textId="77777777" w:rsidR="00290A7A" w:rsidRPr="00290A7A" w:rsidRDefault="00290A7A" w:rsidP="00290A7A">
      <w:pPr>
        <w:pStyle w:val="Bibliography"/>
        <w:rPr>
          <w:lang w:val="en-GB"/>
        </w:rPr>
      </w:pPr>
      <w:r w:rsidRPr="00290A7A">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290A7A">
        <w:rPr>
          <w:i/>
          <w:iCs/>
          <w:lang w:val="en-GB"/>
        </w:rPr>
        <w:t>The Lancet</w:t>
      </w:r>
      <w:r w:rsidRPr="00290A7A">
        <w:rPr>
          <w:lang w:val="en-GB"/>
        </w:rPr>
        <w:t xml:space="preserve"> </w:t>
      </w:r>
      <w:r w:rsidRPr="00290A7A">
        <w:rPr>
          <w:b/>
          <w:bCs/>
          <w:lang w:val="en-GB"/>
        </w:rPr>
        <w:t>399</w:t>
      </w:r>
      <w:r w:rsidRPr="00290A7A">
        <w:rPr>
          <w:lang w:val="en-GB"/>
        </w:rPr>
        <w:t>, 629–655 (2022).</w:t>
      </w:r>
    </w:p>
    <w:p w14:paraId="633262EC" w14:textId="77777777" w:rsidR="00290A7A" w:rsidRPr="00290A7A" w:rsidRDefault="00290A7A" w:rsidP="00290A7A">
      <w:pPr>
        <w:pStyle w:val="Bibliography"/>
        <w:rPr>
          <w:lang w:val="en-GB"/>
        </w:rPr>
      </w:pPr>
      <w:r w:rsidRPr="00290A7A">
        <w:rPr>
          <w:lang w:val="en-GB"/>
        </w:rPr>
        <w:t xml:space="preserve">3. Centers for Disease Control and Prevention (U.S.), </w:t>
      </w:r>
      <w:r w:rsidRPr="00290A7A">
        <w:rPr>
          <w:i/>
          <w:iCs/>
          <w:lang w:val="en-GB"/>
        </w:rPr>
        <w:t>Antibiotic resistance threats in the United States, 2019</w:t>
      </w:r>
      <w:r w:rsidRPr="00290A7A">
        <w:rPr>
          <w:lang w:val="en-GB"/>
        </w:rPr>
        <w:t xml:space="preserve"> (Centers for Disease Control and Prevention (U.S.), 2019; https://stacks.cdc.gov/view/cdc/82532).</w:t>
      </w:r>
    </w:p>
    <w:p w14:paraId="1F09D938" w14:textId="77777777" w:rsidR="00290A7A" w:rsidRPr="00290A7A" w:rsidRDefault="00290A7A" w:rsidP="00290A7A">
      <w:pPr>
        <w:pStyle w:val="Bibliography"/>
        <w:rPr>
          <w:lang w:val="en-GB"/>
        </w:rPr>
      </w:pPr>
      <w:r w:rsidRPr="00290A7A">
        <w:rPr>
          <w:lang w:val="en-GB"/>
        </w:rPr>
        <w:t xml:space="preserve">4. S. Lehtinen, Co-colonisation and coexistence. </w:t>
      </w:r>
      <w:r w:rsidRPr="00290A7A">
        <w:rPr>
          <w:i/>
          <w:iCs/>
          <w:lang w:val="en-GB"/>
        </w:rPr>
        <w:t>Nat Ecol Evol</w:t>
      </w:r>
      <w:r w:rsidRPr="00290A7A">
        <w:rPr>
          <w:lang w:val="en-GB"/>
        </w:rPr>
        <w:t xml:space="preserve"> </w:t>
      </w:r>
      <w:r w:rsidRPr="00290A7A">
        <w:rPr>
          <w:b/>
          <w:bCs/>
          <w:lang w:val="en-GB"/>
        </w:rPr>
        <w:t>3</w:t>
      </w:r>
      <w:r w:rsidRPr="00290A7A">
        <w:rPr>
          <w:lang w:val="en-GB"/>
        </w:rPr>
        <w:t>, 334–335 (2019).</w:t>
      </w:r>
    </w:p>
    <w:p w14:paraId="57DEF8E2" w14:textId="77777777" w:rsidR="00290A7A" w:rsidRPr="00290A7A" w:rsidRDefault="00290A7A" w:rsidP="00290A7A">
      <w:pPr>
        <w:pStyle w:val="Bibliography"/>
        <w:rPr>
          <w:lang w:val="en-GB"/>
        </w:rPr>
      </w:pPr>
      <w:r w:rsidRPr="00290A7A">
        <w:rPr>
          <w:lang w:val="en-GB"/>
        </w:rPr>
        <w:t xml:space="preserve">5. T. M. Pham, M. Kretzschmar, X. Bertrand, M. Bootsma, on behalf of COMBACTE-MAGNET Consortium, R. D. Kouyos, Ed. Tracking Pseudomonas aeruginosa transmissions due to environmental contamination after discharge in ICUs using mathematical models. </w:t>
      </w:r>
      <w:r w:rsidRPr="00290A7A">
        <w:rPr>
          <w:i/>
          <w:iCs/>
          <w:lang w:val="en-GB"/>
        </w:rPr>
        <w:t>PLoS Comput Biol</w:t>
      </w:r>
      <w:r w:rsidRPr="00290A7A">
        <w:rPr>
          <w:lang w:val="en-GB"/>
        </w:rPr>
        <w:t xml:space="preserve"> </w:t>
      </w:r>
      <w:r w:rsidRPr="00290A7A">
        <w:rPr>
          <w:b/>
          <w:bCs/>
          <w:lang w:val="en-GB"/>
        </w:rPr>
        <w:t>15</w:t>
      </w:r>
      <w:r w:rsidRPr="00290A7A">
        <w:rPr>
          <w:lang w:val="en-GB"/>
        </w:rPr>
        <w:t>, e1006697 (2019).</w:t>
      </w:r>
    </w:p>
    <w:p w14:paraId="1FFED124" w14:textId="77777777" w:rsidR="00290A7A" w:rsidRPr="00290A7A" w:rsidRDefault="00290A7A" w:rsidP="00290A7A">
      <w:pPr>
        <w:pStyle w:val="Bibliography"/>
        <w:rPr>
          <w:lang w:val="en-GB"/>
        </w:rPr>
      </w:pPr>
      <w:r w:rsidRPr="00290A7A">
        <w:rPr>
          <w:lang w:val="en-GB"/>
        </w:rPr>
        <w:t xml:space="preserve">6. N. G. Davies, S. Flasche, M. Jit, K. E. Atkins, Within-host dynamics shape antibiotic resistance in commensal bacteria. </w:t>
      </w:r>
      <w:r w:rsidRPr="00290A7A">
        <w:rPr>
          <w:i/>
          <w:iCs/>
          <w:lang w:val="en-GB"/>
        </w:rPr>
        <w:t>Nat Ecol Evol</w:t>
      </w:r>
      <w:r w:rsidRPr="00290A7A">
        <w:rPr>
          <w:lang w:val="en-GB"/>
        </w:rPr>
        <w:t xml:space="preserve"> </w:t>
      </w:r>
      <w:r w:rsidRPr="00290A7A">
        <w:rPr>
          <w:b/>
          <w:bCs/>
          <w:lang w:val="en-GB"/>
        </w:rPr>
        <w:t>3</w:t>
      </w:r>
      <w:r w:rsidRPr="00290A7A">
        <w:rPr>
          <w:lang w:val="en-GB"/>
        </w:rPr>
        <w:t>, 440–449 (2019).</w:t>
      </w:r>
    </w:p>
    <w:p w14:paraId="0DAA2028" w14:textId="77777777" w:rsidR="00290A7A" w:rsidRPr="00290A7A" w:rsidRDefault="00290A7A" w:rsidP="00290A7A">
      <w:pPr>
        <w:pStyle w:val="Bibliography"/>
        <w:rPr>
          <w:lang w:val="en-GB"/>
        </w:rPr>
      </w:pPr>
      <w:r w:rsidRPr="00290A7A">
        <w:rPr>
          <w:lang w:val="en-GB"/>
        </w:rPr>
        <w:lastRenderedPageBreak/>
        <w:t xml:space="preserve">7. M. Lipsitch, C. T. Bergstrom, B. R. Levin, The epidemiology of antibiotic resistance in hospitals: Paradoxes and prescriptions. </w:t>
      </w:r>
      <w:r w:rsidRPr="00290A7A">
        <w:rPr>
          <w:i/>
          <w:iCs/>
          <w:lang w:val="en-GB"/>
        </w:rPr>
        <w:t>Proc Natl Acad Sci USA</w:t>
      </w:r>
      <w:r w:rsidRPr="00290A7A">
        <w:rPr>
          <w:lang w:val="en-GB"/>
        </w:rPr>
        <w:t xml:space="preserve"> </w:t>
      </w:r>
      <w:r w:rsidRPr="00290A7A">
        <w:rPr>
          <w:b/>
          <w:bCs/>
          <w:lang w:val="en-GB"/>
        </w:rPr>
        <w:t>97</w:t>
      </w:r>
      <w:r w:rsidRPr="00290A7A">
        <w:rPr>
          <w:lang w:val="en-GB"/>
        </w:rPr>
        <w:t>, 1938 (2000).</w:t>
      </w:r>
    </w:p>
    <w:p w14:paraId="52A05C59" w14:textId="77777777" w:rsidR="00290A7A" w:rsidRPr="00290A7A" w:rsidRDefault="00290A7A" w:rsidP="00290A7A">
      <w:pPr>
        <w:pStyle w:val="Bibliography"/>
        <w:rPr>
          <w:lang w:val="en-GB"/>
        </w:rPr>
      </w:pPr>
      <w:r w:rsidRPr="00290A7A">
        <w:rPr>
          <w:lang w:val="en-GB"/>
        </w:rPr>
        <w:t xml:space="preserve">8. C. T. Bergstrom, M. Lo, M. Lipsitch, Ecological theory suggests that antimicrobial cycling will not reduce antimicrobial resistance in hospitals. </w:t>
      </w:r>
      <w:r w:rsidRPr="00290A7A">
        <w:rPr>
          <w:i/>
          <w:iCs/>
          <w:lang w:val="en-GB"/>
        </w:rPr>
        <w:t>Proc Natl Acad Sci U S A</w:t>
      </w:r>
      <w:r w:rsidRPr="00290A7A">
        <w:rPr>
          <w:lang w:val="en-GB"/>
        </w:rPr>
        <w:t xml:space="preserve"> </w:t>
      </w:r>
      <w:r w:rsidRPr="00290A7A">
        <w:rPr>
          <w:b/>
          <w:bCs/>
          <w:lang w:val="en-GB"/>
        </w:rPr>
        <w:t>101</w:t>
      </w:r>
      <w:r w:rsidRPr="00290A7A">
        <w:rPr>
          <w:lang w:val="en-GB"/>
        </w:rPr>
        <w:t>, 13285 (2004).</w:t>
      </w:r>
    </w:p>
    <w:p w14:paraId="6D03968D" w14:textId="77777777" w:rsidR="00290A7A" w:rsidRPr="00290A7A" w:rsidRDefault="00290A7A" w:rsidP="00290A7A">
      <w:pPr>
        <w:pStyle w:val="Bibliography"/>
        <w:rPr>
          <w:lang w:val="en-GB"/>
        </w:rPr>
      </w:pPr>
      <w:r w:rsidRPr="00290A7A">
        <w:rPr>
          <w:lang w:val="en-GB"/>
        </w:rPr>
        <w:t xml:space="preserve">9. R. Kouyos, E. Klein, B. Grenfell, B. R. Levin, Ed. Hospital-Community Interactions Foster Coexistence between Methicillin-Resistant Strains of Staphylococcus aureus. </w:t>
      </w:r>
      <w:r w:rsidRPr="00290A7A">
        <w:rPr>
          <w:i/>
          <w:iCs/>
          <w:lang w:val="en-GB"/>
        </w:rPr>
        <w:t>PLoS Pathog</w:t>
      </w:r>
      <w:r w:rsidRPr="00290A7A">
        <w:rPr>
          <w:lang w:val="en-GB"/>
        </w:rPr>
        <w:t xml:space="preserve"> </w:t>
      </w:r>
      <w:r w:rsidRPr="00290A7A">
        <w:rPr>
          <w:b/>
          <w:bCs/>
          <w:lang w:val="en-GB"/>
        </w:rPr>
        <w:t>9</w:t>
      </w:r>
      <w:r w:rsidRPr="00290A7A">
        <w:rPr>
          <w:lang w:val="en-GB"/>
        </w:rPr>
        <w:t>, e1003134 (2013).</w:t>
      </w:r>
    </w:p>
    <w:p w14:paraId="3DB37F5B" w14:textId="77777777" w:rsidR="00290A7A" w:rsidRPr="00290A7A" w:rsidRDefault="00290A7A" w:rsidP="00290A7A">
      <w:pPr>
        <w:pStyle w:val="Bibliography"/>
        <w:rPr>
          <w:lang w:val="en-GB"/>
        </w:rPr>
      </w:pPr>
      <w:r w:rsidRPr="00290A7A">
        <w:rPr>
          <w:lang w:val="en-GB"/>
        </w:rPr>
        <w:t xml:space="preserve">10. R. C. Massey, M. J. Horsburgh, G. Lina, M. Höök, M. Recker, The evolution and maintenance of virulence in Staphylococcus aureus: a role for host-to-host transmission? </w:t>
      </w:r>
      <w:r w:rsidRPr="00290A7A">
        <w:rPr>
          <w:i/>
          <w:iCs/>
          <w:lang w:val="en-GB"/>
        </w:rPr>
        <w:t>Nat Rev Microbiol</w:t>
      </w:r>
      <w:r w:rsidRPr="00290A7A">
        <w:rPr>
          <w:lang w:val="en-GB"/>
        </w:rPr>
        <w:t xml:space="preserve"> </w:t>
      </w:r>
      <w:r w:rsidRPr="00290A7A">
        <w:rPr>
          <w:b/>
          <w:bCs/>
          <w:lang w:val="en-GB"/>
        </w:rPr>
        <w:t>4</w:t>
      </w:r>
      <w:r w:rsidRPr="00290A7A">
        <w:rPr>
          <w:lang w:val="en-GB"/>
        </w:rPr>
        <w:t>, 953–958 (2006).</w:t>
      </w:r>
    </w:p>
    <w:p w14:paraId="2A29A1B3" w14:textId="77777777" w:rsidR="00290A7A" w:rsidRPr="00290A7A" w:rsidRDefault="00290A7A" w:rsidP="00290A7A">
      <w:pPr>
        <w:pStyle w:val="Bibliography"/>
        <w:rPr>
          <w:lang w:val="en-GB"/>
        </w:rPr>
      </w:pPr>
      <w:r w:rsidRPr="00290A7A">
        <w:rPr>
          <w:lang w:val="en-GB"/>
        </w:rPr>
        <w:t xml:space="preserve">11. S. Bonhoeffer, M. Lipsitch, B. R. Levin, Evaluating treatment protocols to prevent antibiotic resistance. </w:t>
      </w:r>
      <w:r w:rsidRPr="00290A7A">
        <w:rPr>
          <w:i/>
          <w:iCs/>
          <w:lang w:val="en-GB"/>
        </w:rPr>
        <w:t>Proc Natl Acad Sci USA</w:t>
      </w:r>
      <w:r w:rsidRPr="00290A7A">
        <w:rPr>
          <w:lang w:val="en-GB"/>
        </w:rPr>
        <w:t xml:space="preserve"> </w:t>
      </w:r>
      <w:r w:rsidRPr="00290A7A">
        <w:rPr>
          <w:b/>
          <w:bCs/>
          <w:lang w:val="en-GB"/>
        </w:rPr>
        <w:t>94</w:t>
      </w:r>
      <w:r w:rsidRPr="00290A7A">
        <w:rPr>
          <w:lang w:val="en-GB"/>
        </w:rPr>
        <w:t>, 12106 (1997).</w:t>
      </w:r>
    </w:p>
    <w:p w14:paraId="1A2D0920" w14:textId="77777777" w:rsidR="00290A7A" w:rsidRPr="00290A7A" w:rsidRDefault="00290A7A" w:rsidP="00290A7A">
      <w:pPr>
        <w:pStyle w:val="Bibliography"/>
        <w:rPr>
          <w:lang w:val="en-GB"/>
        </w:rPr>
      </w:pPr>
      <w:r w:rsidRPr="00290A7A">
        <w:rPr>
          <w:lang w:val="en-GB"/>
        </w:rPr>
        <w:t xml:space="preserve">12. S. Pei, F. Morone, F. Liljeros, H. Makse, J. L. Shaman, Inference and control of the nosocomial transmission of methicillin-resistant Staphylococcus aureus. </w:t>
      </w:r>
      <w:r w:rsidRPr="00290A7A">
        <w:rPr>
          <w:i/>
          <w:iCs/>
          <w:lang w:val="en-GB"/>
        </w:rPr>
        <w:t>eLife</w:t>
      </w:r>
      <w:r w:rsidRPr="00290A7A">
        <w:rPr>
          <w:lang w:val="en-GB"/>
        </w:rPr>
        <w:t xml:space="preserve"> </w:t>
      </w:r>
      <w:r w:rsidRPr="00290A7A">
        <w:rPr>
          <w:b/>
          <w:bCs/>
          <w:lang w:val="en-GB"/>
        </w:rPr>
        <w:t>7</w:t>
      </w:r>
      <w:r w:rsidRPr="00290A7A">
        <w:rPr>
          <w:lang w:val="en-GB"/>
        </w:rPr>
        <w:t>, e40977 (2018).</w:t>
      </w:r>
    </w:p>
    <w:p w14:paraId="4CC3D3D6" w14:textId="77777777" w:rsidR="00290A7A" w:rsidRPr="00290A7A" w:rsidRDefault="00290A7A" w:rsidP="00290A7A">
      <w:pPr>
        <w:pStyle w:val="Bibliography"/>
        <w:rPr>
          <w:lang w:val="en-GB"/>
        </w:rPr>
      </w:pPr>
      <w:r w:rsidRPr="00290A7A">
        <w:rPr>
          <w:lang w:val="en-GB"/>
        </w:rPr>
        <w:t xml:space="preserve">13. P. Paul, R. B. Slayton, A. J. Kallen, M. S. Walters, J. A. Jernigan, Modeling Regional Transmission and Containment of a Healthcare-associated Multidrug-resistant Organism. </w:t>
      </w:r>
      <w:r w:rsidRPr="00290A7A">
        <w:rPr>
          <w:i/>
          <w:iCs/>
          <w:lang w:val="en-GB"/>
        </w:rPr>
        <w:t>Clin Infect Dis</w:t>
      </w:r>
      <w:r w:rsidRPr="00290A7A">
        <w:rPr>
          <w:lang w:val="en-GB"/>
        </w:rPr>
        <w:t xml:space="preserve"> </w:t>
      </w:r>
      <w:r w:rsidRPr="00290A7A">
        <w:rPr>
          <w:b/>
          <w:bCs/>
          <w:lang w:val="en-GB"/>
        </w:rPr>
        <w:t>70</w:t>
      </w:r>
      <w:r w:rsidRPr="00290A7A">
        <w:rPr>
          <w:lang w:val="en-GB"/>
        </w:rPr>
        <w:t>, 388–394 (2020).</w:t>
      </w:r>
    </w:p>
    <w:p w14:paraId="0FA28FF6" w14:textId="77777777" w:rsidR="00290A7A" w:rsidRPr="00290A7A" w:rsidRDefault="00290A7A" w:rsidP="00290A7A">
      <w:pPr>
        <w:pStyle w:val="Bibliography"/>
        <w:rPr>
          <w:lang w:val="en-GB"/>
        </w:rPr>
      </w:pPr>
      <w:r w:rsidRPr="00290A7A">
        <w:rPr>
          <w:lang w:val="en-GB"/>
        </w:rPr>
        <w:t xml:space="preserve">14. B. S. Cooper, G. F. Medley, S. P. Stone, C. C. Kibbler, B. D. Cookson, J. A. Roberts, G. Duckworth, R. Lai, S. Ebrahim, Methicillin-resistant Staphylococcus aureus in hospitals and the community: Stealth dynamics and control catastrophes. </w:t>
      </w:r>
      <w:r w:rsidRPr="00290A7A">
        <w:rPr>
          <w:i/>
          <w:iCs/>
          <w:lang w:val="en-GB"/>
        </w:rPr>
        <w:t>Proceedings of the National Academy of Sciences</w:t>
      </w:r>
      <w:r w:rsidRPr="00290A7A">
        <w:rPr>
          <w:lang w:val="en-GB"/>
        </w:rPr>
        <w:t xml:space="preserve"> </w:t>
      </w:r>
      <w:r w:rsidRPr="00290A7A">
        <w:rPr>
          <w:b/>
          <w:bCs/>
          <w:lang w:val="en-GB"/>
        </w:rPr>
        <w:t>101</w:t>
      </w:r>
      <w:r w:rsidRPr="00290A7A">
        <w:rPr>
          <w:lang w:val="en-GB"/>
        </w:rPr>
        <w:t>, 10223–10228 (2004).</w:t>
      </w:r>
    </w:p>
    <w:p w14:paraId="6A799453" w14:textId="77777777" w:rsidR="00290A7A" w:rsidRPr="00290A7A" w:rsidRDefault="00290A7A" w:rsidP="00290A7A">
      <w:pPr>
        <w:pStyle w:val="Bibliography"/>
        <w:rPr>
          <w:lang w:val="en-GB"/>
        </w:rPr>
      </w:pPr>
      <w:r w:rsidRPr="00290A7A">
        <w:rPr>
          <w:lang w:val="en-GB"/>
        </w:rPr>
        <w:t xml:space="preserve">15. S. Pei, F. Liljeros, J. Shaman, Identifying asymptomatic spreaders of antimicrobial-resistant pathogens in hospital settings. </w:t>
      </w:r>
      <w:r w:rsidRPr="00290A7A">
        <w:rPr>
          <w:i/>
          <w:iCs/>
          <w:lang w:val="en-GB"/>
        </w:rPr>
        <w:t>Proc. Natl. Acad. Sci. U.S.A.</w:t>
      </w:r>
      <w:r w:rsidRPr="00290A7A">
        <w:rPr>
          <w:lang w:val="en-GB"/>
        </w:rPr>
        <w:t xml:space="preserve"> </w:t>
      </w:r>
      <w:r w:rsidRPr="00290A7A">
        <w:rPr>
          <w:b/>
          <w:bCs/>
          <w:lang w:val="en-GB"/>
        </w:rPr>
        <w:t>118</w:t>
      </w:r>
      <w:r w:rsidRPr="00290A7A">
        <w:rPr>
          <w:lang w:val="en-GB"/>
        </w:rPr>
        <w:t>, e2111190118 (2021).</w:t>
      </w:r>
    </w:p>
    <w:p w14:paraId="553C2AB0" w14:textId="77777777" w:rsidR="00290A7A" w:rsidRPr="00290A7A" w:rsidRDefault="00290A7A" w:rsidP="00290A7A">
      <w:pPr>
        <w:pStyle w:val="Bibliography"/>
        <w:rPr>
          <w:lang w:val="en-GB"/>
        </w:rPr>
      </w:pPr>
      <w:r w:rsidRPr="00290A7A">
        <w:rPr>
          <w:lang w:val="en-GB"/>
        </w:rPr>
        <w:t xml:space="preserve">16. D. R. Smith, L. Temime, L. Opatowski, Microbiome-pathogen interactions drive epidemiological dynamics of antibiotic resistance: A modeling study applied to nosocomial pathogen control. </w:t>
      </w:r>
      <w:r w:rsidRPr="00290A7A">
        <w:rPr>
          <w:i/>
          <w:iCs/>
          <w:lang w:val="en-GB"/>
        </w:rPr>
        <w:t>eLife</w:t>
      </w:r>
      <w:r w:rsidRPr="00290A7A">
        <w:rPr>
          <w:lang w:val="en-GB"/>
        </w:rPr>
        <w:t xml:space="preserve"> </w:t>
      </w:r>
      <w:r w:rsidRPr="00290A7A">
        <w:rPr>
          <w:b/>
          <w:bCs/>
          <w:lang w:val="en-GB"/>
        </w:rPr>
        <w:t>10</w:t>
      </w:r>
      <w:r w:rsidRPr="00290A7A">
        <w:rPr>
          <w:lang w:val="en-GB"/>
        </w:rPr>
        <w:t>, e68764 (2021).</w:t>
      </w:r>
    </w:p>
    <w:p w14:paraId="003E896B" w14:textId="77777777" w:rsidR="00290A7A" w:rsidRPr="00290A7A" w:rsidRDefault="00290A7A" w:rsidP="00290A7A">
      <w:pPr>
        <w:pStyle w:val="Bibliography"/>
        <w:rPr>
          <w:lang w:val="en-GB"/>
        </w:rPr>
      </w:pPr>
      <w:r w:rsidRPr="00290A7A">
        <w:rPr>
          <w:lang w:val="en-GB"/>
        </w:rPr>
        <w:t xml:space="preserve">17. M. Lipsitch, M. H. Samore, Antimicrobial Use and Antimicrobial Resistance: A Population Perspective. </w:t>
      </w:r>
      <w:r w:rsidRPr="00290A7A">
        <w:rPr>
          <w:i/>
          <w:iCs/>
          <w:lang w:val="en-GB"/>
        </w:rPr>
        <w:t>Emerg. Infect. Dis.</w:t>
      </w:r>
      <w:r w:rsidRPr="00290A7A">
        <w:rPr>
          <w:lang w:val="en-GB"/>
        </w:rPr>
        <w:t xml:space="preserve"> </w:t>
      </w:r>
      <w:r w:rsidRPr="00290A7A">
        <w:rPr>
          <w:b/>
          <w:bCs/>
          <w:lang w:val="en-GB"/>
        </w:rPr>
        <w:t>8</w:t>
      </w:r>
      <w:r w:rsidRPr="00290A7A">
        <w:rPr>
          <w:lang w:val="en-GB"/>
        </w:rPr>
        <w:t>, 347–354 (2002).</w:t>
      </w:r>
    </w:p>
    <w:p w14:paraId="7A2A7B6D" w14:textId="77777777" w:rsidR="00290A7A" w:rsidRPr="00290A7A" w:rsidRDefault="00290A7A" w:rsidP="00290A7A">
      <w:pPr>
        <w:pStyle w:val="Bibliography"/>
        <w:rPr>
          <w:lang w:val="en-GB"/>
        </w:rPr>
      </w:pPr>
      <w:r w:rsidRPr="00290A7A">
        <w:rPr>
          <w:lang w:val="en-GB"/>
        </w:rPr>
        <w:t xml:space="preserve">18. D. J. Austin, K. G. Kristinsson, R. M. Anderson, The relationship between the volume of antimicrobial consumption in human communities and the frequency of resistance. </w:t>
      </w:r>
      <w:r w:rsidRPr="00290A7A">
        <w:rPr>
          <w:i/>
          <w:iCs/>
          <w:lang w:val="en-GB"/>
        </w:rPr>
        <w:t>Proceedings of the National Academy of Sciences</w:t>
      </w:r>
      <w:r w:rsidRPr="00290A7A">
        <w:rPr>
          <w:lang w:val="en-GB"/>
        </w:rPr>
        <w:t xml:space="preserve"> </w:t>
      </w:r>
      <w:r w:rsidRPr="00290A7A">
        <w:rPr>
          <w:b/>
          <w:bCs/>
          <w:lang w:val="en-GB"/>
        </w:rPr>
        <w:t>96</w:t>
      </w:r>
      <w:r w:rsidRPr="00290A7A">
        <w:rPr>
          <w:lang w:val="en-GB"/>
        </w:rPr>
        <w:t>, 1152–1156 (1999).</w:t>
      </w:r>
    </w:p>
    <w:p w14:paraId="4ACDEF39" w14:textId="77777777" w:rsidR="00290A7A" w:rsidRPr="00290A7A" w:rsidRDefault="00290A7A" w:rsidP="00290A7A">
      <w:pPr>
        <w:pStyle w:val="Bibliography"/>
        <w:rPr>
          <w:lang w:val="en-GB"/>
        </w:rPr>
      </w:pPr>
      <w:r w:rsidRPr="00290A7A">
        <w:rPr>
          <w:lang w:val="en-GB"/>
        </w:rPr>
        <w:t xml:space="preserve">19. S. E. Drohan, S. A. Levin, B. T. Grenfell, R. Laxminarayan, Incentivizing hospital infection control. </w:t>
      </w:r>
      <w:r w:rsidRPr="00290A7A">
        <w:rPr>
          <w:i/>
          <w:iCs/>
          <w:lang w:val="en-GB"/>
        </w:rPr>
        <w:t>Proc Natl Acad Sci USA</w:t>
      </w:r>
      <w:r w:rsidRPr="00290A7A">
        <w:rPr>
          <w:lang w:val="en-GB"/>
        </w:rPr>
        <w:t xml:space="preserve"> </w:t>
      </w:r>
      <w:r w:rsidRPr="00290A7A">
        <w:rPr>
          <w:b/>
          <w:bCs/>
          <w:lang w:val="en-GB"/>
        </w:rPr>
        <w:t>116</w:t>
      </w:r>
      <w:r w:rsidRPr="00290A7A">
        <w:rPr>
          <w:lang w:val="en-GB"/>
        </w:rPr>
        <w:t>, 6221–6225 (2019).</w:t>
      </w:r>
    </w:p>
    <w:p w14:paraId="595F31DA" w14:textId="77777777" w:rsidR="00290A7A" w:rsidRPr="00290A7A" w:rsidRDefault="00290A7A" w:rsidP="00290A7A">
      <w:pPr>
        <w:pStyle w:val="Bibliography"/>
        <w:rPr>
          <w:lang w:val="en-GB"/>
        </w:rPr>
      </w:pPr>
      <w:r w:rsidRPr="00290A7A">
        <w:rPr>
          <w:lang w:val="en-GB"/>
        </w:rPr>
        <w:lastRenderedPageBreak/>
        <w:t>20. S. Lehtinen, F. Blanquart, M. Lipsitch, C. Fraser, Mechanisms that maintain coexistence of antibiotic sensitivity and resistance also promote high frequencies of multidrug resistance. .</w:t>
      </w:r>
    </w:p>
    <w:p w14:paraId="3408515C" w14:textId="77777777" w:rsidR="00290A7A" w:rsidRPr="00290A7A" w:rsidRDefault="00290A7A" w:rsidP="00290A7A">
      <w:pPr>
        <w:pStyle w:val="Bibliography"/>
        <w:rPr>
          <w:lang w:val="en-GB"/>
        </w:rPr>
      </w:pPr>
      <w:r w:rsidRPr="00290A7A">
        <w:rPr>
          <w:lang w:val="en-GB"/>
        </w:rPr>
        <w:t xml:space="preserve">21. K. Cranmer, J. Brehmer, G. Louppe, The frontier of simulation-based inference. </w:t>
      </w:r>
      <w:r w:rsidRPr="00290A7A">
        <w:rPr>
          <w:i/>
          <w:iCs/>
          <w:lang w:val="en-GB"/>
        </w:rPr>
        <w:t>Proc. Natl. Acad. Sci. U.S.A.</w:t>
      </w:r>
      <w:r w:rsidRPr="00290A7A">
        <w:rPr>
          <w:lang w:val="en-GB"/>
        </w:rPr>
        <w:t xml:space="preserve"> </w:t>
      </w:r>
      <w:r w:rsidRPr="00290A7A">
        <w:rPr>
          <w:b/>
          <w:bCs/>
          <w:lang w:val="en-GB"/>
        </w:rPr>
        <w:t>117</w:t>
      </w:r>
      <w:r w:rsidRPr="00290A7A">
        <w:rPr>
          <w:lang w:val="en-GB"/>
        </w:rPr>
        <w:t>, 30055–30062 (2020).</w:t>
      </w:r>
    </w:p>
    <w:p w14:paraId="3E26161B" w14:textId="77777777" w:rsidR="00290A7A" w:rsidRPr="00290A7A" w:rsidRDefault="00290A7A" w:rsidP="00290A7A">
      <w:pPr>
        <w:pStyle w:val="Bibliography"/>
        <w:rPr>
          <w:lang w:val="en-GB"/>
        </w:rPr>
      </w:pPr>
      <w:r w:rsidRPr="00290A7A">
        <w:rPr>
          <w:lang w:val="en-GB"/>
        </w:rPr>
        <w:t xml:space="preserve">22. A. S. de Vos, S. J. de Vlas, J. A. Lindsay, M. E. E. Kretzschmar, G. M. Knight, Understanding MRSA clonal competition within a UK hospital; the possible importance of density dependence. </w:t>
      </w:r>
      <w:r w:rsidRPr="00290A7A">
        <w:rPr>
          <w:i/>
          <w:iCs/>
          <w:lang w:val="en-GB"/>
        </w:rPr>
        <w:t>Epidemics</w:t>
      </w:r>
      <w:r w:rsidRPr="00290A7A">
        <w:rPr>
          <w:lang w:val="en-GB"/>
        </w:rPr>
        <w:t xml:space="preserve"> </w:t>
      </w:r>
      <w:r w:rsidRPr="00290A7A">
        <w:rPr>
          <w:b/>
          <w:bCs/>
          <w:lang w:val="en-GB"/>
        </w:rPr>
        <w:t>37</w:t>
      </w:r>
      <w:r w:rsidRPr="00290A7A">
        <w:rPr>
          <w:lang w:val="en-GB"/>
        </w:rPr>
        <w:t>, 100511 (2021).</w:t>
      </w:r>
    </w:p>
    <w:p w14:paraId="562AE1EC" w14:textId="77777777" w:rsidR="00290A7A" w:rsidRPr="00290A7A" w:rsidRDefault="00290A7A" w:rsidP="00290A7A">
      <w:pPr>
        <w:pStyle w:val="Bibliography"/>
        <w:rPr>
          <w:lang w:val="en-GB"/>
        </w:rPr>
      </w:pPr>
      <w:r w:rsidRPr="00290A7A">
        <w:rPr>
          <w:lang w:val="en-GB"/>
        </w:rPr>
        <w:t xml:space="preserve">23. M. Forrester, A. Pettitt, G. Gibson, Bayesian inference of hospital-acquired infectious diseases and control measures given imperfect surveillance data. </w:t>
      </w:r>
      <w:r w:rsidRPr="00290A7A">
        <w:rPr>
          <w:i/>
          <w:iCs/>
          <w:lang w:val="en-GB"/>
        </w:rPr>
        <w:t>Biostatistics</w:t>
      </w:r>
      <w:r w:rsidRPr="00290A7A">
        <w:rPr>
          <w:lang w:val="en-GB"/>
        </w:rPr>
        <w:t xml:space="preserve"> </w:t>
      </w:r>
      <w:r w:rsidRPr="00290A7A">
        <w:rPr>
          <w:b/>
          <w:bCs/>
          <w:lang w:val="en-GB"/>
        </w:rPr>
        <w:t>8</w:t>
      </w:r>
      <w:r w:rsidRPr="00290A7A">
        <w:rPr>
          <w:lang w:val="en-GB"/>
        </w:rPr>
        <w:t>, 383–401 (2007).</w:t>
      </w:r>
    </w:p>
    <w:p w14:paraId="462A0BF3" w14:textId="77777777" w:rsidR="00290A7A" w:rsidRPr="00290A7A" w:rsidRDefault="00290A7A" w:rsidP="00290A7A">
      <w:pPr>
        <w:pStyle w:val="Bibliography"/>
        <w:rPr>
          <w:lang w:val="en-GB"/>
        </w:rPr>
      </w:pPr>
      <w:r w:rsidRPr="00290A7A">
        <w:rPr>
          <w:lang w:val="en-GB"/>
        </w:rPr>
        <w:t xml:space="preserve">24.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290A7A">
        <w:rPr>
          <w:i/>
          <w:iCs/>
          <w:lang w:val="en-GB"/>
        </w:rPr>
        <w:t>PLoS Comput Biol</w:t>
      </w:r>
      <w:r w:rsidRPr="00290A7A">
        <w:rPr>
          <w:lang w:val="en-GB"/>
        </w:rPr>
        <w:t xml:space="preserve"> </w:t>
      </w:r>
      <w:r w:rsidRPr="00290A7A">
        <w:rPr>
          <w:b/>
          <w:bCs/>
          <w:lang w:val="en-GB"/>
        </w:rPr>
        <w:t>17</w:t>
      </w:r>
      <w:r w:rsidRPr="00290A7A">
        <w:rPr>
          <w:lang w:val="en-GB"/>
        </w:rPr>
        <w:t>, e1008417 (2021).</w:t>
      </w:r>
    </w:p>
    <w:p w14:paraId="561954B9" w14:textId="77777777" w:rsidR="00290A7A" w:rsidRPr="00290A7A" w:rsidRDefault="00290A7A" w:rsidP="00290A7A">
      <w:pPr>
        <w:pStyle w:val="Bibliography"/>
        <w:rPr>
          <w:lang w:val="en-GB"/>
        </w:rPr>
      </w:pPr>
      <w:r w:rsidRPr="00290A7A">
        <w:rPr>
          <w:lang w:val="en-GB"/>
        </w:rPr>
        <w:t xml:space="preserve">25. B. S. Cooper, G. F. Medley, S. J. Bradley, G. M. Scott, An Augmented Data Method for the Analysis of Nosocomial Infection Data. </w:t>
      </w:r>
      <w:r w:rsidRPr="00290A7A">
        <w:rPr>
          <w:i/>
          <w:iCs/>
          <w:lang w:val="en-GB"/>
        </w:rPr>
        <w:t>American Journal of Epidemiology</w:t>
      </w:r>
      <w:r w:rsidRPr="00290A7A">
        <w:rPr>
          <w:lang w:val="en-GB"/>
        </w:rPr>
        <w:t xml:space="preserve"> </w:t>
      </w:r>
      <w:r w:rsidRPr="00290A7A">
        <w:rPr>
          <w:b/>
          <w:bCs/>
          <w:lang w:val="en-GB"/>
        </w:rPr>
        <w:t>168</w:t>
      </w:r>
      <w:r w:rsidRPr="00290A7A">
        <w:rPr>
          <w:lang w:val="en-GB"/>
        </w:rPr>
        <w:t>, 548–557 (2008).</w:t>
      </w:r>
    </w:p>
    <w:p w14:paraId="24D4292E" w14:textId="77777777" w:rsidR="00290A7A" w:rsidRPr="00290A7A" w:rsidRDefault="00290A7A" w:rsidP="00290A7A">
      <w:pPr>
        <w:pStyle w:val="Bibliography"/>
        <w:rPr>
          <w:lang w:val="en-GB"/>
        </w:rPr>
      </w:pPr>
      <w:r w:rsidRPr="00290A7A">
        <w:rPr>
          <w:lang w:val="en-GB"/>
        </w:rPr>
        <w:t xml:space="preserve">26. R. P. J. Willems, K. Van Dijk, M. J. G. T. Vehreschild, L. M. Biehl, J. C. F. Ket, S. Remmelzwaal, C. M. J. E. Vandenbroucke-Grauls, Incidence of infection with multidrug-resistant Gram-negative bacteria and vancomycin-resistant enterococci in carriers: a systematic review and meta-regression analysis. </w:t>
      </w:r>
      <w:r w:rsidRPr="00290A7A">
        <w:rPr>
          <w:i/>
          <w:iCs/>
          <w:lang w:val="en-GB"/>
        </w:rPr>
        <w:t>The Lancet Infectious Diseases</w:t>
      </w:r>
      <w:r w:rsidRPr="00290A7A">
        <w:rPr>
          <w:lang w:val="en-GB"/>
        </w:rPr>
        <w:t xml:space="preserve"> </w:t>
      </w:r>
      <w:r w:rsidRPr="00290A7A">
        <w:rPr>
          <w:b/>
          <w:bCs/>
          <w:lang w:val="en-GB"/>
        </w:rPr>
        <w:t>23</w:t>
      </w:r>
      <w:r w:rsidRPr="00290A7A">
        <w:rPr>
          <w:lang w:val="en-GB"/>
        </w:rPr>
        <w:t>, 719–731 (2023).</w:t>
      </w:r>
    </w:p>
    <w:p w14:paraId="7A3C99BB" w14:textId="77777777" w:rsidR="00290A7A" w:rsidRPr="00290A7A" w:rsidRDefault="00290A7A" w:rsidP="00290A7A">
      <w:pPr>
        <w:pStyle w:val="Bibliography"/>
        <w:rPr>
          <w:lang w:val="en-GB"/>
        </w:rPr>
      </w:pPr>
      <w:r w:rsidRPr="00290A7A">
        <w:rPr>
          <w:lang w:val="en-GB"/>
        </w:rPr>
        <w:t xml:space="preserve">27. A.-C. Uhlemann, M. Otto, F. D. Lowy, F. R. DeLeo, Evolution of community- and healthcare-associated methicillin-resistant Staphylococcus aureus. </w:t>
      </w:r>
      <w:r w:rsidRPr="00290A7A">
        <w:rPr>
          <w:i/>
          <w:iCs/>
          <w:lang w:val="en-GB"/>
        </w:rPr>
        <w:t>Infection, Genetics and Evolution</w:t>
      </w:r>
      <w:r w:rsidRPr="00290A7A">
        <w:rPr>
          <w:lang w:val="en-GB"/>
        </w:rPr>
        <w:t xml:space="preserve"> </w:t>
      </w:r>
      <w:r w:rsidRPr="00290A7A">
        <w:rPr>
          <w:b/>
          <w:bCs/>
          <w:lang w:val="en-GB"/>
        </w:rPr>
        <w:t>21</w:t>
      </w:r>
      <w:r w:rsidRPr="00290A7A">
        <w:rPr>
          <w:lang w:val="en-GB"/>
        </w:rPr>
        <w:t>, 563–574 (2014).</w:t>
      </w:r>
    </w:p>
    <w:p w14:paraId="01E29AD7" w14:textId="77777777" w:rsidR="00290A7A" w:rsidRPr="00290A7A" w:rsidRDefault="00290A7A" w:rsidP="00290A7A">
      <w:pPr>
        <w:pStyle w:val="Bibliography"/>
        <w:rPr>
          <w:lang w:val="en-GB"/>
        </w:rPr>
      </w:pPr>
      <w:r w:rsidRPr="00290A7A">
        <w:rPr>
          <w:lang w:val="en-GB"/>
        </w:rPr>
        <w:t xml:space="preserve">28. D. L. Smith, S. A. Levin, R. Laxminarayan, Strategic interactions in multi-institutional epidemics of antibiotic resistance. </w:t>
      </w:r>
      <w:r w:rsidRPr="00290A7A">
        <w:rPr>
          <w:i/>
          <w:iCs/>
          <w:lang w:val="en-GB"/>
        </w:rPr>
        <w:t>Proc Natl Acad Sci U S A</w:t>
      </w:r>
      <w:r w:rsidRPr="00290A7A">
        <w:rPr>
          <w:lang w:val="en-GB"/>
        </w:rPr>
        <w:t xml:space="preserve"> </w:t>
      </w:r>
      <w:r w:rsidRPr="00290A7A">
        <w:rPr>
          <w:b/>
          <w:bCs/>
          <w:lang w:val="en-GB"/>
        </w:rPr>
        <w:t>102</w:t>
      </w:r>
      <w:r w:rsidRPr="00290A7A">
        <w:rPr>
          <w:lang w:val="en-GB"/>
        </w:rPr>
        <w:t>, 3153 (2005).</w:t>
      </w:r>
    </w:p>
    <w:p w14:paraId="6D5ADFFA" w14:textId="77777777" w:rsidR="00290A7A" w:rsidRPr="00290A7A" w:rsidRDefault="00290A7A" w:rsidP="00290A7A">
      <w:pPr>
        <w:pStyle w:val="Bibliography"/>
        <w:rPr>
          <w:lang w:val="en-GB"/>
        </w:rPr>
      </w:pPr>
      <w:r w:rsidRPr="00290A7A">
        <w:rPr>
          <w:lang w:val="en-GB"/>
        </w:rPr>
        <w:t xml:space="preserve">29.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290A7A">
        <w:rPr>
          <w:i/>
          <w:iCs/>
          <w:lang w:val="en-GB"/>
        </w:rPr>
        <w:t>Nat Microbiol</w:t>
      </w:r>
      <w:r w:rsidRPr="00290A7A">
        <w:rPr>
          <w:lang w:val="en-GB"/>
        </w:rPr>
        <w:t xml:space="preserve"> </w:t>
      </w:r>
      <w:r w:rsidRPr="00290A7A">
        <w:rPr>
          <w:b/>
          <w:bCs/>
          <w:lang w:val="en-GB"/>
        </w:rPr>
        <w:t>4</w:t>
      </w:r>
      <w:r w:rsidRPr="00290A7A">
        <w:rPr>
          <w:lang w:val="en-GB"/>
        </w:rPr>
        <w:t>, 1919–1929 (2019).</w:t>
      </w:r>
    </w:p>
    <w:p w14:paraId="524F6AAA" w14:textId="77777777" w:rsidR="00290A7A" w:rsidRPr="00290A7A" w:rsidRDefault="00290A7A" w:rsidP="00290A7A">
      <w:pPr>
        <w:pStyle w:val="Bibliography"/>
        <w:rPr>
          <w:lang w:val="en-GB"/>
        </w:rPr>
      </w:pPr>
      <w:r w:rsidRPr="00290A7A">
        <w:rPr>
          <w:lang w:val="en-GB"/>
        </w:rPr>
        <w:t xml:space="preserve">30. R. J. Willems, W. Van Schaik, Transition of </w:t>
      </w:r>
      <w:r w:rsidRPr="00290A7A">
        <w:rPr>
          <w:i/>
          <w:iCs/>
          <w:lang w:val="en-GB"/>
        </w:rPr>
        <w:t>Enterococcus faecium</w:t>
      </w:r>
      <w:r w:rsidRPr="00290A7A">
        <w:rPr>
          <w:lang w:val="en-GB"/>
        </w:rPr>
        <w:t xml:space="preserve"> from commensal organism to nosocomial pathogen. </w:t>
      </w:r>
      <w:r w:rsidRPr="00290A7A">
        <w:rPr>
          <w:i/>
          <w:iCs/>
          <w:lang w:val="en-GB"/>
        </w:rPr>
        <w:t>Future Microbiology</w:t>
      </w:r>
      <w:r w:rsidRPr="00290A7A">
        <w:rPr>
          <w:lang w:val="en-GB"/>
        </w:rPr>
        <w:t xml:space="preserve"> </w:t>
      </w:r>
      <w:r w:rsidRPr="00290A7A">
        <w:rPr>
          <w:b/>
          <w:bCs/>
          <w:lang w:val="en-GB"/>
        </w:rPr>
        <w:t>4</w:t>
      </w:r>
      <w:r w:rsidRPr="00290A7A">
        <w:rPr>
          <w:lang w:val="en-GB"/>
        </w:rPr>
        <w:t>, 1125–1135 (2009).</w:t>
      </w:r>
    </w:p>
    <w:p w14:paraId="4BBBDB71" w14:textId="77777777" w:rsidR="00290A7A" w:rsidRPr="00290A7A" w:rsidRDefault="00290A7A" w:rsidP="00290A7A">
      <w:pPr>
        <w:pStyle w:val="Bibliography"/>
        <w:rPr>
          <w:lang w:val="en-GB"/>
        </w:rPr>
      </w:pPr>
      <w:r w:rsidRPr="00290A7A">
        <w:rPr>
          <w:lang w:val="en-GB"/>
        </w:rPr>
        <w:lastRenderedPageBreak/>
        <w:t xml:space="preserve">31. M. Otto, Staphylococcus epidermidis — the “accidental” pathogen. </w:t>
      </w:r>
      <w:r w:rsidRPr="00290A7A">
        <w:rPr>
          <w:i/>
          <w:iCs/>
          <w:lang w:val="en-GB"/>
        </w:rPr>
        <w:t>Nat Rev Microbiol</w:t>
      </w:r>
      <w:r w:rsidRPr="00290A7A">
        <w:rPr>
          <w:lang w:val="en-GB"/>
        </w:rPr>
        <w:t xml:space="preserve"> </w:t>
      </w:r>
      <w:r w:rsidRPr="00290A7A">
        <w:rPr>
          <w:b/>
          <w:bCs/>
          <w:lang w:val="en-GB"/>
        </w:rPr>
        <w:t>7</w:t>
      </w:r>
      <w:r w:rsidRPr="00290A7A">
        <w:rPr>
          <w:lang w:val="en-GB"/>
        </w:rPr>
        <w:t>, 555–567 (2009).</w:t>
      </w:r>
    </w:p>
    <w:p w14:paraId="00DE562C" w14:textId="77777777" w:rsidR="00290A7A" w:rsidRPr="00290A7A" w:rsidRDefault="00290A7A" w:rsidP="00290A7A">
      <w:pPr>
        <w:pStyle w:val="Bibliography"/>
        <w:rPr>
          <w:lang w:val="en-GB"/>
        </w:rPr>
      </w:pPr>
      <w:r w:rsidRPr="00290A7A">
        <w:rPr>
          <w:lang w:val="en-GB"/>
        </w:rPr>
        <w:t xml:space="preserve">32. R. M. Anderson, R. M. May, Population biology of infectious diseases: Part I. </w:t>
      </w:r>
      <w:r w:rsidRPr="00290A7A">
        <w:rPr>
          <w:i/>
          <w:iCs/>
          <w:lang w:val="en-GB"/>
        </w:rPr>
        <w:t>Nature</w:t>
      </w:r>
      <w:r w:rsidRPr="00290A7A">
        <w:rPr>
          <w:lang w:val="en-GB"/>
        </w:rPr>
        <w:t xml:space="preserve"> </w:t>
      </w:r>
      <w:r w:rsidRPr="00290A7A">
        <w:rPr>
          <w:b/>
          <w:bCs/>
          <w:lang w:val="en-GB"/>
        </w:rPr>
        <w:t>280</w:t>
      </w:r>
      <w:r w:rsidRPr="00290A7A">
        <w:rPr>
          <w:lang w:val="en-GB"/>
        </w:rPr>
        <w:t>, 361–367 (1979).</w:t>
      </w:r>
    </w:p>
    <w:p w14:paraId="6C9C7A79" w14:textId="77777777" w:rsidR="00290A7A" w:rsidRPr="00290A7A" w:rsidRDefault="00290A7A" w:rsidP="00290A7A">
      <w:pPr>
        <w:pStyle w:val="Bibliography"/>
        <w:rPr>
          <w:lang w:val="en-GB"/>
        </w:rPr>
      </w:pPr>
      <w:r w:rsidRPr="00290A7A">
        <w:rPr>
          <w:lang w:val="en-GB"/>
        </w:rPr>
        <w:t xml:space="preserve">33. D. J. Weber, D. Anderson, W. A. Rutala, The role of the surface environment in healthcare-associated infections: </w:t>
      </w:r>
      <w:r w:rsidRPr="00290A7A">
        <w:rPr>
          <w:i/>
          <w:iCs/>
          <w:lang w:val="en-GB"/>
        </w:rPr>
        <w:t>Current Opinion in Infectious Diseases</w:t>
      </w:r>
      <w:r w:rsidRPr="00290A7A">
        <w:rPr>
          <w:lang w:val="en-GB"/>
        </w:rPr>
        <w:t xml:space="preserve"> </w:t>
      </w:r>
      <w:r w:rsidRPr="00290A7A">
        <w:rPr>
          <w:b/>
          <w:bCs/>
          <w:lang w:val="en-GB"/>
        </w:rPr>
        <w:t>26</w:t>
      </w:r>
      <w:r w:rsidRPr="00290A7A">
        <w:rPr>
          <w:lang w:val="en-GB"/>
        </w:rPr>
        <w:t>, 338–344 (2013).</w:t>
      </w:r>
    </w:p>
    <w:p w14:paraId="4A135F68" w14:textId="77777777" w:rsidR="00290A7A" w:rsidRPr="00290A7A" w:rsidRDefault="00290A7A" w:rsidP="00290A7A">
      <w:pPr>
        <w:pStyle w:val="Bibliography"/>
        <w:rPr>
          <w:lang w:val="en-GB"/>
        </w:rPr>
      </w:pPr>
      <w:r w:rsidRPr="00290A7A">
        <w:rPr>
          <w:lang w:val="en-GB"/>
        </w:rPr>
        <w:t xml:space="preserve">34. E. Tajeddin, M. Rashidan, M. Razaghi, S. S. S. Javadi, S. J. Sherafat, M. Alebouyeh, M. R. Sarbazi, N. Mansouri, M. R. Zali, The role of the intensive care unit environment and health-care workers in the transmission of bacteria associated with hospital acquired infections. </w:t>
      </w:r>
      <w:r w:rsidRPr="00290A7A">
        <w:rPr>
          <w:i/>
          <w:iCs/>
          <w:lang w:val="en-GB"/>
        </w:rPr>
        <w:t>Journal of Infection and Public Health</w:t>
      </w:r>
      <w:r w:rsidRPr="00290A7A">
        <w:rPr>
          <w:lang w:val="en-GB"/>
        </w:rPr>
        <w:t xml:space="preserve"> </w:t>
      </w:r>
      <w:r w:rsidRPr="00290A7A">
        <w:rPr>
          <w:b/>
          <w:bCs/>
          <w:lang w:val="en-GB"/>
        </w:rPr>
        <w:t>9</w:t>
      </w:r>
      <w:r w:rsidRPr="00290A7A">
        <w:rPr>
          <w:lang w:val="en-GB"/>
        </w:rPr>
        <w:t>, 13–23 (2016).</w:t>
      </w:r>
    </w:p>
    <w:p w14:paraId="643FE9ED" w14:textId="77777777" w:rsidR="00290A7A" w:rsidRPr="00290A7A" w:rsidRDefault="00290A7A" w:rsidP="00290A7A">
      <w:pPr>
        <w:pStyle w:val="Bibliography"/>
        <w:rPr>
          <w:lang w:val="en-GB"/>
        </w:rPr>
      </w:pPr>
      <w:r w:rsidRPr="00290A7A">
        <w:rPr>
          <w:lang w:val="en-GB"/>
        </w:rPr>
        <w:t xml:space="preserve">35. R. W. Loftus, J. R. Brown, M. D. Koff, S. Reddy, S. O. Heard, H. M. Patel, P. G. Fernandez, M. L. Beach, H. L. Corwin, J. T. Jensen, D. Kispert, B. Huysman, T. M. Dodds, K. L. Ruoff, M. P. Yeager, Multiple Reservoirs Contribute to Intraoperative Bacterial Transmission. </w:t>
      </w:r>
      <w:r w:rsidRPr="00290A7A">
        <w:rPr>
          <w:i/>
          <w:iCs/>
          <w:lang w:val="en-GB"/>
        </w:rPr>
        <w:t>Anesthesia &amp; Analgesia</w:t>
      </w:r>
      <w:r w:rsidRPr="00290A7A">
        <w:rPr>
          <w:lang w:val="en-GB"/>
        </w:rPr>
        <w:t xml:space="preserve"> </w:t>
      </w:r>
      <w:r w:rsidRPr="00290A7A">
        <w:rPr>
          <w:b/>
          <w:bCs/>
          <w:lang w:val="en-GB"/>
        </w:rPr>
        <w:t>114</w:t>
      </w:r>
      <w:r w:rsidRPr="00290A7A">
        <w:rPr>
          <w:lang w:val="en-GB"/>
        </w:rPr>
        <w:t>, 1236–1248 (2012).</w:t>
      </w:r>
    </w:p>
    <w:p w14:paraId="02FE1E70" w14:textId="77777777" w:rsidR="00290A7A" w:rsidRPr="00290A7A" w:rsidRDefault="00290A7A" w:rsidP="00290A7A">
      <w:pPr>
        <w:pStyle w:val="Bibliography"/>
        <w:rPr>
          <w:lang w:val="en-GB"/>
        </w:rPr>
      </w:pPr>
      <w:r w:rsidRPr="00290A7A">
        <w:rPr>
          <w:lang w:val="en-GB"/>
        </w:rPr>
        <w:t xml:space="preserve">36. L. Chaoui, R. Mhand, F. Mellouki, N. Rhallabi, Contamination of the Surfaces of a Health Care Environment by Multidrug-Resistant (MDR) Bacteria. </w:t>
      </w:r>
      <w:r w:rsidRPr="00290A7A">
        <w:rPr>
          <w:i/>
          <w:iCs/>
          <w:lang w:val="en-GB"/>
        </w:rPr>
        <w:t>International Journal of Microbiology</w:t>
      </w:r>
      <w:r w:rsidRPr="00290A7A">
        <w:rPr>
          <w:lang w:val="en-GB"/>
        </w:rPr>
        <w:t xml:space="preserve"> </w:t>
      </w:r>
      <w:r w:rsidRPr="00290A7A">
        <w:rPr>
          <w:b/>
          <w:bCs/>
          <w:lang w:val="en-GB"/>
        </w:rPr>
        <w:t>2019</w:t>
      </w:r>
      <w:r w:rsidRPr="00290A7A">
        <w:rPr>
          <w:lang w:val="en-GB"/>
        </w:rPr>
        <w:t>, 1–7 (2019).</w:t>
      </w:r>
    </w:p>
    <w:p w14:paraId="69E27365" w14:textId="77777777" w:rsidR="00290A7A" w:rsidRPr="00290A7A" w:rsidRDefault="00290A7A" w:rsidP="00290A7A">
      <w:pPr>
        <w:pStyle w:val="Bibliography"/>
        <w:rPr>
          <w:lang w:val="en-GB"/>
        </w:rPr>
      </w:pPr>
      <w:r w:rsidRPr="00290A7A">
        <w:rPr>
          <w:lang w:val="en-GB"/>
        </w:rPr>
        <w:t xml:space="preserve">37. S. Reuter, A. Sigge, H. Wiedeck, M. Trautmann, Analysis of transmission pathways of Pseudomonas aeruginosa between patients and tap water outlets*: </w:t>
      </w:r>
      <w:r w:rsidRPr="00290A7A">
        <w:rPr>
          <w:i/>
          <w:iCs/>
          <w:lang w:val="en-GB"/>
        </w:rPr>
        <w:t>Critical Care Medicine</w:t>
      </w:r>
      <w:r w:rsidRPr="00290A7A">
        <w:rPr>
          <w:lang w:val="en-GB"/>
        </w:rPr>
        <w:t xml:space="preserve"> </w:t>
      </w:r>
      <w:r w:rsidRPr="00290A7A">
        <w:rPr>
          <w:b/>
          <w:bCs/>
          <w:lang w:val="en-GB"/>
        </w:rPr>
        <w:t>30</w:t>
      </w:r>
      <w:r w:rsidRPr="00290A7A">
        <w:rPr>
          <w:lang w:val="en-GB"/>
        </w:rPr>
        <w:t>, 2222–2228 (2002).</w:t>
      </w:r>
    </w:p>
    <w:p w14:paraId="2F71D930" w14:textId="77777777" w:rsidR="00290A7A" w:rsidRPr="00290A7A" w:rsidRDefault="00290A7A" w:rsidP="00290A7A">
      <w:pPr>
        <w:pStyle w:val="Bibliography"/>
        <w:rPr>
          <w:lang w:val="en-GB"/>
        </w:rPr>
      </w:pPr>
      <w:r w:rsidRPr="00290A7A">
        <w:rPr>
          <w:lang w:val="en-GB"/>
        </w:rPr>
        <w:t xml:space="preserve">38. D. Lu, A. Aleta, Y. Moreno, Assessing the Risk of Spatial Spreading of Diseases in Hospitals. </w:t>
      </w:r>
      <w:r w:rsidRPr="00290A7A">
        <w:rPr>
          <w:i/>
          <w:iCs/>
          <w:lang w:val="en-GB"/>
        </w:rPr>
        <w:t>Front. Phys.</w:t>
      </w:r>
      <w:r w:rsidRPr="00290A7A">
        <w:rPr>
          <w:lang w:val="en-GB"/>
        </w:rPr>
        <w:t xml:space="preserve"> </w:t>
      </w:r>
      <w:r w:rsidRPr="00290A7A">
        <w:rPr>
          <w:b/>
          <w:bCs/>
          <w:lang w:val="en-GB"/>
        </w:rPr>
        <w:t>10</w:t>
      </w:r>
      <w:r w:rsidRPr="00290A7A">
        <w:rPr>
          <w:lang w:val="en-GB"/>
        </w:rPr>
        <w:t>, 882314 (2022).</w:t>
      </w:r>
    </w:p>
    <w:p w14:paraId="3DA5DBB5" w14:textId="77777777" w:rsidR="00290A7A" w:rsidRPr="00290A7A" w:rsidRDefault="00290A7A" w:rsidP="00290A7A">
      <w:pPr>
        <w:pStyle w:val="Bibliography"/>
        <w:rPr>
          <w:lang w:val="en-GB"/>
        </w:rPr>
      </w:pPr>
      <w:r w:rsidRPr="00290A7A">
        <w:rPr>
          <w:lang w:val="en-GB"/>
        </w:rPr>
        <w:t>39. Center for Disease Control and Prevention, Learn About Infection Control in Health Care (available at https://www.cdc.gov/infectioncontrol/projectfirstline/healthcare.html).</w:t>
      </w:r>
    </w:p>
    <w:p w14:paraId="1EEA7D5B" w14:textId="77777777" w:rsidR="00290A7A" w:rsidRPr="00290A7A" w:rsidRDefault="00290A7A" w:rsidP="00290A7A">
      <w:pPr>
        <w:pStyle w:val="Bibliography"/>
        <w:rPr>
          <w:lang w:val="en-GB"/>
        </w:rPr>
      </w:pPr>
      <w:r w:rsidRPr="00290A7A">
        <w:rPr>
          <w:lang w:val="en-GB"/>
        </w:rPr>
        <w:t>40. Center for Disease Control and Prevention, Learn Where Germs Live in Health Care (available at https://www.cdc.gov/infectioncontrol/projectfirstline/healthcare/where-germs-live.html).</w:t>
      </w:r>
    </w:p>
    <w:p w14:paraId="24D7D44B" w14:textId="77777777" w:rsidR="00290A7A" w:rsidRPr="00290A7A" w:rsidRDefault="00290A7A" w:rsidP="00290A7A">
      <w:pPr>
        <w:pStyle w:val="Bibliography"/>
        <w:rPr>
          <w:lang w:val="en-GB"/>
        </w:rPr>
      </w:pPr>
      <w:r w:rsidRPr="00290A7A">
        <w:rPr>
          <w:lang w:val="en-GB"/>
        </w:rPr>
        <w:t xml:space="preserve">41. A. D. Harris, M. Kotetishvili, S. Shurland, J. A. Johnson, J. G. Morris, L. L. Nemoy, J. K. Johnson, How important is patient-to-patient transmission in extended-spectrum β-lactamase Escherichia coli acquisition. </w:t>
      </w:r>
      <w:r w:rsidRPr="00290A7A">
        <w:rPr>
          <w:i/>
          <w:iCs/>
          <w:lang w:val="en-GB"/>
        </w:rPr>
        <w:t>American Journal of Infection Control</w:t>
      </w:r>
      <w:r w:rsidRPr="00290A7A">
        <w:rPr>
          <w:lang w:val="en-GB"/>
        </w:rPr>
        <w:t xml:space="preserve"> </w:t>
      </w:r>
      <w:r w:rsidRPr="00290A7A">
        <w:rPr>
          <w:b/>
          <w:bCs/>
          <w:lang w:val="en-GB"/>
        </w:rPr>
        <w:t>35</w:t>
      </w:r>
      <w:r w:rsidRPr="00290A7A">
        <w:rPr>
          <w:lang w:val="en-GB"/>
        </w:rPr>
        <w:t>, 97–101 (2007).</w:t>
      </w:r>
    </w:p>
    <w:p w14:paraId="06F7F89F" w14:textId="77777777" w:rsidR="00290A7A" w:rsidRPr="00290A7A" w:rsidRDefault="00290A7A" w:rsidP="00290A7A">
      <w:pPr>
        <w:pStyle w:val="Bibliography"/>
        <w:rPr>
          <w:lang w:val="en-GB"/>
        </w:rPr>
      </w:pPr>
      <w:r w:rsidRPr="00290A7A">
        <w:rPr>
          <w:lang w:val="en-GB"/>
        </w:rPr>
        <w:t xml:space="preserve">42. Q. Leclerc, A. Clements, H. Dunn, J. Hatcher, J. A. Lindsay, L. Grandjean, G. M. Knight, </w:t>
      </w:r>
      <w:r w:rsidRPr="00290A7A">
        <w:rPr>
          <w:i/>
          <w:iCs/>
          <w:lang w:val="en-GB"/>
        </w:rPr>
        <w:t xml:space="preserve">Quantifying patient- and hospital-level antimicrobial resistance dynamics in </w:t>
      </w:r>
      <w:r w:rsidRPr="00290A7A">
        <w:rPr>
          <w:lang w:val="en-GB"/>
        </w:rPr>
        <w:t>Staphylococcus aureus</w:t>
      </w:r>
      <w:r w:rsidRPr="00290A7A">
        <w:rPr>
          <w:i/>
          <w:iCs/>
          <w:lang w:val="en-GB"/>
        </w:rPr>
        <w:t xml:space="preserve"> from routinely collected data</w:t>
      </w:r>
      <w:r w:rsidRPr="00290A7A">
        <w:rPr>
          <w:lang w:val="en-GB"/>
        </w:rPr>
        <w:t xml:space="preserve"> (Epidemiology, 2023; http://medrxiv.org/lookup/doi/10.1101/2023.02.15.23285946).</w:t>
      </w:r>
    </w:p>
    <w:p w14:paraId="7209A827" w14:textId="77777777" w:rsidR="00290A7A" w:rsidRPr="00290A7A" w:rsidRDefault="00290A7A" w:rsidP="00290A7A">
      <w:pPr>
        <w:pStyle w:val="Bibliography"/>
        <w:rPr>
          <w:lang w:val="en-GB"/>
        </w:rPr>
      </w:pPr>
      <w:r w:rsidRPr="00290A7A">
        <w:rPr>
          <w:lang w:val="en-GB"/>
        </w:rPr>
        <w:lastRenderedPageBreak/>
        <w:t xml:space="preserve">43. B. J. Arnold, I.-T. Huang, W. P. Hanage, Horizontal gene transfer and adaptive evolution in bacteria. </w:t>
      </w:r>
      <w:r w:rsidRPr="00290A7A">
        <w:rPr>
          <w:i/>
          <w:iCs/>
          <w:lang w:val="en-GB"/>
        </w:rPr>
        <w:t>Nat Rev Microbiol</w:t>
      </w:r>
      <w:r w:rsidRPr="00290A7A">
        <w:rPr>
          <w:lang w:val="en-GB"/>
        </w:rPr>
        <w:t xml:space="preserve"> </w:t>
      </w:r>
      <w:r w:rsidRPr="00290A7A">
        <w:rPr>
          <w:b/>
          <w:bCs/>
          <w:lang w:val="en-GB"/>
        </w:rPr>
        <w:t>20</w:t>
      </w:r>
      <w:r w:rsidRPr="00290A7A">
        <w:rPr>
          <w:lang w:val="en-GB"/>
        </w:rPr>
        <w:t>, 206–218 (2022).</w:t>
      </w:r>
    </w:p>
    <w:p w14:paraId="7784C970" w14:textId="77777777" w:rsidR="00290A7A" w:rsidRPr="00290A7A" w:rsidRDefault="00290A7A" w:rsidP="00290A7A">
      <w:pPr>
        <w:pStyle w:val="Bibliography"/>
        <w:rPr>
          <w:lang w:val="en-GB"/>
        </w:rPr>
      </w:pPr>
      <w:r w:rsidRPr="00290A7A">
        <w:rPr>
          <w:lang w:val="en-GB"/>
        </w:rPr>
        <w:t xml:space="preserve">44. M. E. Schoen, M. A. Jahne, J. Garland, L. Ramirez, A. J. Lopatkin, K. A. Hamilton, Quantitative Microbial Risk Assessment of Antimicrobial Resistant and Susceptible </w:t>
      </w:r>
      <w:r w:rsidRPr="00290A7A">
        <w:rPr>
          <w:i/>
          <w:iCs/>
          <w:lang w:val="en-GB"/>
        </w:rPr>
        <w:t>Staphylococcus aureus</w:t>
      </w:r>
      <w:r w:rsidRPr="00290A7A">
        <w:rPr>
          <w:lang w:val="en-GB"/>
        </w:rPr>
        <w:t xml:space="preserve"> in Reclaimed Wastewaters. </w:t>
      </w:r>
      <w:r w:rsidRPr="00290A7A">
        <w:rPr>
          <w:i/>
          <w:iCs/>
          <w:lang w:val="en-GB"/>
        </w:rPr>
        <w:t>Environ. Sci. Technol.</w:t>
      </w:r>
      <w:r w:rsidRPr="00290A7A">
        <w:rPr>
          <w:lang w:val="en-GB"/>
        </w:rPr>
        <w:t xml:space="preserve"> </w:t>
      </w:r>
      <w:r w:rsidRPr="00290A7A">
        <w:rPr>
          <w:b/>
          <w:bCs/>
          <w:lang w:val="en-GB"/>
        </w:rPr>
        <w:t>55</w:t>
      </w:r>
      <w:r w:rsidRPr="00290A7A">
        <w:rPr>
          <w:lang w:val="en-GB"/>
        </w:rPr>
        <w:t>, 15246–15255 (2021).</w:t>
      </w:r>
    </w:p>
    <w:p w14:paraId="3C30D5D5" w14:textId="77777777" w:rsidR="00290A7A" w:rsidRPr="00290A7A" w:rsidRDefault="00290A7A" w:rsidP="00290A7A">
      <w:pPr>
        <w:pStyle w:val="Bibliography"/>
        <w:rPr>
          <w:lang w:val="en-GB"/>
        </w:rPr>
      </w:pPr>
      <w:r w:rsidRPr="00290A7A">
        <w:rPr>
          <w:lang w:val="en-GB"/>
        </w:rPr>
        <w:t xml:space="preserve">45. A. Gupta, Hospital-acquired infections in the neonatal intensive care unit-Klebsiella pneumoniae. </w:t>
      </w:r>
      <w:r w:rsidRPr="00290A7A">
        <w:rPr>
          <w:i/>
          <w:iCs/>
          <w:lang w:val="en-GB"/>
        </w:rPr>
        <w:t>Seminars in Perinatology</w:t>
      </w:r>
      <w:r w:rsidRPr="00290A7A">
        <w:rPr>
          <w:lang w:val="en-GB"/>
        </w:rPr>
        <w:t xml:space="preserve"> </w:t>
      </w:r>
      <w:r w:rsidRPr="00290A7A">
        <w:rPr>
          <w:b/>
          <w:bCs/>
          <w:lang w:val="en-GB"/>
        </w:rPr>
        <w:t>26</w:t>
      </w:r>
      <w:r w:rsidRPr="00290A7A">
        <w:rPr>
          <w:lang w:val="en-GB"/>
        </w:rPr>
        <w:t>, 340–345 (2002).</w:t>
      </w:r>
    </w:p>
    <w:p w14:paraId="388827DE" w14:textId="77777777" w:rsidR="00290A7A" w:rsidRPr="00290A7A" w:rsidRDefault="00290A7A" w:rsidP="00290A7A">
      <w:pPr>
        <w:pStyle w:val="Bibliography"/>
        <w:rPr>
          <w:lang w:val="en-GB"/>
        </w:rPr>
      </w:pPr>
      <w:r w:rsidRPr="00290A7A">
        <w:rPr>
          <w:lang w:val="en-GB"/>
        </w:rPr>
        <w:t xml:space="preserve">46. S. P. Diggle, M. Whiteley, Microbe Profile: Pseudomonas aeruginosa: opportunistic pathogen and lab rat: This article is part of the Microbe Profiles collection. </w:t>
      </w:r>
      <w:r w:rsidRPr="00290A7A">
        <w:rPr>
          <w:i/>
          <w:iCs/>
          <w:lang w:val="en-GB"/>
        </w:rPr>
        <w:t>Microbiology</w:t>
      </w:r>
      <w:r w:rsidRPr="00290A7A">
        <w:rPr>
          <w:lang w:val="en-GB"/>
        </w:rPr>
        <w:t xml:space="preserve"> </w:t>
      </w:r>
      <w:r w:rsidRPr="00290A7A">
        <w:rPr>
          <w:b/>
          <w:bCs/>
          <w:lang w:val="en-GB"/>
        </w:rPr>
        <w:t>166</w:t>
      </w:r>
      <w:r w:rsidRPr="00290A7A">
        <w:rPr>
          <w:lang w:val="en-GB"/>
        </w:rPr>
        <w:t>, 30–33 (2020).</w:t>
      </w:r>
    </w:p>
    <w:p w14:paraId="5A6E412B" w14:textId="77777777" w:rsidR="00290A7A" w:rsidRPr="00290A7A" w:rsidRDefault="00290A7A" w:rsidP="00290A7A">
      <w:pPr>
        <w:pStyle w:val="Bibliography"/>
        <w:rPr>
          <w:lang w:val="en-GB"/>
        </w:rPr>
      </w:pPr>
      <w:r w:rsidRPr="00290A7A">
        <w:rPr>
          <w:lang w:val="en-GB"/>
        </w:rPr>
        <w:t xml:space="preserve">47. H. P. Loveday, J. A. Wilson, K. Kerr, R. Pitchers, J. T. Walker, J. Browne, Association between healthcare water systems and Pseudomonas aeruginosa infections: a rapid systematic review. </w:t>
      </w:r>
      <w:r w:rsidRPr="00290A7A">
        <w:rPr>
          <w:i/>
          <w:iCs/>
          <w:lang w:val="en-GB"/>
        </w:rPr>
        <w:t>Journal of Hospital Infection</w:t>
      </w:r>
      <w:r w:rsidRPr="00290A7A">
        <w:rPr>
          <w:lang w:val="en-GB"/>
        </w:rPr>
        <w:t xml:space="preserve"> </w:t>
      </w:r>
      <w:r w:rsidRPr="00290A7A">
        <w:rPr>
          <w:b/>
          <w:bCs/>
          <w:lang w:val="en-GB"/>
        </w:rPr>
        <w:t>86</w:t>
      </w:r>
      <w:r w:rsidRPr="00290A7A">
        <w:rPr>
          <w:lang w:val="en-GB"/>
        </w:rPr>
        <w:t>, 7–15 (2014).</w:t>
      </w:r>
    </w:p>
    <w:p w14:paraId="52C70070" w14:textId="77777777" w:rsidR="00290A7A" w:rsidRPr="00290A7A" w:rsidRDefault="00290A7A" w:rsidP="00290A7A">
      <w:pPr>
        <w:pStyle w:val="Bibliography"/>
        <w:rPr>
          <w:lang w:val="en-GB"/>
        </w:rPr>
      </w:pPr>
      <w:r w:rsidRPr="00290A7A">
        <w:rPr>
          <w:lang w:val="en-GB"/>
        </w:rPr>
        <w:t xml:space="preserve">48. W. E. Kloos, M. S. Musselwhite, Distribution and Persistence of Staphylococcus and Micrococcus Species and Other Aerobic Bacteria on Human Skin’. </w:t>
      </w:r>
      <w:r w:rsidRPr="00290A7A">
        <w:rPr>
          <w:i/>
          <w:iCs/>
          <w:lang w:val="en-GB"/>
        </w:rPr>
        <w:t>APPL. MICROBIOL.</w:t>
      </w:r>
      <w:r w:rsidRPr="00290A7A">
        <w:rPr>
          <w:lang w:val="en-GB"/>
        </w:rPr>
        <w:t xml:space="preserve"> </w:t>
      </w:r>
      <w:r w:rsidRPr="00290A7A">
        <w:rPr>
          <w:b/>
          <w:bCs/>
          <w:lang w:val="en-GB"/>
        </w:rPr>
        <w:t>30</w:t>
      </w:r>
      <w:r w:rsidRPr="00290A7A">
        <w:rPr>
          <w:lang w:val="en-GB"/>
        </w:rPr>
        <w:t xml:space="preserve"> (1975).</w:t>
      </w:r>
    </w:p>
    <w:p w14:paraId="37689F28" w14:textId="77777777" w:rsidR="00290A7A" w:rsidRPr="00290A7A" w:rsidRDefault="00290A7A" w:rsidP="00290A7A">
      <w:pPr>
        <w:pStyle w:val="Bibliography"/>
        <w:rPr>
          <w:lang w:val="en-GB"/>
        </w:rPr>
      </w:pPr>
      <w:r w:rsidRPr="00290A7A">
        <w:rPr>
          <w:lang w:val="en-GB"/>
        </w:rPr>
        <w:t xml:space="preserve">49. M. Dadashi, P. Sharifian, N. Bostanshirin, B. Hajikhani, N. Bostanghadiri, N. Khosravi-Dehaghi, A. van Belkum, D. Darban-Sarokhalil, The Global Prevalence of Daptomycin, Tigecycline, and Linezolid-Resistant Enterococcus faecalis and Enterococcus faecium Strains From Human Clinical Samples: A Systematic Review and Meta-Analysis. </w:t>
      </w:r>
      <w:r w:rsidRPr="00290A7A">
        <w:rPr>
          <w:i/>
          <w:iCs/>
          <w:lang w:val="en-GB"/>
        </w:rPr>
        <w:t>Front. Med.</w:t>
      </w:r>
      <w:r w:rsidRPr="00290A7A">
        <w:rPr>
          <w:lang w:val="en-GB"/>
        </w:rPr>
        <w:t xml:space="preserve"> </w:t>
      </w:r>
      <w:r w:rsidRPr="00290A7A">
        <w:rPr>
          <w:b/>
          <w:bCs/>
          <w:lang w:val="en-GB"/>
        </w:rPr>
        <w:t>8</w:t>
      </w:r>
      <w:r w:rsidRPr="00290A7A">
        <w:rPr>
          <w:lang w:val="en-GB"/>
        </w:rPr>
        <w:t>, 720647 (2021).</w:t>
      </w:r>
    </w:p>
    <w:p w14:paraId="43AE8C89" w14:textId="77777777" w:rsidR="00290A7A" w:rsidRPr="00290A7A" w:rsidRDefault="00290A7A" w:rsidP="00290A7A">
      <w:pPr>
        <w:pStyle w:val="Bibliography"/>
        <w:rPr>
          <w:lang w:val="en-GB"/>
        </w:rPr>
      </w:pPr>
      <w:r w:rsidRPr="00290A7A">
        <w:rPr>
          <w:lang w:val="en-GB"/>
        </w:rPr>
        <w:t xml:space="preserve">50. X. Zhou, R. J. L. Willems, A. W. Friedrich, J. W. A. Rossen, E. Bathoorn, Enterococcus faecium: from microbiological insights to practical recommendations for infection control and diagnostics. </w:t>
      </w:r>
      <w:r w:rsidRPr="00290A7A">
        <w:rPr>
          <w:i/>
          <w:iCs/>
          <w:lang w:val="en-GB"/>
        </w:rPr>
        <w:t>Antimicrob Resist Infect Control</w:t>
      </w:r>
      <w:r w:rsidRPr="00290A7A">
        <w:rPr>
          <w:lang w:val="en-GB"/>
        </w:rPr>
        <w:t xml:space="preserve"> </w:t>
      </w:r>
      <w:r w:rsidRPr="00290A7A">
        <w:rPr>
          <w:b/>
          <w:bCs/>
          <w:lang w:val="en-GB"/>
        </w:rPr>
        <w:t>9</w:t>
      </w:r>
      <w:r w:rsidRPr="00290A7A">
        <w:rPr>
          <w:lang w:val="en-GB"/>
        </w:rPr>
        <w:t>, 130 (2020).</w:t>
      </w:r>
    </w:p>
    <w:p w14:paraId="1A5236CB" w14:textId="77777777" w:rsidR="00290A7A" w:rsidRPr="00290A7A" w:rsidRDefault="00290A7A" w:rsidP="00290A7A">
      <w:pPr>
        <w:pStyle w:val="Bibliography"/>
        <w:rPr>
          <w:lang w:val="en-GB"/>
        </w:rPr>
      </w:pPr>
      <w:r w:rsidRPr="00290A7A">
        <w:rPr>
          <w:lang w:val="en-GB"/>
        </w:rPr>
        <w:t xml:space="preserve">51. D. N. Frank, L. M. Feazel, M. T. Bessesen, C. S. Price, E. N. Janoff, N. R. Pace, R. K. Aziz, Ed. The Human Nasal Microbiota and Staphylococcus aureus Carriage. </w:t>
      </w:r>
      <w:r w:rsidRPr="00290A7A">
        <w:rPr>
          <w:i/>
          <w:iCs/>
          <w:lang w:val="en-GB"/>
        </w:rPr>
        <w:t>PLoS ONE</w:t>
      </w:r>
      <w:r w:rsidRPr="00290A7A">
        <w:rPr>
          <w:lang w:val="en-GB"/>
        </w:rPr>
        <w:t xml:space="preserve"> </w:t>
      </w:r>
      <w:r w:rsidRPr="00290A7A">
        <w:rPr>
          <w:b/>
          <w:bCs/>
          <w:lang w:val="en-GB"/>
        </w:rPr>
        <w:t>5</w:t>
      </w:r>
      <w:r w:rsidRPr="00290A7A">
        <w:rPr>
          <w:lang w:val="en-GB"/>
        </w:rPr>
        <w:t>, e10598 (2010).</w:t>
      </w:r>
    </w:p>
    <w:p w14:paraId="5F0CC71C" w14:textId="77777777" w:rsidR="00290A7A" w:rsidRPr="00290A7A" w:rsidRDefault="00290A7A" w:rsidP="00290A7A">
      <w:pPr>
        <w:pStyle w:val="Bibliography"/>
        <w:rPr>
          <w:lang w:val="en-GB"/>
        </w:rPr>
      </w:pPr>
      <w:r w:rsidRPr="00290A7A">
        <w:rPr>
          <w:lang w:val="en-GB"/>
        </w:rPr>
        <w:t xml:space="preserve">52. C. Pajon, M. C. Fortoul, G. Diaz-Tang, E. Marin Meneses, A. R. Kalifa, E. Sevy, T. Mariah, B. Toscan, M. Marcelin, D. M. Hernandez, M. M. Marzouk, A. J. Lopatkin, O. T. Eldakar, R. P. Smith, Interactions between metabolism and growth can determine the co-existence of Staphylococcus aureus and Pseudomonas aeruginosa. </w:t>
      </w:r>
      <w:r w:rsidRPr="00290A7A">
        <w:rPr>
          <w:i/>
          <w:iCs/>
          <w:lang w:val="en-GB"/>
        </w:rPr>
        <w:t>eLife</w:t>
      </w:r>
      <w:r w:rsidRPr="00290A7A">
        <w:rPr>
          <w:lang w:val="en-GB"/>
        </w:rPr>
        <w:t xml:space="preserve"> </w:t>
      </w:r>
      <w:r w:rsidRPr="00290A7A">
        <w:rPr>
          <w:b/>
          <w:bCs/>
          <w:lang w:val="en-GB"/>
        </w:rPr>
        <w:t>12</w:t>
      </w:r>
      <w:r w:rsidRPr="00290A7A">
        <w:rPr>
          <w:lang w:val="en-GB"/>
        </w:rPr>
        <w:t>, e83664 (2023).</w:t>
      </w:r>
    </w:p>
    <w:p w14:paraId="083F7450" w14:textId="77777777" w:rsidR="00290A7A" w:rsidRPr="00290A7A" w:rsidRDefault="00290A7A" w:rsidP="00290A7A">
      <w:pPr>
        <w:pStyle w:val="Bibliography"/>
        <w:rPr>
          <w:lang w:val="en-GB"/>
        </w:rPr>
      </w:pPr>
      <w:r w:rsidRPr="00290A7A">
        <w:rPr>
          <w:lang w:val="en-GB"/>
        </w:rPr>
        <w:t xml:space="preserve">53. J. L. Anderson, An Ensemble Adjustment Kalman Filter for Data Assimilation. </w:t>
      </w:r>
      <w:r w:rsidRPr="00290A7A">
        <w:rPr>
          <w:i/>
          <w:iCs/>
          <w:lang w:val="en-GB"/>
        </w:rPr>
        <w:t>Mon. Wea. Rev.</w:t>
      </w:r>
      <w:r w:rsidRPr="00290A7A">
        <w:rPr>
          <w:lang w:val="en-GB"/>
        </w:rPr>
        <w:t xml:space="preserve"> </w:t>
      </w:r>
      <w:r w:rsidRPr="00290A7A">
        <w:rPr>
          <w:b/>
          <w:bCs/>
          <w:lang w:val="en-GB"/>
        </w:rPr>
        <w:t>129</w:t>
      </w:r>
      <w:r w:rsidRPr="00290A7A">
        <w:rPr>
          <w:lang w:val="en-GB"/>
        </w:rPr>
        <w:t>, 2884–2903 (2001).</w:t>
      </w:r>
    </w:p>
    <w:p w14:paraId="055DCD33" w14:textId="77777777" w:rsidR="00290A7A" w:rsidRPr="00290A7A" w:rsidRDefault="00290A7A" w:rsidP="00290A7A">
      <w:pPr>
        <w:pStyle w:val="Bibliography"/>
        <w:rPr>
          <w:lang w:val="en-GB"/>
        </w:rPr>
      </w:pPr>
      <w:r w:rsidRPr="00290A7A">
        <w:rPr>
          <w:lang w:val="en-GB"/>
        </w:rPr>
        <w:lastRenderedPageBreak/>
        <w:t xml:space="preserve">54. M. S. Arulampalam, S. Maskell, N. Gordon, T. Clapp, A tutorial on particle filters for online nonlinear/non-Gaussian Bayesian tracking. </w:t>
      </w:r>
      <w:r w:rsidRPr="00290A7A">
        <w:rPr>
          <w:i/>
          <w:iCs/>
          <w:lang w:val="en-GB"/>
        </w:rPr>
        <w:t>IEEE Trans. Signal Process.</w:t>
      </w:r>
      <w:r w:rsidRPr="00290A7A">
        <w:rPr>
          <w:lang w:val="en-GB"/>
        </w:rPr>
        <w:t xml:space="preserve"> </w:t>
      </w:r>
      <w:r w:rsidRPr="00290A7A">
        <w:rPr>
          <w:b/>
          <w:bCs/>
          <w:lang w:val="en-GB"/>
        </w:rPr>
        <w:t>50</w:t>
      </w:r>
      <w:r w:rsidRPr="00290A7A">
        <w:rPr>
          <w:lang w:val="en-GB"/>
        </w:rPr>
        <w:t>, 174–188 (2002).</w:t>
      </w:r>
    </w:p>
    <w:p w14:paraId="7A95D07A" w14:textId="77777777" w:rsidR="00290A7A" w:rsidRPr="00290A7A" w:rsidRDefault="00290A7A" w:rsidP="00290A7A">
      <w:pPr>
        <w:pStyle w:val="Bibliography"/>
        <w:rPr>
          <w:lang w:val="en-GB"/>
        </w:rPr>
      </w:pPr>
      <w:r w:rsidRPr="00290A7A">
        <w:rPr>
          <w:lang w:val="en-GB"/>
        </w:rPr>
        <w:t xml:space="preserve">55. R. Subramanian, Q. He, M. Pascual, Quantifying asymptomatic infection and transmission of COVID-19 in New York City using observed cases, serology, and testing capacity. </w:t>
      </w:r>
      <w:r w:rsidRPr="00290A7A">
        <w:rPr>
          <w:i/>
          <w:iCs/>
          <w:lang w:val="en-GB"/>
        </w:rPr>
        <w:t>PNAS</w:t>
      </w:r>
      <w:r w:rsidRPr="00290A7A">
        <w:rPr>
          <w:lang w:val="en-GB"/>
        </w:rPr>
        <w:t xml:space="preserve"> </w:t>
      </w:r>
      <w:r w:rsidRPr="00290A7A">
        <w:rPr>
          <w:b/>
          <w:bCs/>
          <w:lang w:val="en-GB"/>
        </w:rPr>
        <w:t>118</w:t>
      </w:r>
      <w:r w:rsidRPr="00290A7A">
        <w:rPr>
          <w:lang w:val="en-GB"/>
        </w:rPr>
        <w:t xml:space="preserve"> (2021), doi:10.1073/pnas.2019716118.</w:t>
      </w:r>
    </w:p>
    <w:p w14:paraId="606BC5F0" w14:textId="77777777" w:rsidR="00290A7A" w:rsidRPr="00290A7A" w:rsidRDefault="00290A7A" w:rsidP="00290A7A">
      <w:pPr>
        <w:pStyle w:val="Bibliography"/>
        <w:rPr>
          <w:lang w:val="en-GB"/>
        </w:rPr>
      </w:pPr>
      <w:r w:rsidRPr="00290A7A">
        <w:rPr>
          <w:lang w:val="en-GB"/>
        </w:rPr>
        <w:t xml:space="preserve">56. V. Romeo-Aznar, L. Picinini Freitas, O. Gonçalves Cruz, A. A. King, M. Pascual, Fine-scale heterogeneity in population density predicts wave dynamics in dengue epidemics. </w:t>
      </w:r>
      <w:r w:rsidRPr="00290A7A">
        <w:rPr>
          <w:i/>
          <w:iCs/>
          <w:lang w:val="en-GB"/>
        </w:rPr>
        <w:t>Nat Commun</w:t>
      </w:r>
      <w:r w:rsidRPr="00290A7A">
        <w:rPr>
          <w:lang w:val="en-GB"/>
        </w:rPr>
        <w:t xml:space="preserve"> </w:t>
      </w:r>
      <w:r w:rsidRPr="00290A7A">
        <w:rPr>
          <w:b/>
          <w:bCs/>
          <w:lang w:val="en-GB"/>
        </w:rPr>
        <w:t>13</w:t>
      </w:r>
      <w:r w:rsidRPr="00290A7A">
        <w:rPr>
          <w:lang w:val="en-GB"/>
        </w:rPr>
        <w:t>, 996 (2022).</w:t>
      </w:r>
    </w:p>
    <w:p w14:paraId="21957E80" w14:textId="77777777" w:rsidR="00290A7A" w:rsidRPr="00290A7A" w:rsidRDefault="00290A7A" w:rsidP="00290A7A">
      <w:pPr>
        <w:pStyle w:val="Bibliography"/>
        <w:rPr>
          <w:lang w:val="en-GB"/>
        </w:rPr>
      </w:pPr>
      <w:r w:rsidRPr="00290A7A">
        <w:rPr>
          <w:lang w:val="en-GB"/>
        </w:rPr>
        <w:t xml:space="preserve">57. M. Santos-Vega, P. P. Martinez, K. G. Vaishnav, V. Kohli, V. Desai, M. J. Bouma, M. Pascual, The neglected role of relative humidity in the interannual variability of urban malaria in Indian cities. </w:t>
      </w:r>
      <w:r w:rsidRPr="00290A7A">
        <w:rPr>
          <w:i/>
          <w:iCs/>
          <w:lang w:val="en-GB"/>
        </w:rPr>
        <w:t>Nat Commun</w:t>
      </w:r>
      <w:r w:rsidRPr="00290A7A">
        <w:rPr>
          <w:lang w:val="en-GB"/>
        </w:rPr>
        <w:t xml:space="preserve"> </w:t>
      </w:r>
      <w:r w:rsidRPr="00290A7A">
        <w:rPr>
          <w:b/>
          <w:bCs/>
          <w:lang w:val="en-GB"/>
        </w:rPr>
        <w:t>13</w:t>
      </w:r>
      <w:r w:rsidRPr="00290A7A">
        <w:rPr>
          <w:lang w:val="en-GB"/>
        </w:rPr>
        <w:t>, 533 (2022).</w:t>
      </w:r>
    </w:p>
    <w:p w14:paraId="7F22C711" w14:textId="77777777" w:rsidR="00290A7A" w:rsidRPr="00290A7A" w:rsidRDefault="00290A7A" w:rsidP="00290A7A">
      <w:pPr>
        <w:pStyle w:val="Bibliography"/>
        <w:rPr>
          <w:lang w:val="en-GB"/>
        </w:rPr>
      </w:pPr>
      <w:r w:rsidRPr="00290A7A">
        <w:rPr>
          <w:lang w:val="en-GB"/>
        </w:rPr>
        <w:t xml:space="preserve">58. R. Li, S. Pei, B. Chen, Y. Song, T. Zhang, W. Yang, J. Shaman, Substantial undocumented infection facilitates the rapid dissemination of novel coronavirus (SARS-CoV-2). </w:t>
      </w:r>
      <w:r w:rsidRPr="00290A7A">
        <w:rPr>
          <w:i/>
          <w:iCs/>
          <w:lang w:val="en-GB"/>
        </w:rPr>
        <w:t>Science</w:t>
      </w:r>
      <w:r w:rsidRPr="00290A7A">
        <w:rPr>
          <w:lang w:val="en-GB"/>
        </w:rPr>
        <w:t xml:space="preserve"> </w:t>
      </w:r>
      <w:r w:rsidRPr="00290A7A">
        <w:rPr>
          <w:b/>
          <w:bCs/>
          <w:lang w:val="en-GB"/>
        </w:rPr>
        <w:t>368</w:t>
      </w:r>
      <w:r w:rsidRPr="00290A7A">
        <w:rPr>
          <w:lang w:val="en-GB"/>
        </w:rPr>
        <w:t>, 489–493 (2020).</w:t>
      </w:r>
    </w:p>
    <w:p w14:paraId="743BDDD2" w14:textId="77777777" w:rsidR="00290A7A" w:rsidRPr="00290A7A" w:rsidRDefault="00290A7A" w:rsidP="00290A7A">
      <w:pPr>
        <w:pStyle w:val="Bibliography"/>
        <w:rPr>
          <w:lang w:val="en-GB"/>
        </w:rPr>
      </w:pPr>
      <w:r w:rsidRPr="00290A7A">
        <w:rPr>
          <w:lang w:val="en-GB"/>
        </w:rPr>
        <w:t xml:space="preserve">59. S. Pei, J. Shaman, S. Y. Del Valle, Ed. Aggregating forecasts of multiple respiratory pathogens supports more accurate forecasting of influenza-like illness. </w:t>
      </w:r>
      <w:r w:rsidRPr="00290A7A">
        <w:rPr>
          <w:i/>
          <w:iCs/>
          <w:lang w:val="en-GB"/>
        </w:rPr>
        <w:t>PLoS Comput Biol</w:t>
      </w:r>
      <w:r w:rsidRPr="00290A7A">
        <w:rPr>
          <w:lang w:val="en-GB"/>
        </w:rPr>
        <w:t xml:space="preserve"> </w:t>
      </w:r>
      <w:r w:rsidRPr="00290A7A">
        <w:rPr>
          <w:b/>
          <w:bCs/>
          <w:lang w:val="en-GB"/>
        </w:rPr>
        <w:t>16</w:t>
      </w:r>
      <w:r w:rsidRPr="00290A7A">
        <w:rPr>
          <w:lang w:val="en-GB"/>
        </w:rPr>
        <w:t>, e1008301 (2020).</w:t>
      </w:r>
    </w:p>
    <w:p w14:paraId="37B9AADD" w14:textId="77777777" w:rsidR="00290A7A" w:rsidRPr="00290A7A" w:rsidRDefault="00290A7A" w:rsidP="00290A7A">
      <w:pPr>
        <w:pStyle w:val="Bibliography"/>
        <w:rPr>
          <w:lang w:val="en-GB"/>
        </w:rPr>
      </w:pPr>
      <w:r w:rsidRPr="00290A7A">
        <w:rPr>
          <w:lang w:val="en-GB"/>
        </w:rPr>
        <w:t xml:space="preserve">60. S. Pei, X. Teng, P. Lewis, J. Shaman, Optimizing respiratory virus surveillance networks using uncertainty propagation. </w:t>
      </w:r>
      <w:r w:rsidRPr="00290A7A">
        <w:rPr>
          <w:i/>
          <w:iCs/>
          <w:lang w:val="en-GB"/>
        </w:rPr>
        <w:t>Nat Commun</w:t>
      </w:r>
      <w:r w:rsidRPr="00290A7A">
        <w:rPr>
          <w:lang w:val="en-GB"/>
        </w:rPr>
        <w:t xml:space="preserve"> </w:t>
      </w:r>
      <w:r w:rsidRPr="00290A7A">
        <w:rPr>
          <w:b/>
          <w:bCs/>
          <w:lang w:val="en-GB"/>
        </w:rPr>
        <w:t>12</w:t>
      </w:r>
      <w:r w:rsidRPr="00290A7A">
        <w:rPr>
          <w:lang w:val="en-GB"/>
        </w:rPr>
        <w:t>, 222 (2021).</w:t>
      </w:r>
    </w:p>
    <w:p w14:paraId="68DCB793" w14:textId="77777777" w:rsidR="00290A7A" w:rsidRPr="00290A7A" w:rsidRDefault="00290A7A" w:rsidP="00290A7A">
      <w:pPr>
        <w:pStyle w:val="Bibliography"/>
        <w:rPr>
          <w:lang w:val="en-GB"/>
        </w:rPr>
      </w:pPr>
      <w:r w:rsidRPr="00290A7A">
        <w:rPr>
          <w:lang w:val="en-GB"/>
        </w:rPr>
        <w:t xml:space="preserve">61. S. Pei, M. A. Cane, J. Shaman, V. E. Pitzer, Ed. Predictability in process-based ensemble forecast of influenza. </w:t>
      </w:r>
      <w:r w:rsidRPr="00290A7A">
        <w:rPr>
          <w:i/>
          <w:iCs/>
          <w:lang w:val="en-GB"/>
        </w:rPr>
        <w:t>PLoS Comput Biol</w:t>
      </w:r>
      <w:r w:rsidRPr="00290A7A">
        <w:rPr>
          <w:lang w:val="en-GB"/>
        </w:rPr>
        <w:t xml:space="preserve"> </w:t>
      </w:r>
      <w:r w:rsidRPr="00290A7A">
        <w:rPr>
          <w:b/>
          <w:bCs/>
          <w:lang w:val="en-GB"/>
        </w:rPr>
        <w:t>15</w:t>
      </w:r>
      <w:r w:rsidRPr="00290A7A">
        <w:rPr>
          <w:lang w:val="en-GB"/>
        </w:rPr>
        <w:t>, e1006783 (2019).</w:t>
      </w:r>
    </w:p>
    <w:p w14:paraId="767B73B1" w14:textId="77777777" w:rsidR="00290A7A" w:rsidRPr="00290A7A" w:rsidRDefault="00290A7A" w:rsidP="00290A7A">
      <w:pPr>
        <w:pStyle w:val="Bibliography"/>
        <w:rPr>
          <w:lang w:val="en-GB"/>
        </w:rPr>
      </w:pPr>
      <w:r w:rsidRPr="00290A7A">
        <w:rPr>
          <w:lang w:val="en-GB"/>
        </w:rPr>
        <w:t xml:space="preserve">62. S. W. Park, M. Pons-Salort, K. Messacar, C. Cook, L. Meyers, J. Farrar, B. T. Grenfell, Epidemiological dynamics of enterovirus D68 in the United States and implications for acute flaccid myelitis. </w:t>
      </w:r>
      <w:r w:rsidRPr="00290A7A">
        <w:rPr>
          <w:i/>
          <w:iCs/>
          <w:lang w:val="en-GB"/>
        </w:rPr>
        <w:t>Sci. Transl. Med.</w:t>
      </w:r>
      <w:r w:rsidRPr="00290A7A">
        <w:rPr>
          <w:lang w:val="en-GB"/>
        </w:rPr>
        <w:t xml:space="preserve"> </w:t>
      </w:r>
      <w:r w:rsidRPr="00290A7A">
        <w:rPr>
          <w:b/>
          <w:bCs/>
          <w:lang w:val="en-GB"/>
        </w:rPr>
        <w:t>13</w:t>
      </w:r>
      <w:r w:rsidRPr="00290A7A">
        <w:rPr>
          <w:lang w:val="en-GB"/>
        </w:rPr>
        <w:t>, eabd2400 (2021).</w:t>
      </w:r>
    </w:p>
    <w:p w14:paraId="79123FB7" w14:textId="77777777" w:rsidR="00290A7A" w:rsidRPr="00290A7A" w:rsidRDefault="00290A7A" w:rsidP="00290A7A">
      <w:pPr>
        <w:pStyle w:val="Bibliography"/>
        <w:rPr>
          <w:lang w:val="en-GB"/>
        </w:rPr>
      </w:pPr>
      <w:r w:rsidRPr="00290A7A">
        <w:rPr>
          <w:lang w:val="en-GB"/>
        </w:rPr>
        <w:t xml:space="preserve">63. W. Yang, S. Kandula, M. Huynh, S. K. Greene, G. V. Wye, W. Li, H. T. Chan, E. McGibbon, A. Yeung, D. Olson, A. Fine, J. Shaman, Estimating the infection-fatality risk of SARS-CoV-2 in New York City during the spring 2020 pandemic wave: a model-based analysis. </w:t>
      </w:r>
      <w:r w:rsidRPr="00290A7A">
        <w:rPr>
          <w:i/>
          <w:iCs/>
          <w:lang w:val="en-GB"/>
        </w:rPr>
        <w:t>The Lancet Infectious Diseases</w:t>
      </w:r>
      <w:r w:rsidRPr="00290A7A">
        <w:rPr>
          <w:lang w:val="en-GB"/>
        </w:rPr>
        <w:t xml:space="preserve"> </w:t>
      </w:r>
      <w:r w:rsidRPr="00290A7A">
        <w:rPr>
          <w:b/>
          <w:bCs/>
          <w:lang w:val="en-GB"/>
        </w:rPr>
        <w:t>21</w:t>
      </w:r>
      <w:r w:rsidRPr="00290A7A">
        <w:rPr>
          <w:lang w:val="en-GB"/>
        </w:rPr>
        <w:t>, 203–212 (2021).</w:t>
      </w:r>
    </w:p>
    <w:p w14:paraId="4C233768" w14:textId="77777777" w:rsidR="00290A7A" w:rsidRPr="00290A7A" w:rsidRDefault="00290A7A" w:rsidP="00290A7A">
      <w:pPr>
        <w:pStyle w:val="Bibliography"/>
        <w:rPr>
          <w:lang w:val="en-GB"/>
        </w:rPr>
      </w:pPr>
      <w:r w:rsidRPr="00290A7A">
        <w:rPr>
          <w:lang w:val="en-GB"/>
        </w:rPr>
        <w:t xml:space="preserve">64. I. Ukawuba, J. Shaman, M. Meier-Schellersheim, Ed. Inference and dynamic simulation of malaria using a simple climate-driven entomological model of malaria transmission. </w:t>
      </w:r>
      <w:r w:rsidRPr="00290A7A">
        <w:rPr>
          <w:i/>
          <w:iCs/>
          <w:lang w:val="en-GB"/>
        </w:rPr>
        <w:t>PLoS Comput Biol</w:t>
      </w:r>
      <w:r w:rsidRPr="00290A7A">
        <w:rPr>
          <w:lang w:val="en-GB"/>
        </w:rPr>
        <w:t xml:space="preserve"> </w:t>
      </w:r>
      <w:r w:rsidRPr="00290A7A">
        <w:rPr>
          <w:b/>
          <w:bCs/>
          <w:lang w:val="en-GB"/>
        </w:rPr>
        <w:t>18</w:t>
      </w:r>
      <w:r w:rsidRPr="00290A7A">
        <w:rPr>
          <w:lang w:val="en-GB"/>
        </w:rPr>
        <w:t>, e1010161 (2022).</w:t>
      </w:r>
    </w:p>
    <w:p w14:paraId="7E116838" w14:textId="77777777" w:rsidR="00290A7A" w:rsidRPr="00290A7A" w:rsidRDefault="00290A7A" w:rsidP="00290A7A">
      <w:pPr>
        <w:pStyle w:val="Bibliography"/>
        <w:rPr>
          <w:lang w:val="en-GB"/>
        </w:rPr>
      </w:pPr>
      <w:r w:rsidRPr="00290A7A">
        <w:rPr>
          <w:lang w:val="en-GB"/>
        </w:rPr>
        <w:t xml:space="preserve">65. E. L. Ionides, C. Breto, A. A. King, Inference for nonlinear dynamical systems. </w:t>
      </w:r>
      <w:r w:rsidRPr="00290A7A">
        <w:rPr>
          <w:i/>
          <w:iCs/>
          <w:lang w:val="en-GB"/>
        </w:rPr>
        <w:t>Proceedings of the National Academy of Sciences</w:t>
      </w:r>
      <w:r w:rsidRPr="00290A7A">
        <w:rPr>
          <w:lang w:val="en-GB"/>
        </w:rPr>
        <w:t xml:space="preserve"> </w:t>
      </w:r>
      <w:r w:rsidRPr="00290A7A">
        <w:rPr>
          <w:b/>
          <w:bCs/>
          <w:lang w:val="en-GB"/>
        </w:rPr>
        <w:t>103</w:t>
      </w:r>
      <w:r w:rsidRPr="00290A7A">
        <w:rPr>
          <w:lang w:val="en-GB"/>
        </w:rPr>
        <w:t>, 18438–18443 (2006).</w:t>
      </w:r>
    </w:p>
    <w:p w14:paraId="7CD82B92" w14:textId="77777777" w:rsidR="00290A7A" w:rsidRPr="00290A7A" w:rsidRDefault="00290A7A" w:rsidP="00290A7A">
      <w:pPr>
        <w:pStyle w:val="Bibliography"/>
        <w:rPr>
          <w:lang w:val="en-GB"/>
        </w:rPr>
      </w:pPr>
      <w:r w:rsidRPr="00290A7A">
        <w:rPr>
          <w:lang w:val="en-GB"/>
        </w:rPr>
        <w:lastRenderedPageBreak/>
        <w:t xml:space="preserve">66. E. L. Ionides, D. Nguyen, Y. Atchadé, S. Stoev, A. A. King, Inference for dynamic and latent variable models via iterated, perturbed Bayes maps. </w:t>
      </w:r>
      <w:r w:rsidRPr="00290A7A">
        <w:rPr>
          <w:i/>
          <w:iCs/>
          <w:lang w:val="en-GB"/>
        </w:rPr>
        <w:t>Proc Natl Acad Sci USA</w:t>
      </w:r>
      <w:r w:rsidRPr="00290A7A">
        <w:rPr>
          <w:lang w:val="en-GB"/>
        </w:rPr>
        <w:t xml:space="preserve"> </w:t>
      </w:r>
      <w:r w:rsidRPr="00290A7A">
        <w:rPr>
          <w:b/>
          <w:bCs/>
          <w:lang w:val="en-GB"/>
        </w:rPr>
        <w:t>112</w:t>
      </w:r>
      <w:r w:rsidRPr="00290A7A">
        <w:rPr>
          <w:lang w:val="en-GB"/>
        </w:rPr>
        <w:t>, 719–724 (2015).</w:t>
      </w:r>
    </w:p>
    <w:p w14:paraId="0C0C6A5E" w14:textId="77777777" w:rsidR="00290A7A" w:rsidRPr="00290A7A" w:rsidRDefault="00290A7A" w:rsidP="00290A7A">
      <w:pPr>
        <w:pStyle w:val="Bibliography"/>
        <w:rPr>
          <w:lang w:val="en-GB"/>
        </w:rPr>
      </w:pPr>
      <w:r w:rsidRPr="00290A7A">
        <w:rPr>
          <w:lang w:val="en-GB"/>
        </w:rPr>
        <w:t>67. D. Sanz-Alonso, A. M. Stuart, A. Taeb, Inverse Problems and Data Assimilation (2023) (available at http://arxiv.org/abs/1810.06191).</w:t>
      </w:r>
    </w:p>
    <w:p w14:paraId="53594208" w14:textId="77777777" w:rsidR="00290A7A" w:rsidRPr="00290A7A" w:rsidRDefault="00290A7A" w:rsidP="00290A7A">
      <w:pPr>
        <w:pStyle w:val="Bibliography"/>
        <w:rPr>
          <w:lang w:val="en-GB"/>
        </w:rPr>
      </w:pPr>
      <w:r w:rsidRPr="00290A7A">
        <w:rPr>
          <w:lang w:val="en-GB"/>
        </w:rPr>
        <w:t>68. D. Z. Huang, T. Schneider, A. M. Stuart, Iterated Kalman Methodology For Inverse Problems (2022) (available at http://arxiv.org/abs/2102.01580).</w:t>
      </w:r>
    </w:p>
    <w:p w14:paraId="22471B5A" w14:textId="77777777" w:rsidR="00290A7A" w:rsidRPr="00290A7A" w:rsidRDefault="00290A7A" w:rsidP="00290A7A">
      <w:pPr>
        <w:pStyle w:val="Bibliography"/>
        <w:rPr>
          <w:lang w:val="en-GB"/>
        </w:rPr>
      </w:pPr>
      <w:r w:rsidRPr="00290A7A">
        <w:rPr>
          <w:lang w:val="en-GB"/>
        </w:rPr>
        <w:t xml:space="preserve">69.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290A7A">
        <w:rPr>
          <w:i/>
          <w:iCs/>
          <w:lang w:val="en-GB"/>
        </w:rPr>
        <w:t>Nature</w:t>
      </w:r>
      <w:r w:rsidRPr="00290A7A">
        <w:rPr>
          <w:lang w:val="en-GB"/>
        </w:rPr>
        <w:t xml:space="preserve"> </w:t>
      </w:r>
      <w:r w:rsidRPr="00290A7A">
        <w:rPr>
          <w:b/>
          <w:bCs/>
          <w:lang w:val="en-GB"/>
        </w:rPr>
        <w:t>585</w:t>
      </w:r>
      <w:r w:rsidRPr="00290A7A">
        <w:rPr>
          <w:lang w:val="en-GB"/>
        </w:rPr>
        <w:t>, 357–362 (2020).</w:t>
      </w:r>
    </w:p>
    <w:p w14:paraId="1CF11B7F" w14:textId="77777777" w:rsidR="00290A7A" w:rsidRPr="00290A7A" w:rsidRDefault="00290A7A" w:rsidP="00290A7A">
      <w:pPr>
        <w:pStyle w:val="Bibliography"/>
        <w:rPr>
          <w:lang w:val="en-GB"/>
        </w:rPr>
      </w:pPr>
      <w:r w:rsidRPr="00290A7A">
        <w:rPr>
          <w:lang w:val="en-GB"/>
        </w:rPr>
        <w:t xml:space="preserve">70.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290A7A">
        <w:rPr>
          <w:i/>
          <w:iCs/>
          <w:lang w:val="en-GB"/>
        </w:rPr>
        <w:t>Nat Methods</w:t>
      </w:r>
      <w:r w:rsidRPr="00290A7A">
        <w:rPr>
          <w:lang w:val="en-GB"/>
        </w:rPr>
        <w:t xml:space="preserve"> </w:t>
      </w:r>
      <w:r w:rsidRPr="00290A7A">
        <w:rPr>
          <w:b/>
          <w:bCs/>
          <w:lang w:val="en-GB"/>
        </w:rPr>
        <w:t>17</w:t>
      </w:r>
      <w:r w:rsidRPr="00290A7A">
        <w:rPr>
          <w:lang w:val="en-GB"/>
        </w:rPr>
        <w:t>, 261–272 (2020).</w:t>
      </w:r>
    </w:p>
    <w:p w14:paraId="68B89BC5" w14:textId="77777777" w:rsidR="00290A7A" w:rsidRPr="00290A7A" w:rsidRDefault="00290A7A" w:rsidP="00290A7A">
      <w:pPr>
        <w:pStyle w:val="Bibliography"/>
        <w:rPr>
          <w:lang w:val="en-GB"/>
        </w:rPr>
      </w:pPr>
      <w:r w:rsidRPr="00290A7A">
        <w:rPr>
          <w:lang w:val="en-GB"/>
        </w:rPr>
        <w:t xml:space="preserve">71. D. Alonso, A. J. McKane, M. Pascual, Stochastic amplification in epidemics. </w:t>
      </w:r>
      <w:r w:rsidRPr="00290A7A">
        <w:rPr>
          <w:i/>
          <w:iCs/>
          <w:lang w:val="en-GB"/>
        </w:rPr>
        <w:t>J. R. Soc. Interface.</w:t>
      </w:r>
      <w:r w:rsidRPr="00290A7A">
        <w:rPr>
          <w:lang w:val="en-GB"/>
        </w:rPr>
        <w:t xml:space="preserve"> </w:t>
      </w:r>
      <w:r w:rsidRPr="00290A7A">
        <w:rPr>
          <w:b/>
          <w:bCs/>
          <w:lang w:val="en-GB"/>
        </w:rPr>
        <w:t>4</w:t>
      </w:r>
      <w:r w:rsidRPr="00290A7A">
        <w:rPr>
          <w:lang w:val="en-GB"/>
        </w:rPr>
        <w:t>, 575–582 (2007).</w:t>
      </w:r>
    </w:p>
    <w:p w14:paraId="0D3CBD18" w14:textId="77777777" w:rsidR="00290A7A" w:rsidRPr="00290A7A" w:rsidRDefault="00290A7A" w:rsidP="00290A7A">
      <w:pPr>
        <w:pStyle w:val="Bibliography"/>
        <w:rPr>
          <w:lang w:val="en-GB"/>
        </w:rPr>
      </w:pPr>
      <w:r w:rsidRPr="00290A7A">
        <w:rPr>
          <w:lang w:val="en-GB"/>
        </w:rPr>
        <w:t xml:space="preserve">72. B. M. Bolker, B. T. Grenfell, Impact of vaccination on the spatial correlation and persistence of measles dynamics. </w:t>
      </w:r>
      <w:r w:rsidRPr="00290A7A">
        <w:rPr>
          <w:i/>
          <w:iCs/>
          <w:lang w:val="en-GB"/>
        </w:rPr>
        <w:t>Proc. Natl. Acad. Sci. U.S.A.</w:t>
      </w:r>
      <w:r w:rsidRPr="00290A7A">
        <w:rPr>
          <w:lang w:val="en-GB"/>
        </w:rPr>
        <w:t xml:space="preserve"> </w:t>
      </w:r>
      <w:r w:rsidRPr="00290A7A">
        <w:rPr>
          <w:b/>
          <w:bCs/>
          <w:lang w:val="en-GB"/>
        </w:rPr>
        <w:t>93</w:t>
      </w:r>
      <w:r w:rsidRPr="00290A7A">
        <w:rPr>
          <w:lang w:val="en-GB"/>
        </w:rPr>
        <w:t>, 12648–12653 (1996).</w:t>
      </w:r>
    </w:p>
    <w:p w14:paraId="6E2F041A" w14:textId="77777777" w:rsidR="00290A7A" w:rsidRPr="00290A7A" w:rsidRDefault="00290A7A" w:rsidP="00290A7A">
      <w:pPr>
        <w:pStyle w:val="Bibliography"/>
        <w:rPr>
          <w:lang w:val="en-GB"/>
        </w:rPr>
      </w:pPr>
      <w:r w:rsidRPr="00290A7A">
        <w:rPr>
          <w:lang w:val="en-GB"/>
        </w:rPr>
        <w:t xml:space="preserve">73. J. Bracher, E. L. Ray, T. Gneiting, N. G. Reich, V. E. Pitzer, Ed. Evaluating epidemic forecasts in an interval format. </w:t>
      </w:r>
      <w:r w:rsidRPr="00290A7A">
        <w:rPr>
          <w:i/>
          <w:iCs/>
          <w:lang w:val="en-GB"/>
        </w:rPr>
        <w:t>PLoS Comput Biol</w:t>
      </w:r>
      <w:r w:rsidRPr="00290A7A">
        <w:rPr>
          <w:lang w:val="en-GB"/>
        </w:rPr>
        <w:t xml:space="preserve"> </w:t>
      </w:r>
      <w:r w:rsidRPr="00290A7A">
        <w:rPr>
          <w:b/>
          <w:bCs/>
          <w:lang w:val="en-GB"/>
        </w:rPr>
        <w:t>17</w:t>
      </w:r>
      <w:r w:rsidRPr="00290A7A">
        <w:rPr>
          <w:lang w:val="en-GB"/>
        </w:rPr>
        <w:t>, e1008618 (2021).</w:t>
      </w:r>
    </w:p>
    <w:p w14:paraId="1CBD571A" w14:textId="77777777" w:rsidR="00290A7A" w:rsidRPr="00290A7A" w:rsidRDefault="00290A7A" w:rsidP="00290A7A">
      <w:pPr>
        <w:pStyle w:val="Bibliography"/>
        <w:rPr>
          <w:lang w:val="en-GB"/>
        </w:rPr>
      </w:pPr>
      <w:r w:rsidRPr="00290A7A">
        <w:rPr>
          <w:lang w:val="en-GB"/>
        </w:rPr>
        <w:t xml:space="preserve">74. T. Gneiting, F. Balabdaoui, A. E. Raftery, Probabilistic Forecasts, Calibration and Sharpness. </w:t>
      </w:r>
      <w:r w:rsidRPr="00290A7A">
        <w:rPr>
          <w:i/>
          <w:iCs/>
          <w:lang w:val="en-GB"/>
        </w:rPr>
        <w:t>Journal of the Royal Statistical Society Series B: Statistical Methodology</w:t>
      </w:r>
      <w:r w:rsidRPr="00290A7A">
        <w:rPr>
          <w:lang w:val="en-GB"/>
        </w:rPr>
        <w:t xml:space="preserve"> </w:t>
      </w:r>
      <w:r w:rsidRPr="00290A7A">
        <w:rPr>
          <w:b/>
          <w:bCs/>
          <w:lang w:val="en-GB"/>
        </w:rPr>
        <w:t>69</w:t>
      </w:r>
      <w:r w:rsidRPr="00290A7A">
        <w:rPr>
          <w:lang w:val="en-GB"/>
        </w:rPr>
        <w:t>, 243–268 (2007).</w:t>
      </w:r>
    </w:p>
    <w:p w14:paraId="26C34B73" w14:textId="77777777" w:rsidR="00290A7A" w:rsidRPr="00290A7A" w:rsidRDefault="00290A7A" w:rsidP="00290A7A">
      <w:pPr>
        <w:pStyle w:val="Bibliography"/>
        <w:rPr>
          <w:lang w:val="en-GB"/>
        </w:rPr>
      </w:pPr>
      <w:r w:rsidRPr="00290A7A">
        <w:rPr>
          <w:lang w:val="en-GB"/>
        </w:rPr>
        <w:lastRenderedPageBreak/>
        <w:t xml:space="preserve">75. E. L. Ionides, C. Breto, J. Park, R. A. Smith, A. A. King, Monte Carlo profile confidence intervals for dynamic systems. </w:t>
      </w:r>
      <w:r w:rsidRPr="00290A7A">
        <w:rPr>
          <w:i/>
          <w:iCs/>
          <w:lang w:val="en-GB"/>
        </w:rPr>
        <w:t>J. R. Soc. Interface.</w:t>
      </w:r>
      <w:r w:rsidRPr="00290A7A">
        <w:rPr>
          <w:lang w:val="en-GB"/>
        </w:rPr>
        <w:t xml:space="preserve"> </w:t>
      </w:r>
      <w:r w:rsidRPr="00290A7A">
        <w:rPr>
          <w:b/>
          <w:bCs/>
          <w:lang w:val="en-GB"/>
        </w:rPr>
        <w:t>14</w:t>
      </w:r>
      <w:r w:rsidRPr="00290A7A">
        <w:rPr>
          <w:lang w:val="en-GB"/>
        </w:rPr>
        <w:t>, 20170126 (2017).</w:t>
      </w:r>
    </w:p>
    <w:p w14:paraId="2D324DCD" w14:textId="77777777" w:rsidR="00290A7A" w:rsidRPr="00290A7A" w:rsidRDefault="00290A7A" w:rsidP="00290A7A">
      <w:pPr>
        <w:pStyle w:val="Bibliography"/>
        <w:rPr>
          <w:lang w:val="en-GB"/>
        </w:rPr>
      </w:pPr>
      <w:r w:rsidRPr="00290A7A">
        <w:rPr>
          <w:lang w:val="en-GB"/>
        </w:rPr>
        <w:t>76. The International Research Institute for Climate and Society, Description of the IRI Climate Forecast Verification Scores (available at https://journals.plos.org/ploscompbiol/article/file?id=10.1371/journal.pcbi.1006783&amp;type=printable).</w:t>
      </w:r>
    </w:p>
    <w:p w14:paraId="421FC490" w14:textId="1E1026EE" w:rsidR="00270945" w:rsidRPr="00E9528B" w:rsidRDefault="005E4095" w:rsidP="00811BC1">
      <w:pPr>
        <w:rPr>
          <w:rFonts w:ascii="Arial" w:hAnsi="Arial" w:cs="Arial"/>
          <w:color w:val="000000"/>
          <w:sz w:val="20"/>
          <w:szCs w:val="20"/>
        </w:rPr>
      </w:pPr>
      <w:r w:rsidRPr="00C21754">
        <w:fldChar w:fldCharType="end"/>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haman, Jeffrey L." w:date="2023-05-28T22:55:00Z" w:initials="SJL">
    <w:p w14:paraId="45E73B4C" w14:textId="77777777" w:rsidR="00C20287" w:rsidRDefault="00C20287" w:rsidP="00131743">
      <w:r>
        <w:rPr>
          <w:rStyle w:val="CommentReference"/>
        </w:rPr>
        <w:annotationRef/>
      </w:r>
      <w:r>
        <w:rPr>
          <w:color w:val="000000"/>
          <w:sz w:val="20"/>
          <w:szCs w:val="20"/>
        </w:rPr>
        <w:t>To what extent?  Is this shown somewhere?</w:t>
      </w:r>
    </w:p>
  </w:comment>
  <w:comment w:id="4" w:author="Cascante Vega, Jaime E." w:date="2023-06-03T16:20:00Z" w:initials="JC">
    <w:p w14:paraId="34C91DCF" w14:textId="77777777" w:rsidR="00973ADA" w:rsidRDefault="00B15440" w:rsidP="004B47F8">
      <w:r>
        <w:rPr>
          <w:rStyle w:val="CommentReference"/>
        </w:rPr>
        <w:annotationRef/>
      </w:r>
      <w:r w:rsidR="00973ADA">
        <w:rPr>
          <w:sz w:val="20"/>
          <w:szCs w:val="20"/>
        </w:rPr>
        <w:t xml:space="preserve">Jeff, This was related yo the synthetic inference samples systematically from the CRPS distribution indifferent pairs (\beta,\rho). You suggested I should not include them. </w:t>
      </w:r>
      <w:r w:rsidR="00973ADA">
        <w:rPr>
          <w:sz w:val="20"/>
          <w:szCs w:val="20"/>
        </w:rPr>
        <w:cr/>
      </w:r>
      <w:r w:rsidR="00973ADA">
        <w:rPr>
          <w:sz w:val="20"/>
          <w:szCs w:val="20"/>
        </w:rPr>
        <w:cr/>
        <w:t>Should I add an SI Figure?</w:t>
      </w:r>
    </w:p>
  </w:comment>
  <w:comment w:id="5" w:author="Shaman, Jeffrey L." w:date="2023-05-29T13:41:00Z" w:initials="JS">
    <w:p w14:paraId="38B7794B" w14:textId="03C3B393" w:rsidR="00DB5C3E" w:rsidRDefault="00DB5C3E" w:rsidP="00DB5C3E">
      <w:r>
        <w:rPr>
          <w:rStyle w:val="CommentReference"/>
        </w:rPr>
        <w:annotationRef/>
      </w:r>
      <w:r>
        <w:rPr>
          <w:color w:val="000000"/>
          <w:sz w:val="20"/>
          <w:szCs w:val="20"/>
        </w:rPr>
        <w:t>This belongs in the discussion</w:t>
      </w:r>
    </w:p>
  </w:comment>
  <w:comment w:id="6" w:author="Cascante Vega, Jaime E." w:date="2023-05-30T15:57:00Z" w:initials="JC">
    <w:p w14:paraId="71B4F7C7" w14:textId="77777777" w:rsidR="00DB5C3E" w:rsidRDefault="00DB5C3E" w:rsidP="00DB5C3E">
      <w:r>
        <w:rPr>
          <w:rStyle w:val="CommentReference"/>
        </w:rPr>
        <w:annotationRef/>
      </w:r>
      <w:r>
        <w:rPr>
          <w:sz w:val="20"/>
          <w:szCs w:val="20"/>
        </w:rPr>
        <w:t>I moved it here</w:t>
      </w:r>
    </w:p>
  </w:comment>
  <w:comment w:id="7" w:author="Cascante Vega, Jaime E." w:date="2023-06-06T10:30:00Z" w:initials="JC">
    <w:p w14:paraId="591FEFEC" w14:textId="77777777" w:rsidR="00AB2643" w:rsidRDefault="00AB2643" w:rsidP="001351EC">
      <w:r>
        <w:rPr>
          <w:rStyle w:val="CommentReference"/>
        </w:rPr>
        <w:annotationRef/>
      </w:r>
      <w:r>
        <w:rPr>
          <w:color w:val="000000"/>
          <w:sz w:val="20"/>
          <w:szCs w:val="20"/>
        </w:rPr>
        <w:t xml:space="preserve">Should I add a Figure showing it? - Figure 6 - Might worth it as all have different levels of importations? </w:t>
      </w:r>
    </w:p>
  </w:comment>
  <w:comment w:id="8" w:author="Cascante Vega, Jaime E." w:date="2023-05-31T13:09:00Z" w:initials="JC">
    <w:p w14:paraId="3453B597" w14:textId="3B7944EC" w:rsidR="00723B65" w:rsidRDefault="00723B65" w:rsidP="00723B65">
      <w:r>
        <w:rPr>
          <w:rStyle w:val="CommentReference"/>
        </w:rPr>
        <w:annotationRef/>
      </w:r>
      <w:r>
        <w:rPr>
          <w:sz w:val="20"/>
          <w:szCs w:val="20"/>
        </w:rPr>
        <w:t xml:space="preserve">Jeff: </w:t>
      </w:r>
      <w:r>
        <w:rPr>
          <w:color w:val="FF0000"/>
          <w:sz w:val="20"/>
          <w:szCs w:val="20"/>
        </w:rPr>
        <w:t>Jaime, this paragraph is very confused.  It’s also too long.  The point are that: 1) \rho bundles a number of processes; 2) it’s not unexpected that most estimates are quite low; 3) this property and our findings of low values motivate further exploration of this quantity and true prevalence.</w:t>
      </w:r>
      <w:r>
        <w:rPr>
          <w:sz w:val="20"/>
          <w:szCs w:val="20"/>
        </w:rPr>
        <w:cr/>
      </w:r>
    </w:p>
  </w:comment>
  <w:comment w:id="9" w:author="Cascante Vega, Jaime E." w:date="2023-05-31T13:10:00Z" w:initials="JC">
    <w:p w14:paraId="0A6A2C7D" w14:textId="77777777" w:rsidR="00723B65" w:rsidRDefault="00723B65" w:rsidP="00723B65">
      <w:r>
        <w:rPr>
          <w:rStyle w:val="CommentReference"/>
        </w:rPr>
        <w:annotationRef/>
      </w:r>
      <w:r>
        <w:rPr>
          <w:sz w:val="20"/>
          <w:szCs w:val="20"/>
        </w:rPr>
        <w:t xml:space="preserve">Jeff, I reduced all the paragraph to this 2 sentences. </w:t>
      </w:r>
    </w:p>
  </w:comment>
  <w:comment w:id="10" w:author="Shaman, Jeffrey L." w:date="2023-05-28T15:55:00Z" w:initials="SJL">
    <w:p w14:paraId="4CEA65BF" w14:textId="77777777" w:rsidR="006A4812" w:rsidRDefault="006A4812" w:rsidP="00A4474B">
      <w:r>
        <w:rPr>
          <w:rStyle w:val="CommentReference"/>
        </w:rPr>
        <w:annotationRef/>
      </w:r>
      <w:r>
        <w:rPr>
          <w:color w:val="000000"/>
          <w:sz w:val="20"/>
          <w:szCs w:val="20"/>
        </w:rPr>
        <w:t>Two things: 1) I’ve never seen a journal allow use of colored text to indicate the color in a figure.  Keep the font black and name the colors (or provide a legend in the figure).  2) Are we allowed to name hospital buildings?  I.e. does NYP want all indicators that this is their hospital system stripped from the manuscript?  If so, we need dummy names (e.g. Buildings A-F).</w:t>
      </w:r>
    </w:p>
  </w:comment>
  <w:comment w:id="11" w:author="Cascante Vega, Jaime E." w:date="2023-05-31T17:04:00Z" w:initials="JC">
    <w:p w14:paraId="08AF4D05" w14:textId="77777777" w:rsidR="00F4678E" w:rsidRDefault="00F4678E" w:rsidP="005B1411">
      <w:r>
        <w:rPr>
          <w:rStyle w:val="CommentReference"/>
        </w:rPr>
        <w:annotationRef/>
      </w:r>
      <w:r>
        <w:rPr>
          <w:color w:val="000000"/>
          <w:sz w:val="20"/>
          <w:szCs w:val="20"/>
        </w:rPr>
        <w:t>Done</w:t>
      </w:r>
    </w:p>
  </w:comment>
  <w:comment w:id="12" w:author="Yaari, Rami A." w:date="2023-05-17T15:35:00Z" w:initials="YRA">
    <w:p w14:paraId="1193E408" w14:textId="1EBD4001"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13"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14"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15"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E73B4C" w15:done="0"/>
  <w15:commentEx w15:paraId="34C91DCF" w15:paraIdParent="45E73B4C" w15:done="0"/>
  <w15:commentEx w15:paraId="38B7794B" w15:done="0"/>
  <w15:commentEx w15:paraId="71B4F7C7" w15:paraIdParent="38B7794B" w15:done="0"/>
  <w15:commentEx w15:paraId="591FEFEC" w15:paraIdParent="38B7794B" w15:done="0"/>
  <w15:commentEx w15:paraId="3453B597" w15:done="0"/>
  <w15:commentEx w15:paraId="0A6A2C7D" w15:paraIdParent="3453B597" w15:done="0"/>
  <w15:commentEx w15:paraId="4CEA65BF" w15:done="1"/>
  <w15:commentEx w15:paraId="08AF4D05" w15:paraIdParent="4CEA65BF" w15:done="1"/>
  <w15:commentEx w15:paraId="1193E408" w15:done="1"/>
  <w15:commentEx w15:paraId="65AB0731" w15:paraIdParent="1193E408" w15:done="1"/>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E5A47" w16cex:dateUtc="2023-05-29T02:55:00Z"/>
  <w16cex:commentExtensible w16cex:durableId="2825E6C4" w16cex:dateUtc="2023-06-03T20:20:00Z"/>
  <w16cex:commentExtensible w16cex:durableId="28209B6A" w16cex:dateUtc="2023-05-29T17:41:00Z"/>
  <w16cex:commentExtensible w16cex:durableId="28209B87" w16cex:dateUtc="2023-05-30T19:57:00Z"/>
  <w16cex:commentExtensible w16cex:durableId="28298932" w16cex:dateUtc="2023-06-06T15:30:00Z"/>
  <w16cex:commentExtensible w16cex:durableId="2821C56D" w16cex:dateUtc="2023-05-31T17:09:00Z"/>
  <w16cex:commentExtensible w16cex:durableId="2821C5C3" w16cex:dateUtc="2023-05-31T17:10:00Z"/>
  <w16cex:commentExtensible w16cex:durableId="281DF7E8" w16cex:dateUtc="2023-05-28T19:55:00Z"/>
  <w16cex:commentExtensible w16cex:durableId="2821FC84" w16cex:dateUtc="2023-05-31T21:04: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E73B4C" w16cid:durableId="281E5A47"/>
  <w16cid:commentId w16cid:paraId="34C91DCF" w16cid:durableId="2825E6C4"/>
  <w16cid:commentId w16cid:paraId="38B7794B" w16cid:durableId="28209B6A"/>
  <w16cid:commentId w16cid:paraId="71B4F7C7" w16cid:durableId="28209B87"/>
  <w16cid:commentId w16cid:paraId="591FEFEC" w16cid:durableId="28298932"/>
  <w16cid:commentId w16cid:paraId="3453B597" w16cid:durableId="2821C56D"/>
  <w16cid:commentId w16cid:paraId="0A6A2C7D" w16cid:durableId="2821C5C3"/>
  <w16cid:commentId w16cid:paraId="4CEA65BF" w16cid:durableId="281DF7E8"/>
  <w16cid:commentId w16cid:paraId="08AF4D05" w16cid:durableId="2821FC84"/>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BE06A" w14:textId="77777777" w:rsidR="00392A62" w:rsidRDefault="00392A62">
      <w:r>
        <w:separator/>
      </w:r>
    </w:p>
  </w:endnote>
  <w:endnote w:type="continuationSeparator" w:id="0">
    <w:p w14:paraId="7F262BA7" w14:textId="77777777" w:rsidR="00392A62" w:rsidRDefault="00392A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E8357" w14:textId="77777777" w:rsidR="00392A62" w:rsidRDefault="00392A62">
      <w:r>
        <w:separator/>
      </w:r>
    </w:p>
  </w:footnote>
  <w:footnote w:type="continuationSeparator" w:id="0">
    <w:p w14:paraId="1248C2EB" w14:textId="77777777" w:rsidR="00392A62" w:rsidRDefault="00392A6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man, Jeffrey L.">
    <w15:presenceInfo w15:providerId="AD" w15:userId="S::jls106@cumc.columbia.edu::af869bbb-0c63-4e57-829a-e2ceb9da3a09"/>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1EC9"/>
    <w:rsid w:val="00002547"/>
    <w:rsid w:val="00003B97"/>
    <w:rsid w:val="00003CCD"/>
    <w:rsid w:val="00004BD6"/>
    <w:rsid w:val="00004BDF"/>
    <w:rsid w:val="00005998"/>
    <w:rsid w:val="000062CE"/>
    <w:rsid w:val="000065D0"/>
    <w:rsid w:val="000068E3"/>
    <w:rsid w:val="00006FA2"/>
    <w:rsid w:val="000072A6"/>
    <w:rsid w:val="000077ED"/>
    <w:rsid w:val="000079A7"/>
    <w:rsid w:val="00010D7D"/>
    <w:rsid w:val="00011462"/>
    <w:rsid w:val="00011CC0"/>
    <w:rsid w:val="000120EB"/>
    <w:rsid w:val="00012109"/>
    <w:rsid w:val="0001286B"/>
    <w:rsid w:val="00012E92"/>
    <w:rsid w:val="000130E3"/>
    <w:rsid w:val="00013879"/>
    <w:rsid w:val="00013C9C"/>
    <w:rsid w:val="00014090"/>
    <w:rsid w:val="0001423F"/>
    <w:rsid w:val="00014826"/>
    <w:rsid w:val="00014BA1"/>
    <w:rsid w:val="00014C00"/>
    <w:rsid w:val="00014CC2"/>
    <w:rsid w:val="00014D35"/>
    <w:rsid w:val="00014F6C"/>
    <w:rsid w:val="00015119"/>
    <w:rsid w:val="000154A8"/>
    <w:rsid w:val="0001617A"/>
    <w:rsid w:val="00016E7D"/>
    <w:rsid w:val="00017439"/>
    <w:rsid w:val="000208E2"/>
    <w:rsid w:val="000209A5"/>
    <w:rsid w:val="00020D6E"/>
    <w:rsid w:val="000221F7"/>
    <w:rsid w:val="000222BC"/>
    <w:rsid w:val="00022358"/>
    <w:rsid w:val="00022525"/>
    <w:rsid w:val="00023A3A"/>
    <w:rsid w:val="00024250"/>
    <w:rsid w:val="00024B0E"/>
    <w:rsid w:val="00024DE6"/>
    <w:rsid w:val="00024FD3"/>
    <w:rsid w:val="00024FE6"/>
    <w:rsid w:val="00025B90"/>
    <w:rsid w:val="000267A5"/>
    <w:rsid w:val="00030143"/>
    <w:rsid w:val="00030D32"/>
    <w:rsid w:val="00031A0A"/>
    <w:rsid w:val="00032240"/>
    <w:rsid w:val="0003280C"/>
    <w:rsid w:val="000335D3"/>
    <w:rsid w:val="000339B7"/>
    <w:rsid w:val="00033A03"/>
    <w:rsid w:val="00033EC0"/>
    <w:rsid w:val="000343F9"/>
    <w:rsid w:val="000345E8"/>
    <w:rsid w:val="00034AD7"/>
    <w:rsid w:val="00034DD8"/>
    <w:rsid w:val="00034ECB"/>
    <w:rsid w:val="00035633"/>
    <w:rsid w:val="00035EBC"/>
    <w:rsid w:val="0003636A"/>
    <w:rsid w:val="00036669"/>
    <w:rsid w:val="000376E8"/>
    <w:rsid w:val="000401F1"/>
    <w:rsid w:val="000420E0"/>
    <w:rsid w:val="0004304A"/>
    <w:rsid w:val="00043AC1"/>
    <w:rsid w:val="000443BD"/>
    <w:rsid w:val="000446EF"/>
    <w:rsid w:val="00044A3C"/>
    <w:rsid w:val="000450EE"/>
    <w:rsid w:val="00045125"/>
    <w:rsid w:val="0004676A"/>
    <w:rsid w:val="0004678C"/>
    <w:rsid w:val="00050C09"/>
    <w:rsid w:val="00052008"/>
    <w:rsid w:val="00053264"/>
    <w:rsid w:val="00053AE5"/>
    <w:rsid w:val="00054697"/>
    <w:rsid w:val="0005499D"/>
    <w:rsid w:val="00054A81"/>
    <w:rsid w:val="00056A78"/>
    <w:rsid w:val="00056BEB"/>
    <w:rsid w:val="000572B4"/>
    <w:rsid w:val="00057885"/>
    <w:rsid w:val="00057B63"/>
    <w:rsid w:val="0006008A"/>
    <w:rsid w:val="000606E1"/>
    <w:rsid w:val="000609CE"/>
    <w:rsid w:val="000614BD"/>
    <w:rsid w:val="00061DEF"/>
    <w:rsid w:val="0006235C"/>
    <w:rsid w:val="000632D3"/>
    <w:rsid w:val="0006342B"/>
    <w:rsid w:val="0006381A"/>
    <w:rsid w:val="00063A92"/>
    <w:rsid w:val="00064CC0"/>
    <w:rsid w:val="0006580F"/>
    <w:rsid w:val="00065838"/>
    <w:rsid w:val="00065A64"/>
    <w:rsid w:val="00065E7F"/>
    <w:rsid w:val="00066125"/>
    <w:rsid w:val="0006642F"/>
    <w:rsid w:val="00066B88"/>
    <w:rsid w:val="00067408"/>
    <w:rsid w:val="00067BE8"/>
    <w:rsid w:val="00070F49"/>
    <w:rsid w:val="000710C7"/>
    <w:rsid w:val="00071BC9"/>
    <w:rsid w:val="000726BD"/>
    <w:rsid w:val="00072852"/>
    <w:rsid w:val="00072912"/>
    <w:rsid w:val="000735E2"/>
    <w:rsid w:val="000739BF"/>
    <w:rsid w:val="00073C0B"/>
    <w:rsid w:val="00074BBA"/>
    <w:rsid w:val="0007524C"/>
    <w:rsid w:val="000753F5"/>
    <w:rsid w:val="000768C9"/>
    <w:rsid w:val="00076F51"/>
    <w:rsid w:val="000806EA"/>
    <w:rsid w:val="00080A21"/>
    <w:rsid w:val="00081AEE"/>
    <w:rsid w:val="000820BF"/>
    <w:rsid w:val="0008225D"/>
    <w:rsid w:val="0008318B"/>
    <w:rsid w:val="00083416"/>
    <w:rsid w:val="0008343E"/>
    <w:rsid w:val="00083BCA"/>
    <w:rsid w:val="00084F7E"/>
    <w:rsid w:val="000850E0"/>
    <w:rsid w:val="000857B0"/>
    <w:rsid w:val="00085B18"/>
    <w:rsid w:val="00085B1C"/>
    <w:rsid w:val="000876D7"/>
    <w:rsid w:val="000909F0"/>
    <w:rsid w:val="00090F5C"/>
    <w:rsid w:val="000912EE"/>
    <w:rsid w:val="00091724"/>
    <w:rsid w:val="00091933"/>
    <w:rsid w:val="00091B6D"/>
    <w:rsid w:val="000925D3"/>
    <w:rsid w:val="000928E7"/>
    <w:rsid w:val="000929EE"/>
    <w:rsid w:val="00092DEF"/>
    <w:rsid w:val="00092EBF"/>
    <w:rsid w:val="000930AB"/>
    <w:rsid w:val="00093402"/>
    <w:rsid w:val="00093445"/>
    <w:rsid w:val="00094565"/>
    <w:rsid w:val="00094A37"/>
    <w:rsid w:val="00094CAC"/>
    <w:rsid w:val="0009524E"/>
    <w:rsid w:val="00095B9B"/>
    <w:rsid w:val="00095C02"/>
    <w:rsid w:val="000961BD"/>
    <w:rsid w:val="00096400"/>
    <w:rsid w:val="00096586"/>
    <w:rsid w:val="00097519"/>
    <w:rsid w:val="000979B1"/>
    <w:rsid w:val="000A02ED"/>
    <w:rsid w:val="000A0556"/>
    <w:rsid w:val="000A06E5"/>
    <w:rsid w:val="000A0E92"/>
    <w:rsid w:val="000A1583"/>
    <w:rsid w:val="000A1B52"/>
    <w:rsid w:val="000A275B"/>
    <w:rsid w:val="000A27BA"/>
    <w:rsid w:val="000A2803"/>
    <w:rsid w:val="000A2BE6"/>
    <w:rsid w:val="000A36EF"/>
    <w:rsid w:val="000A42FB"/>
    <w:rsid w:val="000A4430"/>
    <w:rsid w:val="000A47AB"/>
    <w:rsid w:val="000A499B"/>
    <w:rsid w:val="000A5327"/>
    <w:rsid w:val="000A69B3"/>
    <w:rsid w:val="000B0E4F"/>
    <w:rsid w:val="000B14B4"/>
    <w:rsid w:val="000B17CC"/>
    <w:rsid w:val="000B1E5A"/>
    <w:rsid w:val="000B2672"/>
    <w:rsid w:val="000B267F"/>
    <w:rsid w:val="000B2AC9"/>
    <w:rsid w:val="000B3A92"/>
    <w:rsid w:val="000B3C23"/>
    <w:rsid w:val="000B4024"/>
    <w:rsid w:val="000B4314"/>
    <w:rsid w:val="000B4B4D"/>
    <w:rsid w:val="000B63FF"/>
    <w:rsid w:val="000B6801"/>
    <w:rsid w:val="000B6848"/>
    <w:rsid w:val="000B72A6"/>
    <w:rsid w:val="000B7513"/>
    <w:rsid w:val="000C0303"/>
    <w:rsid w:val="000C0AAD"/>
    <w:rsid w:val="000C0B30"/>
    <w:rsid w:val="000C16F5"/>
    <w:rsid w:val="000C1853"/>
    <w:rsid w:val="000C1C44"/>
    <w:rsid w:val="000C22A3"/>
    <w:rsid w:val="000C2922"/>
    <w:rsid w:val="000C3044"/>
    <w:rsid w:val="000C313F"/>
    <w:rsid w:val="000C31C3"/>
    <w:rsid w:val="000C3440"/>
    <w:rsid w:val="000C38C2"/>
    <w:rsid w:val="000C3F3E"/>
    <w:rsid w:val="000C497C"/>
    <w:rsid w:val="000C4A62"/>
    <w:rsid w:val="000C52E6"/>
    <w:rsid w:val="000C598E"/>
    <w:rsid w:val="000C5BAD"/>
    <w:rsid w:val="000C5E6D"/>
    <w:rsid w:val="000C64A8"/>
    <w:rsid w:val="000C6778"/>
    <w:rsid w:val="000C6D15"/>
    <w:rsid w:val="000C6E3F"/>
    <w:rsid w:val="000D040E"/>
    <w:rsid w:val="000D1C4C"/>
    <w:rsid w:val="000D2E02"/>
    <w:rsid w:val="000D353F"/>
    <w:rsid w:val="000D39A1"/>
    <w:rsid w:val="000D3D84"/>
    <w:rsid w:val="000D437F"/>
    <w:rsid w:val="000D56B5"/>
    <w:rsid w:val="000D6155"/>
    <w:rsid w:val="000D6C41"/>
    <w:rsid w:val="000D7A05"/>
    <w:rsid w:val="000E0352"/>
    <w:rsid w:val="000E0B81"/>
    <w:rsid w:val="000E0B8B"/>
    <w:rsid w:val="000E0CE1"/>
    <w:rsid w:val="000E0EE9"/>
    <w:rsid w:val="000E12D9"/>
    <w:rsid w:val="000E137B"/>
    <w:rsid w:val="000E161A"/>
    <w:rsid w:val="000E17B8"/>
    <w:rsid w:val="000E1854"/>
    <w:rsid w:val="000E2035"/>
    <w:rsid w:val="000E2B42"/>
    <w:rsid w:val="000E2D44"/>
    <w:rsid w:val="000E3038"/>
    <w:rsid w:val="000E36FD"/>
    <w:rsid w:val="000E38A1"/>
    <w:rsid w:val="000E3957"/>
    <w:rsid w:val="000E4081"/>
    <w:rsid w:val="000E4321"/>
    <w:rsid w:val="000E4565"/>
    <w:rsid w:val="000E4C1E"/>
    <w:rsid w:val="000E526E"/>
    <w:rsid w:val="000E5435"/>
    <w:rsid w:val="000E7B07"/>
    <w:rsid w:val="000E7EC7"/>
    <w:rsid w:val="000F0D45"/>
    <w:rsid w:val="000F17BE"/>
    <w:rsid w:val="000F1D97"/>
    <w:rsid w:val="000F2287"/>
    <w:rsid w:val="000F2CCA"/>
    <w:rsid w:val="000F38F9"/>
    <w:rsid w:val="000F4372"/>
    <w:rsid w:val="000F4CD3"/>
    <w:rsid w:val="000F5109"/>
    <w:rsid w:val="000F56DE"/>
    <w:rsid w:val="000F6CCC"/>
    <w:rsid w:val="000F757F"/>
    <w:rsid w:val="00100146"/>
    <w:rsid w:val="001004A6"/>
    <w:rsid w:val="00100535"/>
    <w:rsid w:val="001005BB"/>
    <w:rsid w:val="00100B0A"/>
    <w:rsid w:val="00101040"/>
    <w:rsid w:val="00101D67"/>
    <w:rsid w:val="0010230A"/>
    <w:rsid w:val="00102A97"/>
    <w:rsid w:val="00102D22"/>
    <w:rsid w:val="00102EBA"/>
    <w:rsid w:val="00104228"/>
    <w:rsid w:val="00104BC5"/>
    <w:rsid w:val="00105C0B"/>
    <w:rsid w:val="00106EB2"/>
    <w:rsid w:val="00110B03"/>
    <w:rsid w:val="00111132"/>
    <w:rsid w:val="00111CCD"/>
    <w:rsid w:val="00112804"/>
    <w:rsid w:val="00112AC4"/>
    <w:rsid w:val="00113087"/>
    <w:rsid w:val="00113187"/>
    <w:rsid w:val="001146D8"/>
    <w:rsid w:val="00114B6E"/>
    <w:rsid w:val="00114E53"/>
    <w:rsid w:val="00115A29"/>
    <w:rsid w:val="001160B9"/>
    <w:rsid w:val="0011624C"/>
    <w:rsid w:val="00116BE8"/>
    <w:rsid w:val="00116D03"/>
    <w:rsid w:val="00117302"/>
    <w:rsid w:val="001175BA"/>
    <w:rsid w:val="00117A20"/>
    <w:rsid w:val="00117A75"/>
    <w:rsid w:val="00117D78"/>
    <w:rsid w:val="00120354"/>
    <w:rsid w:val="001205CD"/>
    <w:rsid w:val="00120F2F"/>
    <w:rsid w:val="001214F2"/>
    <w:rsid w:val="0012157F"/>
    <w:rsid w:val="001215DB"/>
    <w:rsid w:val="0012166B"/>
    <w:rsid w:val="001217E3"/>
    <w:rsid w:val="00121AD6"/>
    <w:rsid w:val="00121FDE"/>
    <w:rsid w:val="0012345B"/>
    <w:rsid w:val="001236E0"/>
    <w:rsid w:val="00123FDA"/>
    <w:rsid w:val="00124A20"/>
    <w:rsid w:val="00124BF9"/>
    <w:rsid w:val="00125AA4"/>
    <w:rsid w:val="00125CD2"/>
    <w:rsid w:val="00127C04"/>
    <w:rsid w:val="001314F1"/>
    <w:rsid w:val="00131AD6"/>
    <w:rsid w:val="001323B3"/>
    <w:rsid w:val="00132724"/>
    <w:rsid w:val="001329A1"/>
    <w:rsid w:val="00132CE3"/>
    <w:rsid w:val="001331B3"/>
    <w:rsid w:val="00133910"/>
    <w:rsid w:val="001339C8"/>
    <w:rsid w:val="00133BEF"/>
    <w:rsid w:val="00133F87"/>
    <w:rsid w:val="00134072"/>
    <w:rsid w:val="001343A2"/>
    <w:rsid w:val="00134467"/>
    <w:rsid w:val="0013549A"/>
    <w:rsid w:val="00136653"/>
    <w:rsid w:val="0013677E"/>
    <w:rsid w:val="001375A8"/>
    <w:rsid w:val="00140321"/>
    <w:rsid w:val="00140348"/>
    <w:rsid w:val="00140986"/>
    <w:rsid w:val="00140AA5"/>
    <w:rsid w:val="00141099"/>
    <w:rsid w:val="001411B0"/>
    <w:rsid w:val="00141278"/>
    <w:rsid w:val="00141527"/>
    <w:rsid w:val="001415AE"/>
    <w:rsid w:val="001417BA"/>
    <w:rsid w:val="00142516"/>
    <w:rsid w:val="00142616"/>
    <w:rsid w:val="001429E8"/>
    <w:rsid w:val="00142B55"/>
    <w:rsid w:val="00143096"/>
    <w:rsid w:val="001434BB"/>
    <w:rsid w:val="0014462F"/>
    <w:rsid w:val="001449CE"/>
    <w:rsid w:val="0014502B"/>
    <w:rsid w:val="00145277"/>
    <w:rsid w:val="00145931"/>
    <w:rsid w:val="00145E0E"/>
    <w:rsid w:val="00145F06"/>
    <w:rsid w:val="00146381"/>
    <w:rsid w:val="001465E6"/>
    <w:rsid w:val="00146660"/>
    <w:rsid w:val="00146B4F"/>
    <w:rsid w:val="00146CBF"/>
    <w:rsid w:val="00146ED4"/>
    <w:rsid w:val="00147871"/>
    <w:rsid w:val="00147ACA"/>
    <w:rsid w:val="00150795"/>
    <w:rsid w:val="001513D5"/>
    <w:rsid w:val="001516B4"/>
    <w:rsid w:val="00151747"/>
    <w:rsid w:val="00151A17"/>
    <w:rsid w:val="00151FC9"/>
    <w:rsid w:val="00152331"/>
    <w:rsid w:val="00152CF3"/>
    <w:rsid w:val="00153497"/>
    <w:rsid w:val="0015356C"/>
    <w:rsid w:val="00154160"/>
    <w:rsid w:val="001543FC"/>
    <w:rsid w:val="0015492B"/>
    <w:rsid w:val="00154996"/>
    <w:rsid w:val="00154C10"/>
    <w:rsid w:val="00156368"/>
    <w:rsid w:val="001573BC"/>
    <w:rsid w:val="0015745D"/>
    <w:rsid w:val="0015747E"/>
    <w:rsid w:val="00157642"/>
    <w:rsid w:val="00157DD2"/>
    <w:rsid w:val="00157FE0"/>
    <w:rsid w:val="00160A18"/>
    <w:rsid w:val="001611EF"/>
    <w:rsid w:val="001618B5"/>
    <w:rsid w:val="00161B21"/>
    <w:rsid w:val="00161BCE"/>
    <w:rsid w:val="00162827"/>
    <w:rsid w:val="00162B66"/>
    <w:rsid w:val="00164654"/>
    <w:rsid w:val="00165CE1"/>
    <w:rsid w:val="00166149"/>
    <w:rsid w:val="00167609"/>
    <w:rsid w:val="0017078C"/>
    <w:rsid w:val="00170C7C"/>
    <w:rsid w:val="00170E01"/>
    <w:rsid w:val="00170E3A"/>
    <w:rsid w:val="001712C2"/>
    <w:rsid w:val="00171576"/>
    <w:rsid w:val="001716F2"/>
    <w:rsid w:val="00171786"/>
    <w:rsid w:val="00172D0B"/>
    <w:rsid w:val="00173A4D"/>
    <w:rsid w:val="001741D0"/>
    <w:rsid w:val="001778D7"/>
    <w:rsid w:val="00177987"/>
    <w:rsid w:val="00180A4A"/>
    <w:rsid w:val="001811E0"/>
    <w:rsid w:val="001821F3"/>
    <w:rsid w:val="00182668"/>
    <w:rsid w:val="00182B96"/>
    <w:rsid w:val="00183BB6"/>
    <w:rsid w:val="00184896"/>
    <w:rsid w:val="00184EC6"/>
    <w:rsid w:val="0018592F"/>
    <w:rsid w:val="00186088"/>
    <w:rsid w:val="0018679C"/>
    <w:rsid w:val="00186FFC"/>
    <w:rsid w:val="00187E74"/>
    <w:rsid w:val="001901DC"/>
    <w:rsid w:val="00190A6D"/>
    <w:rsid w:val="001911DC"/>
    <w:rsid w:val="001912C1"/>
    <w:rsid w:val="001917DA"/>
    <w:rsid w:val="00192593"/>
    <w:rsid w:val="00192BD8"/>
    <w:rsid w:val="00192ED9"/>
    <w:rsid w:val="00192F6D"/>
    <w:rsid w:val="001933BF"/>
    <w:rsid w:val="00193D04"/>
    <w:rsid w:val="00194203"/>
    <w:rsid w:val="00195149"/>
    <w:rsid w:val="00195873"/>
    <w:rsid w:val="00197222"/>
    <w:rsid w:val="001A0C9C"/>
    <w:rsid w:val="001A0DCB"/>
    <w:rsid w:val="001A188A"/>
    <w:rsid w:val="001A21F0"/>
    <w:rsid w:val="001A22FD"/>
    <w:rsid w:val="001A2636"/>
    <w:rsid w:val="001A26C5"/>
    <w:rsid w:val="001A3327"/>
    <w:rsid w:val="001A365F"/>
    <w:rsid w:val="001A3AEB"/>
    <w:rsid w:val="001A3D5F"/>
    <w:rsid w:val="001A3FC3"/>
    <w:rsid w:val="001A4485"/>
    <w:rsid w:val="001A44B7"/>
    <w:rsid w:val="001A4C71"/>
    <w:rsid w:val="001A5A60"/>
    <w:rsid w:val="001A671D"/>
    <w:rsid w:val="001A6B5B"/>
    <w:rsid w:val="001A70E2"/>
    <w:rsid w:val="001A740A"/>
    <w:rsid w:val="001A7D56"/>
    <w:rsid w:val="001B00F6"/>
    <w:rsid w:val="001B1D3B"/>
    <w:rsid w:val="001B1FAC"/>
    <w:rsid w:val="001B35D9"/>
    <w:rsid w:val="001B3C9B"/>
    <w:rsid w:val="001B3CA4"/>
    <w:rsid w:val="001B4BB7"/>
    <w:rsid w:val="001B511A"/>
    <w:rsid w:val="001B5700"/>
    <w:rsid w:val="001B5B0D"/>
    <w:rsid w:val="001B68A9"/>
    <w:rsid w:val="001B6967"/>
    <w:rsid w:val="001B6C3E"/>
    <w:rsid w:val="001B6E20"/>
    <w:rsid w:val="001B7495"/>
    <w:rsid w:val="001B7689"/>
    <w:rsid w:val="001C0086"/>
    <w:rsid w:val="001C03C2"/>
    <w:rsid w:val="001C100A"/>
    <w:rsid w:val="001C169C"/>
    <w:rsid w:val="001C1BA3"/>
    <w:rsid w:val="001C475F"/>
    <w:rsid w:val="001C4A9E"/>
    <w:rsid w:val="001C4C57"/>
    <w:rsid w:val="001C5099"/>
    <w:rsid w:val="001C5427"/>
    <w:rsid w:val="001C54DA"/>
    <w:rsid w:val="001C5A45"/>
    <w:rsid w:val="001C5AD8"/>
    <w:rsid w:val="001D1159"/>
    <w:rsid w:val="001D1A1B"/>
    <w:rsid w:val="001D1A56"/>
    <w:rsid w:val="001D2927"/>
    <w:rsid w:val="001D3379"/>
    <w:rsid w:val="001D34C6"/>
    <w:rsid w:val="001D37D4"/>
    <w:rsid w:val="001D471C"/>
    <w:rsid w:val="001D49B6"/>
    <w:rsid w:val="001D4FDA"/>
    <w:rsid w:val="001D5057"/>
    <w:rsid w:val="001D5FE8"/>
    <w:rsid w:val="001D63F8"/>
    <w:rsid w:val="001D6985"/>
    <w:rsid w:val="001D6A67"/>
    <w:rsid w:val="001D72F0"/>
    <w:rsid w:val="001E0514"/>
    <w:rsid w:val="001E07C7"/>
    <w:rsid w:val="001E16C2"/>
    <w:rsid w:val="001E198C"/>
    <w:rsid w:val="001E1D71"/>
    <w:rsid w:val="001E2F33"/>
    <w:rsid w:val="001E3CC9"/>
    <w:rsid w:val="001E3EF1"/>
    <w:rsid w:val="001E43B2"/>
    <w:rsid w:val="001E5721"/>
    <w:rsid w:val="001E5BA3"/>
    <w:rsid w:val="001F15B5"/>
    <w:rsid w:val="001F303C"/>
    <w:rsid w:val="001F37F9"/>
    <w:rsid w:val="001F3BDD"/>
    <w:rsid w:val="001F406E"/>
    <w:rsid w:val="001F4437"/>
    <w:rsid w:val="001F4A1A"/>
    <w:rsid w:val="001F4B5E"/>
    <w:rsid w:val="001F5376"/>
    <w:rsid w:val="001F6211"/>
    <w:rsid w:val="001F621B"/>
    <w:rsid w:val="001F649C"/>
    <w:rsid w:val="001F6AC2"/>
    <w:rsid w:val="001F6FAA"/>
    <w:rsid w:val="0020074D"/>
    <w:rsid w:val="002025E0"/>
    <w:rsid w:val="0020306C"/>
    <w:rsid w:val="00203F4B"/>
    <w:rsid w:val="002058B3"/>
    <w:rsid w:val="00205AA7"/>
    <w:rsid w:val="0020667D"/>
    <w:rsid w:val="002068D2"/>
    <w:rsid w:val="002074A4"/>
    <w:rsid w:val="00207AF2"/>
    <w:rsid w:val="002113A9"/>
    <w:rsid w:val="00211E19"/>
    <w:rsid w:val="002124A8"/>
    <w:rsid w:val="002132DE"/>
    <w:rsid w:val="00213C85"/>
    <w:rsid w:val="00213EB4"/>
    <w:rsid w:val="00214096"/>
    <w:rsid w:val="00214969"/>
    <w:rsid w:val="00215411"/>
    <w:rsid w:val="00215F17"/>
    <w:rsid w:val="002167EA"/>
    <w:rsid w:val="00217CBA"/>
    <w:rsid w:val="00217D7E"/>
    <w:rsid w:val="0022050A"/>
    <w:rsid w:val="002205BD"/>
    <w:rsid w:val="00220DE6"/>
    <w:rsid w:val="00221141"/>
    <w:rsid w:val="00221DF0"/>
    <w:rsid w:val="002223F5"/>
    <w:rsid w:val="0022305B"/>
    <w:rsid w:val="00224D1A"/>
    <w:rsid w:val="00224FA0"/>
    <w:rsid w:val="002251DA"/>
    <w:rsid w:val="002253E5"/>
    <w:rsid w:val="00225EAF"/>
    <w:rsid w:val="0022603F"/>
    <w:rsid w:val="00226206"/>
    <w:rsid w:val="00226653"/>
    <w:rsid w:val="00227DF0"/>
    <w:rsid w:val="00231063"/>
    <w:rsid w:val="00231131"/>
    <w:rsid w:val="00232A6F"/>
    <w:rsid w:val="00233C17"/>
    <w:rsid w:val="002347BE"/>
    <w:rsid w:val="002351A4"/>
    <w:rsid w:val="0023523C"/>
    <w:rsid w:val="002352E8"/>
    <w:rsid w:val="0023567E"/>
    <w:rsid w:val="00236202"/>
    <w:rsid w:val="0023630B"/>
    <w:rsid w:val="002363EC"/>
    <w:rsid w:val="00237AB5"/>
    <w:rsid w:val="00240131"/>
    <w:rsid w:val="00240DB5"/>
    <w:rsid w:val="00241422"/>
    <w:rsid w:val="00241F6D"/>
    <w:rsid w:val="00242991"/>
    <w:rsid w:val="002446EF"/>
    <w:rsid w:val="002450F7"/>
    <w:rsid w:val="00245322"/>
    <w:rsid w:val="002453CF"/>
    <w:rsid w:val="002457B3"/>
    <w:rsid w:val="002458C5"/>
    <w:rsid w:val="00245EA5"/>
    <w:rsid w:val="00247247"/>
    <w:rsid w:val="00247402"/>
    <w:rsid w:val="002504CB"/>
    <w:rsid w:val="00250A15"/>
    <w:rsid w:val="002514FA"/>
    <w:rsid w:val="00254B91"/>
    <w:rsid w:val="00255CBB"/>
    <w:rsid w:val="00255D79"/>
    <w:rsid w:val="002561CC"/>
    <w:rsid w:val="0025660E"/>
    <w:rsid w:val="00256871"/>
    <w:rsid w:val="0025778E"/>
    <w:rsid w:val="00257CB8"/>
    <w:rsid w:val="002606B4"/>
    <w:rsid w:val="002615B1"/>
    <w:rsid w:val="00261AB9"/>
    <w:rsid w:val="00261C84"/>
    <w:rsid w:val="00261F11"/>
    <w:rsid w:val="00261F4B"/>
    <w:rsid w:val="0026248C"/>
    <w:rsid w:val="002629B4"/>
    <w:rsid w:val="00262DF8"/>
    <w:rsid w:val="0026309F"/>
    <w:rsid w:val="0026342D"/>
    <w:rsid w:val="00263BFB"/>
    <w:rsid w:val="00263FF9"/>
    <w:rsid w:val="00264B35"/>
    <w:rsid w:val="00266CE4"/>
    <w:rsid w:val="00267A82"/>
    <w:rsid w:val="00270945"/>
    <w:rsid w:val="00270F48"/>
    <w:rsid w:val="00270F76"/>
    <w:rsid w:val="00271336"/>
    <w:rsid w:val="00272265"/>
    <w:rsid w:val="00272816"/>
    <w:rsid w:val="0027363B"/>
    <w:rsid w:val="00273DAD"/>
    <w:rsid w:val="00274655"/>
    <w:rsid w:val="00274A77"/>
    <w:rsid w:val="002752E1"/>
    <w:rsid w:val="002774EE"/>
    <w:rsid w:val="00277723"/>
    <w:rsid w:val="00277732"/>
    <w:rsid w:val="00277C69"/>
    <w:rsid w:val="00277F51"/>
    <w:rsid w:val="0028055A"/>
    <w:rsid w:val="00280A15"/>
    <w:rsid w:val="00280DC9"/>
    <w:rsid w:val="00280E7F"/>
    <w:rsid w:val="00281722"/>
    <w:rsid w:val="00281E4F"/>
    <w:rsid w:val="002820D7"/>
    <w:rsid w:val="0028257A"/>
    <w:rsid w:val="0028266D"/>
    <w:rsid w:val="00284B05"/>
    <w:rsid w:val="0028556E"/>
    <w:rsid w:val="002857BB"/>
    <w:rsid w:val="00285D01"/>
    <w:rsid w:val="00285E5A"/>
    <w:rsid w:val="00286943"/>
    <w:rsid w:val="002876C6"/>
    <w:rsid w:val="002902C1"/>
    <w:rsid w:val="002905A9"/>
    <w:rsid w:val="00290A7A"/>
    <w:rsid w:val="00291A67"/>
    <w:rsid w:val="002926A9"/>
    <w:rsid w:val="00292930"/>
    <w:rsid w:val="0029351D"/>
    <w:rsid w:val="00293D3C"/>
    <w:rsid w:val="002943E5"/>
    <w:rsid w:val="00295BCF"/>
    <w:rsid w:val="00296ECE"/>
    <w:rsid w:val="002970FD"/>
    <w:rsid w:val="002974DD"/>
    <w:rsid w:val="002A0439"/>
    <w:rsid w:val="002A079D"/>
    <w:rsid w:val="002A0A8E"/>
    <w:rsid w:val="002A0E88"/>
    <w:rsid w:val="002A12C0"/>
    <w:rsid w:val="002A1A43"/>
    <w:rsid w:val="002A1ABE"/>
    <w:rsid w:val="002A3468"/>
    <w:rsid w:val="002A46FD"/>
    <w:rsid w:val="002A59B9"/>
    <w:rsid w:val="002A5AD9"/>
    <w:rsid w:val="002A5E94"/>
    <w:rsid w:val="002A7053"/>
    <w:rsid w:val="002B02CB"/>
    <w:rsid w:val="002B0331"/>
    <w:rsid w:val="002B0D84"/>
    <w:rsid w:val="002B24A5"/>
    <w:rsid w:val="002B276A"/>
    <w:rsid w:val="002B2848"/>
    <w:rsid w:val="002B2A86"/>
    <w:rsid w:val="002B2C40"/>
    <w:rsid w:val="002B3387"/>
    <w:rsid w:val="002B45CF"/>
    <w:rsid w:val="002B4BAC"/>
    <w:rsid w:val="002B4CD7"/>
    <w:rsid w:val="002B4DB4"/>
    <w:rsid w:val="002B5C3A"/>
    <w:rsid w:val="002B60E3"/>
    <w:rsid w:val="002B6A7B"/>
    <w:rsid w:val="002B6DF0"/>
    <w:rsid w:val="002B7663"/>
    <w:rsid w:val="002C02CB"/>
    <w:rsid w:val="002C0C46"/>
    <w:rsid w:val="002C0CF8"/>
    <w:rsid w:val="002C1BE0"/>
    <w:rsid w:val="002C2C9C"/>
    <w:rsid w:val="002C3109"/>
    <w:rsid w:val="002C3A4F"/>
    <w:rsid w:val="002C4682"/>
    <w:rsid w:val="002C4E25"/>
    <w:rsid w:val="002C602C"/>
    <w:rsid w:val="002D0A62"/>
    <w:rsid w:val="002D0DB9"/>
    <w:rsid w:val="002D192C"/>
    <w:rsid w:val="002D1BE6"/>
    <w:rsid w:val="002D20AA"/>
    <w:rsid w:val="002D2133"/>
    <w:rsid w:val="002D2D3A"/>
    <w:rsid w:val="002D41AA"/>
    <w:rsid w:val="002D455B"/>
    <w:rsid w:val="002D5660"/>
    <w:rsid w:val="002D5D7C"/>
    <w:rsid w:val="002D602E"/>
    <w:rsid w:val="002D6BA5"/>
    <w:rsid w:val="002D7AF7"/>
    <w:rsid w:val="002E009F"/>
    <w:rsid w:val="002E0A8F"/>
    <w:rsid w:val="002E0C54"/>
    <w:rsid w:val="002E0D5D"/>
    <w:rsid w:val="002E147F"/>
    <w:rsid w:val="002E188F"/>
    <w:rsid w:val="002E1FA8"/>
    <w:rsid w:val="002E281F"/>
    <w:rsid w:val="002E314B"/>
    <w:rsid w:val="002E47F2"/>
    <w:rsid w:val="002E49AD"/>
    <w:rsid w:val="002E4CF3"/>
    <w:rsid w:val="002E5B29"/>
    <w:rsid w:val="002E6136"/>
    <w:rsid w:val="002E6E8B"/>
    <w:rsid w:val="002E7F20"/>
    <w:rsid w:val="002E7F38"/>
    <w:rsid w:val="002F00D3"/>
    <w:rsid w:val="002F05EC"/>
    <w:rsid w:val="002F1491"/>
    <w:rsid w:val="002F177D"/>
    <w:rsid w:val="002F182F"/>
    <w:rsid w:val="002F1B0A"/>
    <w:rsid w:val="002F2F2D"/>
    <w:rsid w:val="002F3AFA"/>
    <w:rsid w:val="002F3F25"/>
    <w:rsid w:val="002F41AC"/>
    <w:rsid w:val="002F448A"/>
    <w:rsid w:val="002F4C22"/>
    <w:rsid w:val="002F5FF5"/>
    <w:rsid w:val="002F6C72"/>
    <w:rsid w:val="002F7085"/>
    <w:rsid w:val="002F7394"/>
    <w:rsid w:val="00300ED6"/>
    <w:rsid w:val="00301858"/>
    <w:rsid w:val="00301CE7"/>
    <w:rsid w:val="00302B79"/>
    <w:rsid w:val="00302F20"/>
    <w:rsid w:val="003038C3"/>
    <w:rsid w:val="00304DCE"/>
    <w:rsid w:val="003058FB"/>
    <w:rsid w:val="00305A2F"/>
    <w:rsid w:val="00306258"/>
    <w:rsid w:val="00307720"/>
    <w:rsid w:val="0031064D"/>
    <w:rsid w:val="00310818"/>
    <w:rsid w:val="00311209"/>
    <w:rsid w:val="003116B3"/>
    <w:rsid w:val="00311BF0"/>
    <w:rsid w:val="003123A4"/>
    <w:rsid w:val="00312661"/>
    <w:rsid w:val="0031270F"/>
    <w:rsid w:val="00312E79"/>
    <w:rsid w:val="0031333D"/>
    <w:rsid w:val="003139B0"/>
    <w:rsid w:val="003139E3"/>
    <w:rsid w:val="00313A1C"/>
    <w:rsid w:val="00313C8F"/>
    <w:rsid w:val="00314185"/>
    <w:rsid w:val="0031480A"/>
    <w:rsid w:val="0031564A"/>
    <w:rsid w:val="00315F12"/>
    <w:rsid w:val="003163AA"/>
    <w:rsid w:val="003179E9"/>
    <w:rsid w:val="00317CD2"/>
    <w:rsid w:val="00321A3D"/>
    <w:rsid w:val="00321B8A"/>
    <w:rsid w:val="00322D8C"/>
    <w:rsid w:val="003234E4"/>
    <w:rsid w:val="00324139"/>
    <w:rsid w:val="00325168"/>
    <w:rsid w:val="00325BBE"/>
    <w:rsid w:val="00325C95"/>
    <w:rsid w:val="003263F7"/>
    <w:rsid w:val="0032640E"/>
    <w:rsid w:val="00326595"/>
    <w:rsid w:val="0032681B"/>
    <w:rsid w:val="00326DFC"/>
    <w:rsid w:val="00327144"/>
    <w:rsid w:val="0032734C"/>
    <w:rsid w:val="00327C1F"/>
    <w:rsid w:val="003301BF"/>
    <w:rsid w:val="00331186"/>
    <w:rsid w:val="00331684"/>
    <w:rsid w:val="00332C54"/>
    <w:rsid w:val="00332E14"/>
    <w:rsid w:val="00333033"/>
    <w:rsid w:val="003330CC"/>
    <w:rsid w:val="0033347B"/>
    <w:rsid w:val="00333F4D"/>
    <w:rsid w:val="003341D4"/>
    <w:rsid w:val="0033470D"/>
    <w:rsid w:val="00334830"/>
    <w:rsid w:val="00334957"/>
    <w:rsid w:val="00334A18"/>
    <w:rsid w:val="00335B80"/>
    <w:rsid w:val="0033685C"/>
    <w:rsid w:val="00336C9D"/>
    <w:rsid w:val="0033745E"/>
    <w:rsid w:val="0034016E"/>
    <w:rsid w:val="00340622"/>
    <w:rsid w:val="00340D12"/>
    <w:rsid w:val="00341689"/>
    <w:rsid w:val="0034191B"/>
    <w:rsid w:val="00341DBE"/>
    <w:rsid w:val="00343899"/>
    <w:rsid w:val="00343AD3"/>
    <w:rsid w:val="003442AF"/>
    <w:rsid w:val="003445C1"/>
    <w:rsid w:val="0034476D"/>
    <w:rsid w:val="003447A9"/>
    <w:rsid w:val="00344B19"/>
    <w:rsid w:val="00344B8B"/>
    <w:rsid w:val="00344EF7"/>
    <w:rsid w:val="00345708"/>
    <w:rsid w:val="00345926"/>
    <w:rsid w:val="00346B86"/>
    <w:rsid w:val="003471BB"/>
    <w:rsid w:val="00347E80"/>
    <w:rsid w:val="00347F25"/>
    <w:rsid w:val="00350149"/>
    <w:rsid w:val="0035037C"/>
    <w:rsid w:val="003503DB"/>
    <w:rsid w:val="00350991"/>
    <w:rsid w:val="00351F63"/>
    <w:rsid w:val="003520F7"/>
    <w:rsid w:val="00352254"/>
    <w:rsid w:val="00353719"/>
    <w:rsid w:val="00353736"/>
    <w:rsid w:val="00353753"/>
    <w:rsid w:val="003549E9"/>
    <w:rsid w:val="00354AB9"/>
    <w:rsid w:val="00354ADF"/>
    <w:rsid w:val="00354F1A"/>
    <w:rsid w:val="00354FDB"/>
    <w:rsid w:val="00355563"/>
    <w:rsid w:val="0035562B"/>
    <w:rsid w:val="003559BD"/>
    <w:rsid w:val="003572ED"/>
    <w:rsid w:val="0035786C"/>
    <w:rsid w:val="0036017F"/>
    <w:rsid w:val="003621C7"/>
    <w:rsid w:val="003621CA"/>
    <w:rsid w:val="00362599"/>
    <w:rsid w:val="00363254"/>
    <w:rsid w:val="00364ED6"/>
    <w:rsid w:val="00365053"/>
    <w:rsid w:val="00365684"/>
    <w:rsid w:val="00365A5A"/>
    <w:rsid w:val="00365BF4"/>
    <w:rsid w:val="00366CE7"/>
    <w:rsid w:val="00366DA5"/>
    <w:rsid w:val="003672EE"/>
    <w:rsid w:val="00367A03"/>
    <w:rsid w:val="00370DD9"/>
    <w:rsid w:val="00371C98"/>
    <w:rsid w:val="00371D64"/>
    <w:rsid w:val="003730D6"/>
    <w:rsid w:val="00373444"/>
    <w:rsid w:val="003737A0"/>
    <w:rsid w:val="00373E08"/>
    <w:rsid w:val="003741DB"/>
    <w:rsid w:val="00374A77"/>
    <w:rsid w:val="00374E84"/>
    <w:rsid w:val="00375155"/>
    <w:rsid w:val="003751FD"/>
    <w:rsid w:val="00375CDE"/>
    <w:rsid w:val="00375E79"/>
    <w:rsid w:val="00376682"/>
    <w:rsid w:val="0037751D"/>
    <w:rsid w:val="00377677"/>
    <w:rsid w:val="00377C7F"/>
    <w:rsid w:val="003802F4"/>
    <w:rsid w:val="003805F6"/>
    <w:rsid w:val="0038068E"/>
    <w:rsid w:val="0038123A"/>
    <w:rsid w:val="0038132C"/>
    <w:rsid w:val="0038158A"/>
    <w:rsid w:val="00381C6E"/>
    <w:rsid w:val="00382605"/>
    <w:rsid w:val="00382609"/>
    <w:rsid w:val="00382CAE"/>
    <w:rsid w:val="00382EFA"/>
    <w:rsid w:val="003830A5"/>
    <w:rsid w:val="003833B6"/>
    <w:rsid w:val="00383490"/>
    <w:rsid w:val="00383CD1"/>
    <w:rsid w:val="0038423D"/>
    <w:rsid w:val="003857B4"/>
    <w:rsid w:val="00385DA5"/>
    <w:rsid w:val="00386104"/>
    <w:rsid w:val="00386792"/>
    <w:rsid w:val="00386860"/>
    <w:rsid w:val="00386A4E"/>
    <w:rsid w:val="00386A92"/>
    <w:rsid w:val="00386CD5"/>
    <w:rsid w:val="003874AE"/>
    <w:rsid w:val="00387517"/>
    <w:rsid w:val="00387E73"/>
    <w:rsid w:val="00387EDA"/>
    <w:rsid w:val="0039033B"/>
    <w:rsid w:val="00390ABE"/>
    <w:rsid w:val="00390FD0"/>
    <w:rsid w:val="003911E9"/>
    <w:rsid w:val="00391EB2"/>
    <w:rsid w:val="00392205"/>
    <w:rsid w:val="00392711"/>
    <w:rsid w:val="00392731"/>
    <w:rsid w:val="00392A62"/>
    <w:rsid w:val="00392E7C"/>
    <w:rsid w:val="003931E8"/>
    <w:rsid w:val="00393482"/>
    <w:rsid w:val="00393BAF"/>
    <w:rsid w:val="00393C7C"/>
    <w:rsid w:val="0039487A"/>
    <w:rsid w:val="00395230"/>
    <w:rsid w:val="00395D8D"/>
    <w:rsid w:val="00395DF9"/>
    <w:rsid w:val="00397CC9"/>
    <w:rsid w:val="003A1B38"/>
    <w:rsid w:val="003A24FE"/>
    <w:rsid w:val="003A264D"/>
    <w:rsid w:val="003A2C53"/>
    <w:rsid w:val="003A2F01"/>
    <w:rsid w:val="003A3CFA"/>
    <w:rsid w:val="003A40D9"/>
    <w:rsid w:val="003A487A"/>
    <w:rsid w:val="003A48B4"/>
    <w:rsid w:val="003A4ECB"/>
    <w:rsid w:val="003A5A34"/>
    <w:rsid w:val="003A7319"/>
    <w:rsid w:val="003B1894"/>
    <w:rsid w:val="003B210B"/>
    <w:rsid w:val="003B2122"/>
    <w:rsid w:val="003B23F5"/>
    <w:rsid w:val="003B2BCA"/>
    <w:rsid w:val="003B3070"/>
    <w:rsid w:val="003B3497"/>
    <w:rsid w:val="003B35CF"/>
    <w:rsid w:val="003B4542"/>
    <w:rsid w:val="003B47BF"/>
    <w:rsid w:val="003B5154"/>
    <w:rsid w:val="003B530E"/>
    <w:rsid w:val="003B546D"/>
    <w:rsid w:val="003B5536"/>
    <w:rsid w:val="003B5C81"/>
    <w:rsid w:val="003B5FC2"/>
    <w:rsid w:val="003B7FDE"/>
    <w:rsid w:val="003C01A7"/>
    <w:rsid w:val="003C0A88"/>
    <w:rsid w:val="003C176D"/>
    <w:rsid w:val="003C1A9C"/>
    <w:rsid w:val="003C20B9"/>
    <w:rsid w:val="003C2337"/>
    <w:rsid w:val="003C2682"/>
    <w:rsid w:val="003C2BA7"/>
    <w:rsid w:val="003C2E29"/>
    <w:rsid w:val="003C35DD"/>
    <w:rsid w:val="003C3680"/>
    <w:rsid w:val="003C3BE4"/>
    <w:rsid w:val="003C4174"/>
    <w:rsid w:val="003C4555"/>
    <w:rsid w:val="003C51FC"/>
    <w:rsid w:val="003C5BEE"/>
    <w:rsid w:val="003D05ED"/>
    <w:rsid w:val="003D06B3"/>
    <w:rsid w:val="003D0CA7"/>
    <w:rsid w:val="003D3396"/>
    <w:rsid w:val="003D3AD1"/>
    <w:rsid w:val="003D466F"/>
    <w:rsid w:val="003D4954"/>
    <w:rsid w:val="003D4CB6"/>
    <w:rsid w:val="003D53A5"/>
    <w:rsid w:val="003D5433"/>
    <w:rsid w:val="003D6104"/>
    <w:rsid w:val="003D62E6"/>
    <w:rsid w:val="003D7C21"/>
    <w:rsid w:val="003D7EAC"/>
    <w:rsid w:val="003E113C"/>
    <w:rsid w:val="003E18D5"/>
    <w:rsid w:val="003E2499"/>
    <w:rsid w:val="003E2BCF"/>
    <w:rsid w:val="003E2CF3"/>
    <w:rsid w:val="003E38BC"/>
    <w:rsid w:val="003E3A1D"/>
    <w:rsid w:val="003E3DE0"/>
    <w:rsid w:val="003E54B9"/>
    <w:rsid w:val="003E632E"/>
    <w:rsid w:val="003E7F1C"/>
    <w:rsid w:val="003F0DC8"/>
    <w:rsid w:val="003F1101"/>
    <w:rsid w:val="003F11B6"/>
    <w:rsid w:val="003F1390"/>
    <w:rsid w:val="003F1903"/>
    <w:rsid w:val="003F2A4E"/>
    <w:rsid w:val="003F2FA9"/>
    <w:rsid w:val="003F32FD"/>
    <w:rsid w:val="003F3BC2"/>
    <w:rsid w:val="003F3D9E"/>
    <w:rsid w:val="003F458D"/>
    <w:rsid w:val="003F49D3"/>
    <w:rsid w:val="003F4D38"/>
    <w:rsid w:val="003F5F0B"/>
    <w:rsid w:val="003F5FC6"/>
    <w:rsid w:val="003F620A"/>
    <w:rsid w:val="003F627C"/>
    <w:rsid w:val="003F62BC"/>
    <w:rsid w:val="003F6404"/>
    <w:rsid w:val="003F642F"/>
    <w:rsid w:val="003F67A6"/>
    <w:rsid w:val="003F7994"/>
    <w:rsid w:val="004007BB"/>
    <w:rsid w:val="004015F8"/>
    <w:rsid w:val="00401B73"/>
    <w:rsid w:val="00401F4F"/>
    <w:rsid w:val="0040274D"/>
    <w:rsid w:val="00402F29"/>
    <w:rsid w:val="004033B5"/>
    <w:rsid w:val="004037BB"/>
    <w:rsid w:val="00404474"/>
    <w:rsid w:val="00405AEA"/>
    <w:rsid w:val="0040601E"/>
    <w:rsid w:val="004060D0"/>
    <w:rsid w:val="004069B1"/>
    <w:rsid w:val="00407912"/>
    <w:rsid w:val="00407972"/>
    <w:rsid w:val="00407C29"/>
    <w:rsid w:val="00407F9C"/>
    <w:rsid w:val="00410407"/>
    <w:rsid w:val="00410D6A"/>
    <w:rsid w:val="00410E8D"/>
    <w:rsid w:val="0041237C"/>
    <w:rsid w:val="004131D5"/>
    <w:rsid w:val="004132D0"/>
    <w:rsid w:val="00413899"/>
    <w:rsid w:val="00414177"/>
    <w:rsid w:val="004153D7"/>
    <w:rsid w:val="00415C27"/>
    <w:rsid w:val="004164CF"/>
    <w:rsid w:val="004164D7"/>
    <w:rsid w:val="00416FB8"/>
    <w:rsid w:val="0041707C"/>
    <w:rsid w:val="00417DDA"/>
    <w:rsid w:val="004202F9"/>
    <w:rsid w:val="004205FB"/>
    <w:rsid w:val="004215EC"/>
    <w:rsid w:val="0042163A"/>
    <w:rsid w:val="004218EA"/>
    <w:rsid w:val="00421A55"/>
    <w:rsid w:val="00421E49"/>
    <w:rsid w:val="00422696"/>
    <w:rsid w:val="00422773"/>
    <w:rsid w:val="00422C76"/>
    <w:rsid w:val="004232BF"/>
    <w:rsid w:val="004236F1"/>
    <w:rsid w:val="004238B9"/>
    <w:rsid w:val="00423CC5"/>
    <w:rsid w:val="00424629"/>
    <w:rsid w:val="00424AD6"/>
    <w:rsid w:val="00424CCB"/>
    <w:rsid w:val="00426871"/>
    <w:rsid w:val="0042752F"/>
    <w:rsid w:val="004275F6"/>
    <w:rsid w:val="004305EC"/>
    <w:rsid w:val="00430BA9"/>
    <w:rsid w:val="00430EA8"/>
    <w:rsid w:val="0043148E"/>
    <w:rsid w:val="00431A95"/>
    <w:rsid w:val="00431D57"/>
    <w:rsid w:val="00432C7C"/>
    <w:rsid w:val="00432C93"/>
    <w:rsid w:val="00432F57"/>
    <w:rsid w:val="004331DE"/>
    <w:rsid w:val="004332C2"/>
    <w:rsid w:val="00433CCA"/>
    <w:rsid w:val="004345C2"/>
    <w:rsid w:val="00434873"/>
    <w:rsid w:val="004349B1"/>
    <w:rsid w:val="00434F6D"/>
    <w:rsid w:val="00435310"/>
    <w:rsid w:val="00436934"/>
    <w:rsid w:val="00437D26"/>
    <w:rsid w:val="00437FDB"/>
    <w:rsid w:val="00437FEB"/>
    <w:rsid w:val="00441579"/>
    <w:rsid w:val="00441729"/>
    <w:rsid w:val="00441E11"/>
    <w:rsid w:val="004427D1"/>
    <w:rsid w:val="00442BBE"/>
    <w:rsid w:val="004435A1"/>
    <w:rsid w:val="00444896"/>
    <w:rsid w:val="00444F30"/>
    <w:rsid w:val="004451F1"/>
    <w:rsid w:val="004460D7"/>
    <w:rsid w:val="0044630F"/>
    <w:rsid w:val="0044635E"/>
    <w:rsid w:val="0044643D"/>
    <w:rsid w:val="004465B3"/>
    <w:rsid w:val="00447148"/>
    <w:rsid w:val="00450737"/>
    <w:rsid w:val="0045184C"/>
    <w:rsid w:val="00451B53"/>
    <w:rsid w:val="00452621"/>
    <w:rsid w:val="004528EF"/>
    <w:rsid w:val="004536C0"/>
    <w:rsid w:val="00453F37"/>
    <w:rsid w:val="004546BD"/>
    <w:rsid w:val="004547F6"/>
    <w:rsid w:val="004548E1"/>
    <w:rsid w:val="00455885"/>
    <w:rsid w:val="00455E5F"/>
    <w:rsid w:val="00456CA1"/>
    <w:rsid w:val="004602E4"/>
    <w:rsid w:val="004608A9"/>
    <w:rsid w:val="004612CB"/>
    <w:rsid w:val="00461D76"/>
    <w:rsid w:val="00461E12"/>
    <w:rsid w:val="004633B1"/>
    <w:rsid w:val="00463472"/>
    <w:rsid w:val="004638A4"/>
    <w:rsid w:val="00463DFB"/>
    <w:rsid w:val="00464035"/>
    <w:rsid w:val="0046448C"/>
    <w:rsid w:val="00464502"/>
    <w:rsid w:val="004646B0"/>
    <w:rsid w:val="004662C7"/>
    <w:rsid w:val="0046641F"/>
    <w:rsid w:val="004677F5"/>
    <w:rsid w:val="00470AC6"/>
    <w:rsid w:val="00470CFB"/>
    <w:rsid w:val="00470F75"/>
    <w:rsid w:val="00471AC2"/>
    <w:rsid w:val="00472623"/>
    <w:rsid w:val="00472D0B"/>
    <w:rsid w:val="0047359C"/>
    <w:rsid w:val="004737A3"/>
    <w:rsid w:val="004739B8"/>
    <w:rsid w:val="0047443E"/>
    <w:rsid w:val="004744FC"/>
    <w:rsid w:val="0047481E"/>
    <w:rsid w:val="00474D11"/>
    <w:rsid w:val="00474D72"/>
    <w:rsid w:val="00474FFE"/>
    <w:rsid w:val="004758FF"/>
    <w:rsid w:val="00475C4E"/>
    <w:rsid w:val="00476359"/>
    <w:rsid w:val="004768C8"/>
    <w:rsid w:val="00476D3F"/>
    <w:rsid w:val="0047735C"/>
    <w:rsid w:val="00477952"/>
    <w:rsid w:val="004800C1"/>
    <w:rsid w:val="004809B4"/>
    <w:rsid w:val="004809E9"/>
    <w:rsid w:val="00481515"/>
    <w:rsid w:val="00481675"/>
    <w:rsid w:val="00483524"/>
    <w:rsid w:val="00483D1D"/>
    <w:rsid w:val="00484133"/>
    <w:rsid w:val="004849E8"/>
    <w:rsid w:val="0048503B"/>
    <w:rsid w:val="00486316"/>
    <w:rsid w:val="00487107"/>
    <w:rsid w:val="00487ECD"/>
    <w:rsid w:val="0049010D"/>
    <w:rsid w:val="004901AF"/>
    <w:rsid w:val="0049102D"/>
    <w:rsid w:val="004911FC"/>
    <w:rsid w:val="004916EC"/>
    <w:rsid w:val="0049196F"/>
    <w:rsid w:val="00492194"/>
    <w:rsid w:val="004921D2"/>
    <w:rsid w:val="0049270D"/>
    <w:rsid w:val="00492812"/>
    <w:rsid w:val="00492AF3"/>
    <w:rsid w:val="00493002"/>
    <w:rsid w:val="004936A8"/>
    <w:rsid w:val="00494F0E"/>
    <w:rsid w:val="00495528"/>
    <w:rsid w:val="00496FEB"/>
    <w:rsid w:val="004977D4"/>
    <w:rsid w:val="00497BA2"/>
    <w:rsid w:val="004A0897"/>
    <w:rsid w:val="004A0D57"/>
    <w:rsid w:val="004A0F9D"/>
    <w:rsid w:val="004A10D0"/>
    <w:rsid w:val="004A137D"/>
    <w:rsid w:val="004A160B"/>
    <w:rsid w:val="004A1CAF"/>
    <w:rsid w:val="004A291C"/>
    <w:rsid w:val="004A2F80"/>
    <w:rsid w:val="004A343D"/>
    <w:rsid w:val="004A40F1"/>
    <w:rsid w:val="004A4E8B"/>
    <w:rsid w:val="004A53F5"/>
    <w:rsid w:val="004A55E9"/>
    <w:rsid w:val="004A59E8"/>
    <w:rsid w:val="004A5ED0"/>
    <w:rsid w:val="004A6006"/>
    <w:rsid w:val="004A63F7"/>
    <w:rsid w:val="004A6587"/>
    <w:rsid w:val="004B11E4"/>
    <w:rsid w:val="004B135C"/>
    <w:rsid w:val="004B1654"/>
    <w:rsid w:val="004B1706"/>
    <w:rsid w:val="004B1ACD"/>
    <w:rsid w:val="004B1D8F"/>
    <w:rsid w:val="004B1E6E"/>
    <w:rsid w:val="004B249D"/>
    <w:rsid w:val="004B3303"/>
    <w:rsid w:val="004B4E9F"/>
    <w:rsid w:val="004B5023"/>
    <w:rsid w:val="004B52FA"/>
    <w:rsid w:val="004B562A"/>
    <w:rsid w:val="004B6542"/>
    <w:rsid w:val="004B6B58"/>
    <w:rsid w:val="004B7551"/>
    <w:rsid w:val="004B755B"/>
    <w:rsid w:val="004B7E37"/>
    <w:rsid w:val="004C0880"/>
    <w:rsid w:val="004C0A4B"/>
    <w:rsid w:val="004C14C2"/>
    <w:rsid w:val="004C1D5B"/>
    <w:rsid w:val="004C2054"/>
    <w:rsid w:val="004C21C5"/>
    <w:rsid w:val="004C3133"/>
    <w:rsid w:val="004C3366"/>
    <w:rsid w:val="004C367C"/>
    <w:rsid w:val="004C37D6"/>
    <w:rsid w:val="004C4169"/>
    <w:rsid w:val="004C453D"/>
    <w:rsid w:val="004C49A2"/>
    <w:rsid w:val="004C4C42"/>
    <w:rsid w:val="004C5683"/>
    <w:rsid w:val="004C56D2"/>
    <w:rsid w:val="004C5F6A"/>
    <w:rsid w:val="004C7047"/>
    <w:rsid w:val="004C7734"/>
    <w:rsid w:val="004C7CD3"/>
    <w:rsid w:val="004D02E3"/>
    <w:rsid w:val="004D0B26"/>
    <w:rsid w:val="004D0FF4"/>
    <w:rsid w:val="004D11B3"/>
    <w:rsid w:val="004D1409"/>
    <w:rsid w:val="004D1452"/>
    <w:rsid w:val="004D2944"/>
    <w:rsid w:val="004D3D36"/>
    <w:rsid w:val="004D4828"/>
    <w:rsid w:val="004D56C1"/>
    <w:rsid w:val="004D5C5E"/>
    <w:rsid w:val="004D638E"/>
    <w:rsid w:val="004D6607"/>
    <w:rsid w:val="004D6D86"/>
    <w:rsid w:val="004D6E1B"/>
    <w:rsid w:val="004D721B"/>
    <w:rsid w:val="004E0093"/>
    <w:rsid w:val="004E0EBD"/>
    <w:rsid w:val="004E144F"/>
    <w:rsid w:val="004E2CE5"/>
    <w:rsid w:val="004E3538"/>
    <w:rsid w:val="004E3A25"/>
    <w:rsid w:val="004E4A36"/>
    <w:rsid w:val="004E4D59"/>
    <w:rsid w:val="004E5228"/>
    <w:rsid w:val="004E5615"/>
    <w:rsid w:val="004E5C12"/>
    <w:rsid w:val="004E5CB9"/>
    <w:rsid w:val="004E66EB"/>
    <w:rsid w:val="004E691C"/>
    <w:rsid w:val="004E6F4B"/>
    <w:rsid w:val="004E7B9B"/>
    <w:rsid w:val="004F08F3"/>
    <w:rsid w:val="004F090F"/>
    <w:rsid w:val="004F12D2"/>
    <w:rsid w:val="004F15E1"/>
    <w:rsid w:val="004F30FC"/>
    <w:rsid w:val="004F33DC"/>
    <w:rsid w:val="004F3468"/>
    <w:rsid w:val="004F3814"/>
    <w:rsid w:val="004F3EFB"/>
    <w:rsid w:val="004F42FC"/>
    <w:rsid w:val="004F430C"/>
    <w:rsid w:val="004F4CC3"/>
    <w:rsid w:val="004F4D41"/>
    <w:rsid w:val="004F5453"/>
    <w:rsid w:val="004F55EE"/>
    <w:rsid w:val="004F579C"/>
    <w:rsid w:val="004F681D"/>
    <w:rsid w:val="004F6916"/>
    <w:rsid w:val="004F69DF"/>
    <w:rsid w:val="004F7062"/>
    <w:rsid w:val="004F7910"/>
    <w:rsid w:val="004F79D6"/>
    <w:rsid w:val="004F7A1C"/>
    <w:rsid w:val="004F7AE9"/>
    <w:rsid w:val="004F7F5A"/>
    <w:rsid w:val="0050001E"/>
    <w:rsid w:val="00500A32"/>
    <w:rsid w:val="00500CC5"/>
    <w:rsid w:val="005014C5"/>
    <w:rsid w:val="005020A1"/>
    <w:rsid w:val="00502312"/>
    <w:rsid w:val="00502572"/>
    <w:rsid w:val="00502986"/>
    <w:rsid w:val="00502C76"/>
    <w:rsid w:val="00502EC5"/>
    <w:rsid w:val="005030AA"/>
    <w:rsid w:val="00503404"/>
    <w:rsid w:val="0050349E"/>
    <w:rsid w:val="00503930"/>
    <w:rsid w:val="00503C9A"/>
    <w:rsid w:val="00504DB8"/>
    <w:rsid w:val="005051E9"/>
    <w:rsid w:val="005057FD"/>
    <w:rsid w:val="00505884"/>
    <w:rsid w:val="00505CF1"/>
    <w:rsid w:val="00506544"/>
    <w:rsid w:val="005069FE"/>
    <w:rsid w:val="00506DEF"/>
    <w:rsid w:val="005071F8"/>
    <w:rsid w:val="00510D28"/>
    <w:rsid w:val="00511343"/>
    <w:rsid w:val="00512D00"/>
    <w:rsid w:val="0051309C"/>
    <w:rsid w:val="00513E53"/>
    <w:rsid w:val="00514CD9"/>
    <w:rsid w:val="00515766"/>
    <w:rsid w:val="005161CC"/>
    <w:rsid w:val="0051650C"/>
    <w:rsid w:val="00516A44"/>
    <w:rsid w:val="00516AAB"/>
    <w:rsid w:val="00516D8E"/>
    <w:rsid w:val="00516E9D"/>
    <w:rsid w:val="0051768D"/>
    <w:rsid w:val="00517E25"/>
    <w:rsid w:val="00517E89"/>
    <w:rsid w:val="005203DD"/>
    <w:rsid w:val="005204A8"/>
    <w:rsid w:val="005214DB"/>
    <w:rsid w:val="0052161F"/>
    <w:rsid w:val="0052181A"/>
    <w:rsid w:val="00521FAF"/>
    <w:rsid w:val="00522C38"/>
    <w:rsid w:val="005233C6"/>
    <w:rsid w:val="005256E8"/>
    <w:rsid w:val="0052599F"/>
    <w:rsid w:val="00525F5E"/>
    <w:rsid w:val="0052701C"/>
    <w:rsid w:val="00527369"/>
    <w:rsid w:val="00527B25"/>
    <w:rsid w:val="0053052F"/>
    <w:rsid w:val="00530658"/>
    <w:rsid w:val="00530C26"/>
    <w:rsid w:val="00530FB2"/>
    <w:rsid w:val="00531F0C"/>
    <w:rsid w:val="0053237A"/>
    <w:rsid w:val="00532406"/>
    <w:rsid w:val="00534076"/>
    <w:rsid w:val="005341E9"/>
    <w:rsid w:val="005349D2"/>
    <w:rsid w:val="00535C23"/>
    <w:rsid w:val="0053631E"/>
    <w:rsid w:val="005364F0"/>
    <w:rsid w:val="00536A5D"/>
    <w:rsid w:val="00536ABB"/>
    <w:rsid w:val="00536D4D"/>
    <w:rsid w:val="00536F27"/>
    <w:rsid w:val="00537FA4"/>
    <w:rsid w:val="005408D5"/>
    <w:rsid w:val="0054093F"/>
    <w:rsid w:val="005417E0"/>
    <w:rsid w:val="0054218C"/>
    <w:rsid w:val="005422A6"/>
    <w:rsid w:val="00542349"/>
    <w:rsid w:val="00542F9C"/>
    <w:rsid w:val="005434E0"/>
    <w:rsid w:val="00543EDE"/>
    <w:rsid w:val="00545163"/>
    <w:rsid w:val="005469CE"/>
    <w:rsid w:val="00546A04"/>
    <w:rsid w:val="00546A7B"/>
    <w:rsid w:val="00546E51"/>
    <w:rsid w:val="00546E9F"/>
    <w:rsid w:val="0054770A"/>
    <w:rsid w:val="00550052"/>
    <w:rsid w:val="00550193"/>
    <w:rsid w:val="00550742"/>
    <w:rsid w:val="00550CCD"/>
    <w:rsid w:val="005515F9"/>
    <w:rsid w:val="005518E7"/>
    <w:rsid w:val="005527EE"/>
    <w:rsid w:val="0055288C"/>
    <w:rsid w:val="00552C64"/>
    <w:rsid w:val="00552FE3"/>
    <w:rsid w:val="00553BFC"/>
    <w:rsid w:val="00553CBF"/>
    <w:rsid w:val="00556469"/>
    <w:rsid w:val="0055693F"/>
    <w:rsid w:val="00556B4E"/>
    <w:rsid w:val="00556B98"/>
    <w:rsid w:val="00557045"/>
    <w:rsid w:val="0055712D"/>
    <w:rsid w:val="005571A5"/>
    <w:rsid w:val="00557758"/>
    <w:rsid w:val="00557B2B"/>
    <w:rsid w:val="005607FE"/>
    <w:rsid w:val="005615AF"/>
    <w:rsid w:val="00561D39"/>
    <w:rsid w:val="00562547"/>
    <w:rsid w:val="00562FBE"/>
    <w:rsid w:val="00564070"/>
    <w:rsid w:val="005644DC"/>
    <w:rsid w:val="005655E4"/>
    <w:rsid w:val="0056564B"/>
    <w:rsid w:val="00565A5E"/>
    <w:rsid w:val="00565B52"/>
    <w:rsid w:val="00565DEE"/>
    <w:rsid w:val="0056646D"/>
    <w:rsid w:val="00566487"/>
    <w:rsid w:val="00566BEE"/>
    <w:rsid w:val="00567134"/>
    <w:rsid w:val="00567685"/>
    <w:rsid w:val="00567CDE"/>
    <w:rsid w:val="0057013D"/>
    <w:rsid w:val="00571ABE"/>
    <w:rsid w:val="00572D67"/>
    <w:rsid w:val="0057323A"/>
    <w:rsid w:val="00573AA8"/>
    <w:rsid w:val="00573BCB"/>
    <w:rsid w:val="00575F27"/>
    <w:rsid w:val="00576076"/>
    <w:rsid w:val="00577559"/>
    <w:rsid w:val="00577590"/>
    <w:rsid w:val="005803E7"/>
    <w:rsid w:val="005804F1"/>
    <w:rsid w:val="00580D2F"/>
    <w:rsid w:val="0058171C"/>
    <w:rsid w:val="00581B01"/>
    <w:rsid w:val="00582731"/>
    <w:rsid w:val="00582A89"/>
    <w:rsid w:val="00582BE3"/>
    <w:rsid w:val="005840C7"/>
    <w:rsid w:val="00584E30"/>
    <w:rsid w:val="005850F3"/>
    <w:rsid w:val="00586351"/>
    <w:rsid w:val="00586A73"/>
    <w:rsid w:val="0058732B"/>
    <w:rsid w:val="00587362"/>
    <w:rsid w:val="00587841"/>
    <w:rsid w:val="005879A2"/>
    <w:rsid w:val="00587B49"/>
    <w:rsid w:val="0059018B"/>
    <w:rsid w:val="00590AF7"/>
    <w:rsid w:val="00590BBA"/>
    <w:rsid w:val="00591AFB"/>
    <w:rsid w:val="00591F9D"/>
    <w:rsid w:val="00592779"/>
    <w:rsid w:val="0059291B"/>
    <w:rsid w:val="0059371B"/>
    <w:rsid w:val="0059444A"/>
    <w:rsid w:val="00594567"/>
    <w:rsid w:val="00595116"/>
    <w:rsid w:val="00595D2B"/>
    <w:rsid w:val="00596708"/>
    <w:rsid w:val="0059670D"/>
    <w:rsid w:val="00596797"/>
    <w:rsid w:val="005969E2"/>
    <w:rsid w:val="00596C2B"/>
    <w:rsid w:val="00596D66"/>
    <w:rsid w:val="00597149"/>
    <w:rsid w:val="00597CED"/>
    <w:rsid w:val="005A071F"/>
    <w:rsid w:val="005A0858"/>
    <w:rsid w:val="005A094A"/>
    <w:rsid w:val="005A0A33"/>
    <w:rsid w:val="005A103A"/>
    <w:rsid w:val="005A123D"/>
    <w:rsid w:val="005A14EF"/>
    <w:rsid w:val="005A1B3A"/>
    <w:rsid w:val="005A1B4C"/>
    <w:rsid w:val="005A1CC8"/>
    <w:rsid w:val="005A216A"/>
    <w:rsid w:val="005A216D"/>
    <w:rsid w:val="005A2A26"/>
    <w:rsid w:val="005A2BC5"/>
    <w:rsid w:val="005A2D2F"/>
    <w:rsid w:val="005A3D9D"/>
    <w:rsid w:val="005A469C"/>
    <w:rsid w:val="005A5157"/>
    <w:rsid w:val="005A5EE7"/>
    <w:rsid w:val="005A690C"/>
    <w:rsid w:val="005A69DF"/>
    <w:rsid w:val="005A6C88"/>
    <w:rsid w:val="005A6CC3"/>
    <w:rsid w:val="005A78D5"/>
    <w:rsid w:val="005A7F09"/>
    <w:rsid w:val="005A7F68"/>
    <w:rsid w:val="005B01FA"/>
    <w:rsid w:val="005B0D5F"/>
    <w:rsid w:val="005B0DEC"/>
    <w:rsid w:val="005B11BB"/>
    <w:rsid w:val="005B11DB"/>
    <w:rsid w:val="005B14F6"/>
    <w:rsid w:val="005B2DD6"/>
    <w:rsid w:val="005B35B3"/>
    <w:rsid w:val="005B3968"/>
    <w:rsid w:val="005B4207"/>
    <w:rsid w:val="005B4D08"/>
    <w:rsid w:val="005B4FA5"/>
    <w:rsid w:val="005B50E4"/>
    <w:rsid w:val="005B535A"/>
    <w:rsid w:val="005B5A81"/>
    <w:rsid w:val="005B60FD"/>
    <w:rsid w:val="005B621C"/>
    <w:rsid w:val="005B696E"/>
    <w:rsid w:val="005B6FE1"/>
    <w:rsid w:val="005B72A5"/>
    <w:rsid w:val="005B7AE0"/>
    <w:rsid w:val="005B7D47"/>
    <w:rsid w:val="005C0138"/>
    <w:rsid w:val="005C0595"/>
    <w:rsid w:val="005C05C2"/>
    <w:rsid w:val="005C0C23"/>
    <w:rsid w:val="005C2481"/>
    <w:rsid w:val="005C30A4"/>
    <w:rsid w:val="005C3353"/>
    <w:rsid w:val="005C4182"/>
    <w:rsid w:val="005C4266"/>
    <w:rsid w:val="005C4A73"/>
    <w:rsid w:val="005C4C42"/>
    <w:rsid w:val="005C5164"/>
    <w:rsid w:val="005C61C2"/>
    <w:rsid w:val="005C6583"/>
    <w:rsid w:val="005C6C8B"/>
    <w:rsid w:val="005C755F"/>
    <w:rsid w:val="005C784B"/>
    <w:rsid w:val="005C7DD7"/>
    <w:rsid w:val="005D031B"/>
    <w:rsid w:val="005D069A"/>
    <w:rsid w:val="005D103C"/>
    <w:rsid w:val="005D1101"/>
    <w:rsid w:val="005D2296"/>
    <w:rsid w:val="005D2403"/>
    <w:rsid w:val="005D26EC"/>
    <w:rsid w:val="005D3880"/>
    <w:rsid w:val="005D3B79"/>
    <w:rsid w:val="005D52CA"/>
    <w:rsid w:val="005D557A"/>
    <w:rsid w:val="005D629F"/>
    <w:rsid w:val="005D62AD"/>
    <w:rsid w:val="005D766E"/>
    <w:rsid w:val="005D7CD3"/>
    <w:rsid w:val="005E08F3"/>
    <w:rsid w:val="005E0FE3"/>
    <w:rsid w:val="005E1891"/>
    <w:rsid w:val="005E1FFC"/>
    <w:rsid w:val="005E275F"/>
    <w:rsid w:val="005E309E"/>
    <w:rsid w:val="005E34AD"/>
    <w:rsid w:val="005E38DF"/>
    <w:rsid w:val="005E407D"/>
    <w:rsid w:val="005E4095"/>
    <w:rsid w:val="005E5879"/>
    <w:rsid w:val="005E5DC3"/>
    <w:rsid w:val="005E60EA"/>
    <w:rsid w:val="005E659B"/>
    <w:rsid w:val="005E69C7"/>
    <w:rsid w:val="005E785C"/>
    <w:rsid w:val="005E7C5B"/>
    <w:rsid w:val="005F02B7"/>
    <w:rsid w:val="005F0AC3"/>
    <w:rsid w:val="005F0E97"/>
    <w:rsid w:val="005F114F"/>
    <w:rsid w:val="005F14F4"/>
    <w:rsid w:val="005F15B9"/>
    <w:rsid w:val="005F1F63"/>
    <w:rsid w:val="005F23B0"/>
    <w:rsid w:val="005F2A2C"/>
    <w:rsid w:val="005F2A93"/>
    <w:rsid w:val="005F31EF"/>
    <w:rsid w:val="005F4C20"/>
    <w:rsid w:val="005F52AE"/>
    <w:rsid w:val="005F5418"/>
    <w:rsid w:val="005F5757"/>
    <w:rsid w:val="005F5A03"/>
    <w:rsid w:val="005F65BE"/>
    <w:rsid w:val="005F6990"/>
    <w:rsid w:val="005F6E7C"/>
    <w:rsid w:val="005F700A"/>
    <w:rsid w:val="006006F6"/>
    <w:rsid w:val="00600DCC"/>
    <w:rsid w:val="00602273"/>
    <w:rsid w:val="00602579"/>
    <w:rsid w:val="00603516"/>
    <w:rsid w:val="00605ED3"/>
    <w:rsid w:val="006066B8"/>
    <w:rsid w:val="00607A07"/>
    <w:rsid w:val="00610368"/>
    <w:rsid w:val="00610610"/>
    <w:rsid w:val="006117DF"/>
    <w:rsid w:val="00611AE5"/>
    <w:rsid w:val="006121E1"/>
    <w:rsid w:val="00612A1A"/>
    <w:rsid w:val="00612F47"/>
    <w:rsid w:val="00612FF3"/>
    <w:rsid w:val="006134C8"/>
    <w:rsid w:val="0061390D"/>
    <w:rsid w:val="006139FD"/>
    <w:rsid w:val="0061447A"/>
    <w:rsid w:val="00614FC1"/>
    <w:rsid w:val="006150EB"/>
    <w:rsid w:val="00615DBC"/>
    <w:rsid w:val="00616B8E"/>
    <w:rsid w:val="0061705D"/>
    <w:rsid w:val="00617A01"/>
    <w:rsid w:val="0062074D"/>
    <w:rsid w:val="00620E6F"/>
    <w:rsid w:val="00620F75"/>
    <w:rsid w:val="00621336"/>
    <w:rsid w:val="00621786"/>
    <w:rsid w:val="006217E5"/>
    <w:rsid w:val="00621B85"/>
    <w:rsid w:val="00621D43"/>
    <w:rsid w:val="00623869"/>
    <w:rsid w:val="006249B2"/>
    <w:rsid w:val="00624ACA"/>
    <w:rsid w:val="0062583B"/>
    <w:rsid w:val="00625E23"/>
    <w:rsid w:val="0062656B"/>
    <w:rsid w:val="00626D92"/>
    <w:rsid w:val="00626F39"/>
    <w:rsid w:val="006278C8"/>
    <w:rsid w:val="006279C5"/>
    <w:rsid w:val="00630912"/>
    <w:rsid w:val="00631356"/>
    <w:rsid w:val="00631BBF"/>
    <w:rsid w:val="0063202C"/>
    <w:rsid w:val="00633789"/>
    <w:rsid w:val="0063441D"/>
    <w:rsid w:val="0063472F"/>
    <w:rsid w:val="00634C91"/>
    <w:rsid w:val="00635F45"/>
    <w:rsid w:val="006364A6"/>
    <w:rsid w:val="00636876"/>
    <w:rsid w:val="00636B3C"/>
    <w:rsid w:val="00636BBC"/>
    <w:rsid w:val="00637331"/>
    <w:rsid w:val="00637402"/>
    <w:rsid w:val="0063757F"/>
    <w:rsid w:val="006375F9"/>
    <w:rsid w:val="00637920"/>
    <w:rsid w:val="00637AB0"/>
    <w:rsid w:val="00637D1D"/>
    <w:rsid w:val="0064030A"/>
    <w:rsid w:val="006405CE"/>
    <w:rsid w:val="006419B7"/>
    <w:rsid w:val="00641DF3"/>
    <w:rsid w:val="00642A39"/>
    <w:rsid w:val="006432F1"/>
    <w:rsid w:val="006438A1"/>
    <w:rsid w:val="00644317"/>
    <w:rsid w:val="00644DA0"/>
    <w:rsid w:val="00644E33"/>
    <w:rsid w:val="00645B38"/>
    <w:rsid w:val="006474C2"/>
    <w:rsid w:val="006527D9"/>
    <w:rsid w:val="006530DE"/>
    <w:rsid w:val="00653B6A"/>
    <w:rsid w:val="00653DB1"/>
    <w:rsid w:val="00653FD6"/>
    <w:rsid w:val="00654073"/>
    <w:rsid w:val="0065457B"/>
    <w:rsid w:val="00654C0F"/>
    <w:rsid w:val="00654E53"/>
    <w:rsid w:val="00655494"/>
    <w:rsid w:val="00655F45"/>
    <w:rsid w:val="0065616F"/>
    <w:rsid w:val="00657270"/>
    <w:rsid w:val="00657C18"/>
    <w:rsid w:val="0066097E"/>
    <w:rsid w:val="00661621"/>
    <w:rsid w:val="006618BE"/>
    <w:rsid w:val="006628B2"/>
    <w:rsid w:val="0066326D"/>
    <w:rsid w:val="0066328C"/>
    <w:rsid w:val="006637CA"/>
    <w:rsid w:val="006643E1"/>
    <w:rsid w:val="006645CF"/>
    <w:rsid w:val="006649E3"/>
    <w:rsid w:val="0066543E"/>
    <w:rsid w:val="00665C97"/>
    <w:rsid w:val="0066609F"/>
    <w:rsid w:val="006664FF"/>
    <w:rsid w:val="006665BB"/>
    <w:rsid w:val="006665D0"/>
    <w:rsid w:val="0067057A"/>
    <w:rsid w:val="00671489"/>
    <w:rsid w:val="00671A26"/>
    <w:rsid w:val="00671BFD"/>
    <w:rsid w:val="00671FA4"/>
    <w:rsid w:val="00672A98"/>
    <w:rsid w:val="00672EF5"/>
    <w:rsid w:val="00673330"/>
    <w:rsid w:val="00673442"/>
    <w:rsid w:val="006734AC"/>
    <w:rsid w:val="00674607"/>
    <w:rsid w:val="006747E0"/>
    <w:rsid w:val="0067565D"/>
    <w:rsid w:val="0067575F"/>
    <w:rsid w:val="00676592"/>
    <w:rsid w:val="00676A1A"/>
    <w:rsid w:val="00676C2F"/>
    <w:rsid w:val="00676FDB"/>
    <w:rsid w:val="00677360"/>
    <w:rsid w:val="00677BC1"/>
    <w:rsid w:val="00677C3C"/>
    <w:rsid w:val="00680491"/>
    <w:rsid w:val="00681C0C"/>
    <w:rsid w:val="00682AA9"/>
    <w:rsid w:val="00682EA6"/>
    <w:rsid w:val="006839EE"/>
    <w:rsid w:val="006841ED"/>
    <w:rsid w:val="0068490E"/>
    <w:rsid w:val="006855CC"/>
    <w:rsid w:val="006858C0"/>
    <w:rsid w:val="0068591B"/>
    <w:rsid w:val="00685A26"/>
    <w:rsid w:val="00685C77"/>
    <w:rsid w:val="00685D67"/>
    <w:rsid w:val="0068610F"/>
    <w:rsid w:val="0069026A"/>
    <w:rsid w:val="006909B3"/>
    <w:rsid w:val="00690FBA"/>
    <w:rsid w:val="00691293"/>
    <w:rsid w:val="00691D55"/>
    <w:rsid w:val="00692338"/>
    <w:rsid w:val="00692C01"/>
    <w:rsid w:val="00692F48"/>
    <w:rsid w:val="00692F80"/>
    <w:rsid w:val="00693319"/>
    <w:rsid w:val="006936F3"/>
    <w:rsid w:val="00693C87"/>
    <w:rsid w:val="00694312"/>
    <w:rsid w:val="00694CFD"/>
    <w:rsid w:val="00694F73"/>
    <w:rsid w:val="00695707"/>
    <w:rsid w:val="006964B3"/>
    <w:rsid w:val="00696A79"/>
    <w:rsid w:val="00697AC4"/>
    <w:rsid w:val="00697C33"/>
    <w:rsid w:val="006A0BFF"/>
    <w:rsid w:val="006A0C03"/>
    <w:rsid w:val="006A12AC"/>
    <w:rsid w:val="006A1CF8"/>
    <w:rsid w:val="006A1DB8"/>
    <w:rsid w:val="006A221D"/>
    <w:rsid w:val="006A23AB"/>
    <w:rsid w:val="006A27B8"/>
    <w:rsid w:val="006A2E85"/>
    <w:rsid w:val="006A3017"/>
    <w:rsid w:val="006A33BC"/>
    <w:rsid w:val="006A3FFD"/>
    <w:rsid w:val="006A4812"/>
    <w:rsid w:val="006A6CA7"/>
    <w:rsid w:val="006A7251"/>
    <w:rsid w:val="006A7436"/>
    <w:rsid w:val="006A74CE"/>
    <w:rsid w:val="006A7B7B"/>
    <w:rsid w:val="006B0504"/>
    <w:rsid w:val="006B0D54"/>
    <w:rsid w:val="006B2ADA"/>
    <w:rsid w:val="006B3212"/>
    <w:rsid w:val="006B3449"/>
    <w:rsid w:val="006B3521"/>
    <w:rsid w:val="006B3B08"/>
    <w:rsid w:val="006B459D"/>
    <w:rsid w:val="006B4D54"/>
    <w:rsid w:val="006B51B1"/>
    <w:rsid w:val="006B5CF1"/>
    <w:rsid w:val="006B5D26"/>
    <w:rsid w:val="006B5D36"/>
    <w:rsid w:val="006B5D71"/>
    <w:rsid w:val="006B69CE"/>
    <w:rsid w:val="006B782B"/>
    <w:rsid w:val="006B7CA4"/>
    <w:rsid w:val="006B7FCD"/>
    <w:rsid w:val="006C029C"/>
    <w:rsid w:val="006C0CF4"/>
    <w:rsid w:val="006C0F53"/>
    <w:rsid w:val="006C0FD4"/>
    <w:rsid w:val="006C11F0"/>
    <w:rsid w:val="006C1443"/>
    <w:rsid w:val="006C2499"/>
    <w:rsid w:val="006C2842"/>
    <w:rsid w:val="006C2CF8"/>
    <w:rsid w:val="006C3F8D"/>
    <w:rsid w:val="006C4660"/>
    <w:rsid w:val="006C567A"/>
    <w:rsid w:val="006C5706"/>
    <w:rsid w:val="006C5B29"/>
    <w:rsid w:val="006C681B"/>
    <w:rsid w:val="006C6B18"/>
    <w:rsid w:val="006C752B"/>
    <w:rsid w:val="006C77AA"/>
    <w:rsid w:val="006C7F5A"/>
    <w:rsid w:val="006D0030"/>
    <w:rsid w:val="006D0B76"/>
    <w:rsid w:val="006D0F5A"/>
    <w:rsid w:val="006D31D4"/>
    <w:rsid w:val="006D40BE"/>
    <w:rsid w:val="006D45EA"/>
    <w:rsid w:val="006D46FD"/>
    <w:rsid w:val="006D492D"/>
    <w:rsid w:val="006D5394"/>
    <w:rsid w:val="006D5AC6"/>
    <w:rsid w:val="006D5BEB"/>
    <w:rsid w:val="006D5C02"/>
    <w:rsid w:val="006D723C"/>
    <w:rsid w:val="006E1739"/>
    <w:rsid w:val="006E214B"/>
    <w:rsid w:val="006E21AC"/>
    <w:rsid w:val="006E2A53"/>
    <w:rsid w:val="006E2C20"/>
    <w:rsid w:val="006E2FE6"/>
    <w:rsid w:val="006E30FA"/>
    <w:rsid w:val="006E32F7"/>
    <w:rsid w:val="006E352C"/>
    <w:rsid w:val="006E40E7"/>
    <w:rsid w:val="006E43C4"/>
    <w:rsid w:val="006E495D"/>
    <w:rsid w:val="006E56AE"/>
    <w:rsid w:val="006E6913"/>
    <w:rsid w:val="006E6EB5"/>
    <w:rsid w:val="006E7171"/>
    <w:rsid w:val="006E7232"/>
    <w:rsid w:val="006F09F9"/>
    <w:rsid w:val="006F0E20"/>
    <w:rsid w:val="006F1A23"/>
    <w:rsid w:val="006F219B"/>
    <w:rsid w:val="006F2490"/>
    <w:rsid w:val="006F2519"/>
    <w:rsid w:val="006F2D38"/>
    <w:rsid w:val="006F35B2"/>
    <w:rsid w:val="006F3ABB"/>
    <w:rsid w:val="006F5AB8"/>
    <w:rsid w:val="006F5DAF"/>
    <w:rsid w:val="006F6E0A"/>
    <w:rsid w:val="006F72E4"/>
    <w:rsid w:val="006F72EC"/>
    <w:rsid w:val="006F7537"/>
    <w:rsid w:val="006F760C"/>
    <w:rsid w:val="006F7DD4"/>
    <w:rsid w:val="00700413"/>
    <w:rsid w:val="00700744"/>
    <w:rsid w:val="00700A2D"/>
    <w:rsid w:val="007016C1"/>
    <w:rsid w:val="0070216F"/>
    <w:rsid w:val="00703114"/>
    <w:rsid w:val="00704920"/>
    <w:rsid w:val="00705776"/>
    <w:rsid w:val="00706558"/>
    <w:rsid w:val="00706D79"/>
    <w:rsid w:val="00706D87"/>
    <w:rsid w:val="00706F81"/>
    <w:rsid w:val="00707155"/>
    <w:rsid w:val="007075C1"/>
    <w:rsid w:val="00711A09"/>
    <w:rsid w:val="00711BC3"/>
    <w:rsid w:val="00712258"/>
    <w:rsid w:val="00712D9F"/>
    <w:rsid w:val="00713243"/>
    <w:rsid w:val="007133D7"/>
    <w:rsid w:val="0071350B"/>
    <w:rsid w:val="00713DCF"/>
    <w:rsid w:val="007145E3"/>
    <w:rsid w:val="00714B35"/>
    <w:rsid w:val="00714B79"/>
    <w:rsid w:val="00714D74"/>
    <w:rsid w:val="0071520D"/>
    <w:rsid w:val="0071574F"/>
    <w:rsid w:val="00715936"/>
    <w:rsid w:val="007159FE"/>
    <w:rsid w:val="007161D9"/>
    <w:rsid w:val="007162B1"/>
    <w:rsid w:val="00716837"/>
    <w:rsid w:val="007179BF"/>
    <w:rsid w:val="00720A6E"/>
    <w:rsid w:val="00720DDF"/>
    <w:rsid w:val="00721A44"/>
    <w:rsid w:val="00721BA7"/>
    <w:rsid w:val="00722116"/>
    <w:rsid w:val="00723009"/>
    <w:rsid w:val="007234C8"/>
    <w:rsid w:val="00723768"/>
    <w:rsid w:val="00723890"/>
    <w:rsid w:val="00723B65"/>
    <w:rsid w:val="00725227"/>
    <w:rsid w:val="00726B1B"/>
    <w:rsid w:val="00726E04"/>
    <w:rsid w:val="0072700E"/>
    <w:rsid w:val="0072712E"/>
    <w:rsid w:val="0073114B"/>
    <w:rsid w:val="00731F02"/>
    <w:rsid w:val="007321F5"/>
    <w:rsid w:val="00732A87"/>
    <w:rsid w:val="00732DBF"/>
    <w:rsid w:val="007330C1"/>
    <w:rsid w:val="00734946"/>
    <w:rsid w:val="00734E5B"/>
    <w:rsid w:val="00735462"/>
    <w:rsid w:val="00735AFE"/>
    <w:rsid w:val="00735B3D"/>
    <w:rsid w:val="007362A5"/>
    <w:rsid w:val="00736754"/>
    <w:rsid w:val="007368F4"/>
    <w:rsid w:val="00736BE2"/>
    <w:rsid w:val="00737A08"/>
    <w:rsid w:val="0074163E"/>
    <w:rsid w:val="00742031"/>
    <w:rsid w:val="00742AFF"/>
    <w:rsid w:val="00742B75"/>
    <w:rsid w:val="007436B9"/>
    <w:rsid w:val="00743D36"/>
    <w:rsid w:val="007440C8"/>
    <w:rsid w:val="007440DE"/>
    <w:rsid w:val="007443E4"/>
    <w:rsid w:val="00744A7A"/>
    <w:rsid w:val="00744FF3"/>
    <w:rsid w:val="007464E4"/>
    <w:rsid w:val="0074675D"/>
    <w:rsid w:val="00747A2D"/>
    <w:rsid w:val="00750017"/>
    <w:rsid w:val="00751149"/>
    <w:rsid w:val="007526D3"/>
    <w:rsid w:val="007527BE"/>
    <w:rsid w:val="00752E40"/>
    <w:rsid w:val="00753679"/>
    <w:rsid w:val="00753856"/>
    <w:rsid w:val="007540DD"/>
    <w:rsid w:val="00755015"/>
    <w:rsid w:val="007552F3"/>
    <w:rsid w:val="007560C9"/>
    <w:rsid w:val="007566F8"/>
    <w:rsid w:val="00756F5E"/>
    <w:rsid w:val="0075718C"/>
    <w:rsid w:val="00757582"/>
    <w:rsid w:val="0075790B"/>
    <w:rsid w:val="00760472"/>
    <w:rsid w:val="0076083E"/>
    <w:rsid w:val="00760AD1"/>
    <w:rsid w:val="007611DF"/>
    <w:rsid w:val="007615D7"/>
    <w:rsid w:val="007615F4"/>
    <w:rsid w:val="007618FA"/>
    <w:rsid w:val="00761E25"/>
    <w:rsid w:val="00762F20"/>
    <w:rsid w:val="00764D6E"/>
    <w:rsid w:val="00764DB5"/>
    <w:rsid w:val="007652F2"/>
    <w:rsid w:val="00765470"/>
    <w:rsid w:val="00765FBD"/>
    <w:rsid w:val="007660AB"/>
    <w:rsid w:val="0076645D"/>
    <w:rsid w:val="007668EE"/>
    <w:rsid w:val="00766A3D"/>
    <w:rsid w:val="00767966"/>
    <w:rsid w:val="00770426"/>
    <w:rsid w:val="00770BA9"/>
    <w:rsid w:val="00770E92"/>
    <w:rsid w:val="00771DE7"/>
    <w:rsid w:val="00772B93"/>
    <w:rsid w:val="00773104"/>
    <w:rsid w:val="007737BF"/>
    <w:rsid w:val="007749F0"/>
    <w:rsid w:val="007762E4"/>
    <w:rsid w:val="00776305"/>
    <w:rsid w:val="00776B87"/>
    <w:rsid w:val="00777469"/>
    <w:rsid w:val="00777D90"/>
    <w:rsid w:val="007800F1"/>
    <w:rsid w:val="0078061A"/>
    <w:rsid w:val="00780C38"/>
    <w:rsid w:val="00781BF8"/>
    <w:rsid w:val="00782014"/>
    <w:rsid w:val="00783286"/>
    <w:rsid w:val="00783A89"/>
    <w:rsid w:val="0078474D"/>
    <w:rsid w:val="00785998"/>
    <w:rsid w:val="007863B0"/>
    <w:rsid w:val="007879A0"/>
    <w:rsid w:val="00787D84"/>
    <w:rsid w:val="007900DF"/>
    <w:rsid w:val="0079028E"/>
    <w:rsid w:val="00790332"/>
    <w:rsid w:val="00790B1C"/>
    <w:rsid w:val="00790BE4"/>
    <w:rsid w:val="007910E4"/>
    <w:rsid w:val="00791699"/>
    <w:rsid w:val="00792378"/>
    <w:rsid w:val="007931C7"/>
    <w:rsid w:val="00793A6A"/>
    <w:rsid w:val="00793CA8"/>
    <w:rsid w:val="00793E82"/>
    <w:rsid w:val="00793F51"/>
    <w:rsid w:val="007940CD"/>
    <w:rsid w:val="00794A09"/>
    <w:rsid w:val="00794DF5"/>
    <w:rsid w:val="00795C16"/>
    <w:rsid w:val="00795D33"/>
    <w:rsid w:val="00795FA9"/>
    <w:rsid w:val="0079640F"/>
    <w:rsid w:val="00796978"/>
    <w:rsid w:val="00796E1E"/>
    <w:rsid w:val="007975AC"/>
    <w:rsid w:val="00797834"/>
    <w:rsid w:val="007A0047"/>
    <w:rsid w:val="007A2198"/>
    <w:rsid w:val="007A258B"/>
    <w:rsid w:val="007A288C"/>
    <w:rsid w:val="007A2E7E"/>
    <w:rsid w:val="007A3AE1"/>
    <w:rsid w:val="007A4AFD"/>
    <w:rsid w:val="007A5788"/>
    <w:rsid w:val="007A5B30"/>
    <w:rsid w:val="007A6743"/>
    <w:rsid w:val="007A6D03"/>
    <w:rsid w:val="007A70C4"/>
    <w:rsid w:val="007A713F"/>
    <w:rsid w:val="007A7777"/>
    <w:rsid w:val="007A7907"/>
    <w:rsid w:val="007B098E"/>
    <w:rsid w:val="007B0F4F"/>
    <w:rsid w:val="007B22C1"/>
    <w:rsid w:val="007B2803"/>
    <w:rsid w:val="007B3073"/>
    <w:rsid w:val="007B38F4"/>
    <w:rsid w:val="007B393D"/>
    <w:rsid w:val="007B3C15"/>
    <w:rsid w:val="007B3E00"/>
    <w:rsid w:val="007B414B"/>
    <w:rsid w:val="007B4BFD"/>
    <w:rsid w:val="007B517F"/>
    <w:rsid w:val="007B53C0"/>
    <w:rsid w:val="007B5E38"/>
    <w:rsid w:val="007B6430"/>
    <w:rsid w:val="007B6FC1"/>
    <w:rsid w:val="007C00ED"/>
    <w:rsid w:val="007C0277"/>
    <w:rsid w:val="007C084E"/>
    <w:rsid w:val="007C08F5"/>
    <w:rsid w:val="007C099C"/>
    <w:rsid w:val="007C2D8A"/>
    <w:rsid w:val="007C2EBA"/>
    <w:rsid w:val="007C3F74"/>
    <w:rsid w:val="007C4BFD"/>
    <w:rsid w:val="007C5B35"/>
    <w:rsid w:val="007C5F71"/>
    <w:rsid w:val="007C6A23"/>
    <w:rsid w:val="007C71BC"/>
    <w:rsid w:val="007C75D4"/>
    <w:rsid w:val="007C79DC"/>
    <w:rsid w:val="007D071D"/>
    <w:rsid w:val="007D0ADA"/>
    <w:rsid w:val="007D0D95"/>
    <w:rsid w:val="007D167C"/>
    <w:rsid w:val="007D2057"/>
    <w:rsid w:val="007D2224"/>
    <w:rsid w:val="007D22E2"/>
    <w:rsid w:val="007D2F7E"/>
    <w:rsid w:val="007D32CD"/>
    <w:rsid w:val="007D417F"/>
    <w:rsid w:val="007D4372"/>
    <w:rsid w:val="007D4C65"/>
    <w:rsid w:val="007D551C"/>
    <w:rsid w:val="007D5733"/>
    <w:rsid w:val="007D6634"/>
    <w:rsid w:val="007D6D17"/>
    <w:rsid w:val="007D73B0"/>
    <w:rsid w:val="007D743A"/>
    <w:rsid w:val="007D7637"/>
    <w:rsid w:val="007D795E"/>
    <w:rsid w:val="007E01E7"/>
    <w:rsid w:val="007E0A96"/>
    <w:rsid w:val="007E12D3"/>
    <w:rsid w:val="007E17D3"/>
    <w:rsid w:val="007E24BF"/>
    <w:rsid w:val="007E2F25"/>
    <w:rsid w:val="007E31D3"/>
    <w:rsid w:val="007E328C"/>
    <w:rsid w:val="007E3F88"/>
    <w:rsid w:val="007E4B75"/>
    <w:rsid w:val="007E4CBD"/>
    <w:rsid w:val="007E58E6"/>
    <w:rsid w:val="007E6643"/>
    <w:rsid w:val="007E771F"/>
    <w:rsid w:val="007E7ADA"/>
    <w:rsid w:val="007F019B"/>
    <w:rsid w:val="007F0677"/>
    <w:rsid w:val="007F15D7"/>
    <w:rsid w:val="007F465E"/>
    <w:rsid w:val="007F4EE6"/>
    <w:rsid w:val="007F4F77"/>
    <w:rsid w:val="007F54C9"/>
    <w:rsid w:val="007F5EC5"/>
    <w:rsid w:val="007F7DAB"/>
    <w:rsid w:val="0080393B"/>
    <w:rsid w:val="00803A25"/>
    <w:rsid w:val="00803FD4"/>
    <w:rsid w:val="008062DB"/>
    <w:rsid w:val="00806321"/>
    <w:rsid w:val="00806544"/>
    <w:rsid w:val="00807585"/>
    <w:rsid w:val="00807CCB"/>
    <w:rsid w:val="008101FC"/>
    <w:rsid w:val="00810504"/>
    <w:rsid w:val="008114DC"/>
    <w:rsid w:val="0081199A"/>
    <w:rsid w:val="0081199D"/>
    <w:rsid w:val="00811BC1"/>
    <w:rsid w:val="00812267"/>
    <w:rsid w:val="00812D13"/>
    <w:rsid w:val="00813907"/>
    <w:rsid w:val="008140DF"/>
    <w:rsid w:val="008144C7"/>
    <w:rsid w:val="00814519"/>
    <w:rsid w:val="008149CF"/>
    <w:rsid w:val="00814B04"/>
    <w:rsid w:val="008152AF"/>
    <w:rsid w:val="008159A9"/>
    <w:rsid w:val="00815FB0"/>
    <w:rsid w:val="0081638C"/>
    <w:rsid w:val="0081658D"/>
    <w:rsid w:val="00816BA8"/>
    <w:rsid w:val="00816EC8"/>
    <w:rsid w:val="008176F6"/>
    <w:rsid w:val="00817B3C"/>
    <w:rsid w:val="0082004B"/>
    <w:rsid w:val="00820755"/>
    <w:rsid w:val="0082089B"/>
    <w:rsid w:val="00820D25"/>
    <w:rsid w:val="00822014"/>
    <w:rsid w:val="0082216D"/>
    <w:rsid w:val="008224C5"/>
    <w:rsid w:val="0082280D"/>
    <w:rsid w:val="0082289D"/>
    <w:rsid w:val="008237B2"/>
    <w:rsid w:val="00823E27"/>
    <w:rsid w:val="008247F6"/>
    <w:rsid w:val="008253F9"/>
    <w:rsid w:val="008258A5"/>
    <w:rsid w:val="0082617E"/>
    <w:rsid w:val="00826AC5"/>
    <w:rsid w:val="00827007"/>
    <w:rsid w:val="008272EB"/>
    <w:rsid w:val="00827C04"/>
    <w:rsid w:val="0083058B"/>
    <w:rsid w:val="008305D2"/>
    <w:rsid w:val="0083075D"/>
    <w:rsid w:val="008307A7"/>
    <w:rsid w:val="00830935"/>
    <w:rsid w:val="00830E56"/>
    <w:rsid w:val="00831C96"/>
    <w:rsid w:val="00832195"/>
    <w:rsid w:val="00833398"/>
    <w:rsid w:val="00833581"/>
    <w:rsid w:val="00833D90"/>
    <w:rsid w:val="00835171"/>
    <w:rsid w:val="00835E37"/>
    <w:rsid w:val="00835F47"/>
    <w:rsid w:val="00836C8F"/>
    <w:rsid w:val="00836F4C"/>
    <w:rsid w:val="0083724F"/>
    <w:rsid w:val="008373D0"/>
    <w:rsid w:val="0083790F"/>
    <w:rsid w:val="0084050F"/>
    <w:rsid w:val="008412EC"/>
    <w:rsid w:val="00841420"/>
    <w:rsid w:val="0084208C"/>
    <w:rsid w:val="00842327"/>
    <w:rsid w:val="00842B96"/>
    <w:rsid w:val="00842C6E"/>
    <w:rsid w:val="00843495"/>
    <w:rsid w:val="008438FB"/>
    <w:rsid w:val="00843C44"/>
    <w:rsid w:val="008440E5"/>
    <w:rsid w:val="008443D2"/>
    <w:rsid w:val="008449F7"/>
    <w:rsid w:val="00844AC5"/>
    <w:rsid w:val="00845399"/>
    <w:rsid w:val="0084597F"/>
    <w:rsid w:val="00846131"/>
    <w:rsid w:val="0084721E"/>
    <w:rsid w:val="008511B0"/>
    <w:rsid w:val="0085215E"/>
    <w:rsid w:val="0085270D"/>
    <w:rsid w:val="00852B79"/>
    <w:rsid w:val="00852DE7"/>
    <w:rsid w:val="00853D06"/>
    <w:rsid w:val="00853DD5"/>
    <w:rsid w:val="00854112"/>
    <w:rsid w:val="0085502F"/>
    <w:rsid w:val="0085576F"/>
    <w:rsid w:val="0085578E"/>
    <w:rsid w:val="008557E4"/>
    <w:rsid w:val="00855A29"/>
    <w:rsid w:val="00855CFF"/>
    <w:rsid w:val="00855FBA"/>
    <w:rsid w:val="0085645E"/>
    <w:rsid w:val="0085663E"/>
    <w:rsid w:val="00856A64"/>
    <w:rsid w:val="00856D2B"/>
    <w:rsid w:val="0085789D"/>
    <w:rsid w:val="00857ACF"/>
    <w:rsid w:val="00860844"/>
    <w:rsid w:val="0086126A"/>
    <w:rsid w:val="008629F8"/>
    <w:rsid w:val="00863DC8"/>
    <w:rsid w:val="0086557D"/>
    <w:rsid w:val="00865C6E"/>
    <w:rsid w:val="008668D0"/>
    <w:rsid w:val="00870E96"/>
    <w:rsid w:val="0087154F"/>
    <w:rsid w:val="00871937"/>
    <w:rsid w:val="008720BF"/>
    <w:rsid w:val="008726C8"/>
    <w:rsid w:val="008726DD"/>
    <w:rsid w:val="00872B0B"/>
    <w:rsid w:val="0087372C"/>
    <w:rsid w:val="00873962"/>
    <w:rsid w:val="00874636"/>
    <w:rsid w:val="008753F5"/>
    <w:rsid w:val="00875473"/>
    <w:rsid w:val="008759CE"/>
    <w:rsid w:val="00875B26"/>
    <w:rsid w:val="0087607B"/>
    <w:rsid w:val="00877B4A"/>
    <w:rsid w:val="00877F0F"/>
    <w:rsid w:val="0088090A"/>
    <w:rsid w:val="008809CF"/>
    <w:rsid w:val="00880D1C"/>
    <w:rsid w:val="00880E36"/>
    <w:rsid w:val="00881335"/>
    <w:rsid w:val="00881AFE"/>
    <w:rsid w:val="00881B63"/>
    <w:rsid w:val="00882983"/>
    <w:rsid w:val="0088305A"/>
    <w:rsid w:val="0088396D"/>
    <w:rsid w:val="00884B87"/>
    <w:rsid w:val="00884D5F"/>
    <w:rsid w:val="00885288"/>
    <w:rsid w:val="00885448"/>
    <w:rsid w:val="00886162"/>
    <w:rsid w:val="00886417"/>
    <w:rsid w:val="008867A5"/>
    <w:rsid w:val="00887571"/>
    <w:rsid w:val="00890876"/>
    <w:rsid w:val="0089099D"/>
    <w:rsid w:val="00890DBE"/>
    <w:rsid w:val="00890DC3"/>
    <w:rsid w:val="00891071"/>
    <w:rsid w:val="00891DFA"/>
    <w:rsid w:val="00893449"/>
    <w:rsid w:val="00893506"/>
    <w:rsid w:val="00893982"/>
    <w:rsid w:val="00893FE5"/>
    <w:rsid w:val="00894125"/>
    <w:rsid w:val="008947ED"/>
    <w:rsid w:val="00895EDC"/>
    <w:rsid w:val="008972C3"/>
    <w:rsid w:val="00897589"/>
    <w:rsid w:val="00897781"/>
    <w:rsid w:val="0089781D"/>
    <w:rsid w:val="00897E1C"/>
    <w:rsid w:val="008A066A"/>
    <w:rsid w:val="008A0D9B"/>
    <w:rsid w:val="008A0F3C"/>
    <w:rsid w:val="008A1D94"/>
    <w:rsid w:val="008A2053"/>
    <w:rsid w:val="008A24FF"/>
    <w:rsid w:val="008A27D9"/>
    <w:rsid w:val="008A28FC"/>
    <w:rsid w:val="008A2F8F"/>
    <w:rsid w:val="008A3535"/>
    <w:rsid w:val="008A35E1"/>
    <w:rsid w:val="008A379A"/>
    <w:rsid w:val="008A3976"/>
    <w:rsid w:val="008A3EDE"/>
    <w:rsid w:val="008A43E1"/>
    <w:rsid w:val="008A44C4"/>
    <w:rsid w:val="008A55C1"/>
    <w:rsid w:val="008A592B"/>
    <w:rsid w:val="008A5CDC"/>
    <w:rsid w:val="008A5D30"/>
    <w:rsid w:val="008A6841"/>
    <w:rsid w:val="008A6E1B"/>
    <w:rsid w:val="008A7024"/>
    <w:rsid w:val="008A7866"/>
    <w:rsid w:val="008A7C69"/>
    <w:rsid w:val="008B14D6"/>
    <w:rsid w:val="008B2938"/>
    <w:rsid w:val="008B3291"/>
    <w:rsid w:val="008B3B61"/>
    <w:rsid w:val="008B40A0"/>
    <w:rsid w:val="008B4149"/>
    <w:rsid w:val="008B4389"/>
    <w:rsid w:val="008B4493"/>
    <w:rsid w:val="008B451D"/>
    <w:rsid w:val="008B6257"/>
    <w:rsid w:val="008B6FE5"/>
    <w:rsid w:val="008B7468"/>
    <w:rsid w:val="008B7954"/>
    <w:rsid w:val="008C0016"/>
    <w:rsid w:val="008C00CA"/>
    <w:rsid w:val="008C09C8"/>
    <w:rsid w:val="008C101B"/>
    <w:rsid w:val="008C1C37"/>
    <w:rsid w:val="008C1CEC"/>
    <w:rsid w:val="008C1E3F"/>
    <w:rsid w:val="008C2342"/>
    <w:rsid w:val="008C2523"/>
    <w:rsid w:val="008C31D2"/>
    <w:rsid w:val="008C3626"/>
    <w:rsid w:val="008C3AB6"/>
    <w:rsid w:val="008C3CA7"/>
    <w:rsid w:val="008C44CE"/>
    <w:rsid w:val="008C4BCB"/>
    <w:rsid w:val="008C53B6"/>
    <w:rsid w:val="008C66C6"/>
    <w:rsid w:val="008C7249"/>
    <w:rsid w:val="008C7653"/>
    <w:rsid w:val="008D07BD"/>
    <w:rsid w:val="008D0983"/>
    <w:rsid w:val="008D1743"/>
    <w:rsid w:val="008D1B22"/>
    <w:rsid w:val="008D1F11"/>
    <w:rsid w:val="008D2377"/>
    <w:rsid w:val="008D27AE"/>
    <w:rsid w:val="008D29DF"/>
    <w:rsid w:val="008D2A05"/>
    <w:rsid w:val="008D2AFE"/>
    <w:rsid w:val="008D30EE"/>
    <w:rsid w:val="008D3969"/>
    <w:rsid w:val="008D4D9C"/>
    <w:rsid w:val="008D505D"/>
    <w:rsid w:val="008D5193"/>
    <w:rsid w:val="008D6B2C"/>
    <w:rsid w:val="008D7B47"/>
    <w:rsid w:val="008D7D1C"/>
    <w:rsid w:val="008D7E5A"/>
    <w:rsid w:val="008E0AC8"/>
    <w:rsid w:val="008E17C6"/>
    <w:rsid w:val="008E1C35"/>
    <w:rsid w:val="008E1D0D"/>
    <w:rsid w:val="008E1DC0"/>
    <w:rsid w:val="008E2E38"/>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0AA"/>
    <w:rsid w:val="008F0100"/>
    <w:rsid w:val="008F14D4"/>
    <w:rsid w:val="008F1805"/>
    <w:rsid w:val="008F1E8E"/>
    <w:rsid w:val="008F260E"/>
    <w:rsid w:val="008F2E7F"/>
    <w:rsid w:val="008F3009"/>
    <w:rsid w:val="008F39C7"/>
    <w:rsid w:val="008F3EDA"/>
    <w:rsid w:val="008F4C68"/>
    <w:rsid w:val="008F4EA4"/>
    <w:rsid w:val="008F507C"/>
    <w:rsid w:val="008F53F8"/>
    <w:rsid w:val="008F542C"/>
    <w:rsid w:val="008F71BC"/>
    <w:rsid w:val="008F71E2"/>
    <w:rsid w:val="008F77EB"/>
    <w:rsid w:val="008F7C16"/>
    <w:rsid w:val="00900288"/>
    <w:rsid w:val="00900C46"/>
    <w:rsid w:val="00900C97"/>
    <w:rsid w:val="00900D6E"/>
    <w:rsid w:val="009015E2"/>
    <w:rsid w:val="00901819"/>
    <w:rsid w:val="009018E9"/>
    <w:rsid w:val="009021AA"/>
    <w:rsid w:val="009021FF"/>
    <w:rsid w:val="00902A5E"/>
    <w:rsid w:val="00902E88"/>
    <w:rsid w:val="009038CB"/>
    <w:rsid w:val="00903A64"/>
    <w:rsid w:val="00903E92"/>
    <w:rsid w:val="00903F5D"/>
    <w:rsid w:val="00904331"/>
    <w:rsid w:val="00904FBD"/>
    <w:rsid w:val="00905CF7"/>
    <w:rsid w:val="009060D5"/>
    <w:rsid w:val="00906643"/>
    <w:rsid w:val="00906C53"/>
    <w:rsid w:val="009119E5"/>
    <w:rsid w:val="00911BF6"/>
    <w:rsid w:val="00912623"/>
    <w:rsid w:val="00912E9F"/>
    <w:rsid w:val="0091345A"/>
    <w:rsid w:val="00913940"/>
    <w:rsid w:val="00913E40"/>
    <w:rsid w:val="0091425C"/>
    <w:rsid w:val="009144FB"/>
    <w:rsid w:val="009145F8"/>
    <w:rsid w:val="00914B58"/>
    <w:rsid w:val="009157DA"/>
    <w:rsid w:val="00915CE1"/>
    <w:rsid w:val="00915E28"/>
    <w:rsid w:val="00915F65"/>
    <w:rsid w:val="009168AA"/>
    <w:rsid w:val="009172E4"/>
    <w:rsid w:val="00917544"/>
    <w:rsid w:val="009176C7"/>
    <w:rsid w:val="009201A9"/>
    <w:rsid w:val="00920BB6"/>
    <w:rsid w:val="00920DD0"/>
    <w:rsid w:val="00920E02"/>
    <w:rsid w:val="00921471"/>
    <w:rsid w:val="00921C54"/>
    <w:rsid w:val="00921C96"/>
    <w:rsid w:val="00921EFA"/>
    <w:rsid w:val="00922F1D"/>
    <w:rsid w:val="00923E2E"/>
    <w:rsid w:val="00923EB8"/>
    <w:rsid w:val="0092445A"/>
    <w:rsid w:val="009247A9"/>
    <w:rsid w:val="00924B61"/>
    <w:rsid w:val="0092525F"/>
    <w:rsid w:val="009255DA"/>
    <w:rsid w:val="00925D60"/>
    <w:rsid w:val="00925FE4"/>
    <w:rsid w:val="00926DF2"/>
    <w:rsid w:val="0092703E"/>
    <w:rsid w:val="009273E7"/>
    <w:rsid w:val="00927FA9"/>
    <w:rsid w:val="00930565"/>
    <w:rsid w:val="00930659"/>
    <w:rsid w:val="00930906"/>
    <w:rsid w:val="009309CB"/>
    <w:rsid w:val="00930CAE"/>
    <w:rsid w:val="00931D76"/>
    <w:rsid w:val="009326AB"/>
    <w:rsid w:val="00932E8C"/>
    <w:rsid w:val="009343BD"/>
    <w:rsid w:val="00935104"/>
    <w:rsid w:val="009352A8"/>
    <w:rsid w:val="0093536E"/>
    <w:rsid w:val="00935400"/>
    <w:rsid w:val="00935C3B"/>
    <w:rsid w:val="00936316"/>
    <w:rsid w:val="00936C3D"/>
    <w:rsid w:val="0093729A"/>
    <w:rsid w:val="0093787C"/>
    <w:rsid w:val="00937ACE"/>
    <w:rsid w:val="00940271"/>
    <w:rsid w:val="00940629"/>
    <w:rsid w:val="0094075C"/>
    <w:rsid w:val="00940797"/>
    <w:rsid w:val="00940BB4"/>
    <w:rsid w:val="00940CAF"/>
    <w:rsid w:val="00940CC3"/>
    <w:rsid w:val="00940EA0"/>
    <w:rsid w:val="0094137D"/>
    <w:rsid w:val="009413E9"/>
    <w:rsid w:val="0094258A"/>
    <w:rsid w:val="00942FEA"/>
    <w:rsid w:val="00943DB5"/>
    <w:rsid w:val="0094424C"/>
    <w:rsid w:val="00946062"/>
    <w:rsid w:val="0094761A"/>
    <w:rsid w:val="00951098"/>
    <w:rsid w:val="009521A0"/>
    <w:rsid w:val="00952831"/>
    <w:rsid w:val="00952936"/>
    <w:rsid w:val="00953609"/>
    <w:rsid w:val="009544C2"/>
    <w:rsid w:val="00954AE2"/>
    <w:rsid w:val="00954E18"/>
    <w:rsid w:val="00955019"/>
    <w:rsid w:val="009552B2"/>
    <w:rsid w:val="0095559A"/>
    <w:rsid w:val="009564D3"/>
    <w:rsid w:val="009574B8"/>
    <w:rsid w:val="0095791C"/>
    <w:rsid w:val="009600A3"/>
    <w:rsid w:val="00960321"/>
    <w:rsid w:val="009604EB"/>
    <w:rsid w:val="00961A94"/>
    <w:rsid w:val="00962E89"/>
    <w:rsid w:val="0096338E"/>
    <w:rsid w:val="00963C0B"/>
    <w:rsid w:val="009641F4"/>
    <w:rsid w:val="00964E46"/>
    <w:rsid w:val="00964EE3"/>
    <w:rsid w:val="0096628A"/>
    <w:rsid w:val="00966481"/>
    <w:rsid w:val="00966851"/>
    <w:rsid w:val="00966FEA"/>
    <w:rsid w:val="00967D01"/>
    <w:rsid w:val="009706EC"/>
    <w:rsid w:val="0097085D"/>
    <w:rsid w:val="00970E3F"/>
    <w:rsid w:val="00970F33"/>
    <w:rsid w:val="00970F59"/>
    <w:rsid w:val="009725B1"/>
    <w:rsid w:val="009729C6"/>
    <w:rsid w:val="00973558"/>
    <w:rsid w:val="00973ADA"/>
    <w:rsid w:val="00973F74"/>
    <w:rsid w:val="009742E6"/>
    <w:rsid w:val="00974338"/>
    <w:rsid w:val="0097492E"/>
    <w:rsid w:val="00974F55"/>
    <w:rsid w:val="00975569"/>
    <w:rsid w:val="00975CB5"/>
    <w:rsid w:val="00976371"/>
    <w:rsid w:val="009769C5"/>
    <w:rsid w:val="00976A5A"/>
    <w:rsid w:val="00976DDC"/>
    <w:rsid w:val="009802FC"/>
    <w:rsid w:val="0098036A"/>
    <w:rsid w:val="009804E5"/>
    <w:rsid w:val="00980C22"/>
    <w:rsid w:val="00981858"/>
    <w:rsid w:val="009840B5"/>
    <w:rsid w:val="00986C7E"/>
    <w:rsid w:val="00990572"/>
    <w:rsid w:val="00991233"/>
    <w:rsid w:val="00991421"/>
    <w:rsid w:val="009914B1"/>
    <w:rsid w:val="00991EBD"/>
    <w:rsid w:val="0099207F"/>
    <w:rsid w:val="009923DC"/>
    <w:rsid w:val="00992961"/>
    <w:rsid w:val="00992F74"/>
    <w:rsid w:val="0099394E"/>
    <w:rsid w:val="00993B32"/>
    <w:rsid w:val="00993C0B"/>
    <w:rsid w:val="00994429"/>
    <w:rsid w:val="009945A5"/>
    <w:rsid w:val="0099539E"/>
    <w:rsid w:val="0099658B"/>
    <w:rsid w:val="009978C0"/>
    <w:rsid w:val="00997A84"/>
    <w:rsid w:val="00997AE0"/>
    <w:rsid w:val="00997C2C"/>
    <w:rsid w:val="00997C60"/>
    <w:rsid w:val="009A00D0"/>
    <w:rsid w:val="009A0B22"/>
    <w:rsid w:val="009A1D2E"/>
    <w:rsid w:val="009A1FFD"/>
    <w:rsid w:val="009A20FB"/>
    <w:rsid w:val="009A269E"/>
    <w:rsid w:val="009A3033"/>
    <w:rsid w:val="009A3777"/>
    <w:rsid w:val="009A38D6"/>
    <w:rsid w:val="009A3999"/>
    <w:rsid w:val="009A3A64"/>
    <w:rsid w:val="009A3C29"/>
    <w:rsid w:val="009A411A"/>
    <w:rsid w:val="009A444B"/>
    <w:rsid w:val="009A5094"/>
    <w:rsid w:val="009A522E"/>
    <w:rsid w:val="009A589D"/>
    <w:rsid w:val="009A5BB9"/>
    <w:rsid w:val="009A6C7C"/>
    <w:rsid w:val="009A70A3"/>
    <w:rsid w:val="009A79D4"/>
    <w:rsid w:val="009A7F4F"/>
    <w:rsid w:val="009B03C0"/>
    <w:rsid w:val="009B19B1"/>
    <w:rsid w:val="009B19C8"/>
    <w:rsid w:val="009B1A08"/>
    <w:rsid w:val="009B54CA"/>
    <w:rsid w:val="009B5F2B"/>
    <w:rsid w:val="009B61F4"/>
    <w:rsid w:val="009B646E"/>
    <w:rsid w:val="009B659A"/>
    <w:rsid w:val="009B72D3"/>
    <w:rsid w:val="009B7446"/>
    <w:rsid w:val="009C01B6"/>
    <w:rsid w:val="009C05C6"/>
    <w:rsid w:val="009C078D"/>
    <w:rsid w:val="009C0AE0"/>
    <w:rsid w:val="009C0C82"/>
    <w:rsid w:val="009C1036"/>
    <w:rsid w:val="009C2795"/>
    <w:rsid w:val="009C2AFD"/>
    <w:rsid w:val="009C2BD8"/>
    <w:rsid w:val="009C31BF"/>
    <w:rsid w:val="009C385A"/>
    <w:rsid w:val="009C49CA"/>
    <w:rsid w:val="009C5224"/>
    <w:rsid w:val="009C558C"/>
    <w:rsid w:val="009C592E"/>
    <w:rsid w:val="009C59E7"/>
    <w:rsid w:val="009C5C8F"/>
    <w:rsid w:val="009C79D9"/>
    <w:rsid w:val="009D019F"/>
    <w:rsid w:val="009D01B0"/>
    <w:rsid w:val="009D0C12"/>
    <w:rsid w:val="009D1144"/>
    <w:rsid w:val="009D17F9"/>
    <w:rsid w:val="009D1C68"/>
    <w:rsid w:val="009D1FEC"/>
    <w:rsid w:val="009D3121"/>
    <w:rsid w:val="009D326C"/>
    <w:rsid w:val="009D39E8"/>
    <w:rsid w:val="009D3DD5"/>
    <w:rsid w:val="009D41D2"/>
    <w:rsid w:val="009D5B58"/>
    <w:rsid w:val="009D6534"/>
    <w:rsid w:val="009D6864"/>
    <w:rsid w:val="009D7324"/>
    <w:rsid w:val="009D7A26"/>
    <w:rsid w:val="009E0461"/>
    <w:rsid w:val="009E10EE"/>
    <w:rsid w:val="009E1310"/>
    <w:rsid w:val="009E1C7C"/>
    <w:rsid w:val="009E1FAE"/>
    <w:rsid w:val="009E2A6C"/>
    <w:rsid w:val="009E34C8"/>
    <w:rsid w:val="009E601A"/>
    <w:rsid w:val="009E6033"/>
    <w:rsid w:val="009E60B4"/>
    <w:rsid w:val="009E6A1D"/>
    <w:rsid w:val="009E6C31"/>
    <w:rsid w:val="009E71B8"/>
    <w:rsid w:val="009E726B"/>
    <w:rsid w:val="009E76C9"/>
    <w:rsid w:val="009E7C6D"/>
    <w:rsid w:val="009E7EB3"/>
    <w:rsid w:val="009F022F"/>
    <w:rsid w:val="009F0521"/>
    <w:rsid w:val="009F166D"/>
    <w:rsid w:val="009F2292"/>
    <w:rsid w:val="009F358D"/>
    <w:rsid w:val="009F388B"/>
    <w:rsid w:val="009F3F46"/>
    <w:rsid w:val="009F5BB0"/>
    <w:rsid w:val="009F66BE"/>
    <w:rsid w:val="009F6734"/>
    <w:rsid w:val="009F7225"/>
    <w:rsid w:val="009F7508"/>
    <w:rsid w:val="00A01817"/>
    <w:rsid w:val="00A01E2C"/>
    <w:rsid w:val="00A01E3A"/>
    <w:rsid w:val="00A02A48"/>
    <w:rsid w:val="00A0339C"/>
    <w:rsid w:val="00A035CE"/>
    <w:rsid w:val="00A0408D"/>
    <w:rsid w:val="00A04FED"/>
    <w:rsid w:val="00A06398"/>
    <w:rsid w:val="00A06F88"/>
    <w:rsid w:val="00A0721F"/>
    <w:rsid w:val="00A0732F"/>
    <w:rsid w:val="00A07628"/>
    <w:rsid w:val="00A1016C"/>
    <w:rsid w:val="00A11074"/>
    <w:rsid w:val="00A11281"/>
    <w:rsid w:val="00A1133E"/>
    <w:rsid w:val="00A11841"/>
    <w:rsid w:val="00A122C2"/>
    <w:rsid w:val="00A1282F"/>
    <w:rsid w:val="00A133EE"/>
    <w:rsid w:val="00A13957"/>
    <w:rsid w:val="00A1401C"/>
    <w:rsid w:val="00A14144"/>
    <w:rsid w:val="00A142FF"/>
    <w:rsid w:val="00A14D12"/>
    <w:rsid w:val="00A14EBD"/>
    <w:rsid w:val="00A1532F"/>
    <w:rsid w:val="00A15861"/>
    <w:rsid w:val="00A15FBA"/>
    <w:rsid w:val="00A1600A"/>
    <w:rsid w:val="00A20445"/>
    <w:rsid w:val="00A20DB0"/>
    <w:rsid w:val="00A20FD8"/>
    <w:rsid w:val="00A212DC"/>
    <w:rsid w:val="00A21447"/>
    <w:rsid w:val="00A21486"/>
    <w:rsid w:val="00A226C5"/>
    <w:rsid w:val="00A22729"/>
    <w:rsid w:val="00A229F3"/>
    <w:rsid w:val="00A240DC"/>
    <w:rsid w:val="00A244C1"/>
    <w:rsid w:val="00A24B9F"/>
    <w:rsid w:val="00A25B93"/>
    <w:rsid w:val="00A25F53"/>
    <w:rsid w:val="00A2614A"/>
    <w:rsid w:val="00A26322"/>
    <w:rsid w:val="00A26500"/>
    <w:rsid w:val="00A266C0"/>
    <w:rsid w:val="00A269F7"/>
    <w:rsid w:val="00A26B52"/>
    <w:rsid w:val="00A27A7C"/>
    <w:rsid w:val="00A300B0"/>
    <w:rsid w:val="00A30778"/>
    <w:rsid w:val="00A30F34"/>
    <w:rsid w:val="00A3144C"/>
    <w:rsid w:val="00A32D48"/>
    <w:rsid w:val="00A332E3"/>
    <w:rsid w:val="00A334A0"/>
    <w:rsid w:val="00A3364A"/>
    <w:rsid w:val="00A34254"/>
    <w:rsid w:val="00A34449"/>
    <w:rsid w:val="00A344F7"/>
    <w:rsid w:val="00A3459A"/>
    <w:rsid w:val="00A3497D"/>
    <w:rsid w:val="00A351AB"/>
    <w:rsid w:val="00A3586F"/>
    <w:rsid w:val="00A35A7C"/>
    <w:rsid w:val="00A35DCF"/>
    <w:rsid w:val="00A35F60"/>
    <w:rsid w:val="00A36209"/>
    <w:rsid w:val="00A36349"/>
    <w:rsid w:val="00A36599"/>
    <w:rsid w:val="00A36E30"/>
    <w:rsid w:val="00A40099"/>
    <w:rsid w:val="00A4017E"/>
    <w:rsid w:val="00A408B3"/>
    <w:rsid w:val="00A41056"/>
    <w:rsid w:val="00A415BC"/>
    <w:rsid w:val="00A41ABB"/>
    <w:rsid w:val="00A41DC4"/>
    <w:rsid w:val="00A4220D"/>
    <w:rsid w:val="00A450CC"/>
    <w:rsid w:val="00A45166"/>
    <w:rsid w:val="00A451DA"/>
    <w:rsid w:val="00A45550"/>
    <w:rsid w:val="00A455B9"/>
    <w:rsid w:val="00A45BFA"/>
    <w:rsid w:val="00A45C2A"/>
    <w:rsid w:val="00A465B2"/>
    <w:rsid w:val="00A46683"/>
    <w:rsid w:val="00A46800"/>
    <w:rsid w:val="00A46892"/>
    <w:rsid w:val="00A47161"/>
    <w:rsid w:val="00A47351"/>
    <w:rsid w:val="00A5069A"/>
    <w:rsid w:val="00A50A9B"/>
    <w:rsid w:val="00A50C27"/>
    <w:rsid w:val="00A50D70"/>
    <w:rsid w:val="00A51069"/>
    <w:rsid w:val="00A5169A"/>
    <w:rsid w:val="00A51ACB"/>
    <w:rsid w:val="00A51D22"/>
    <w:rsid w:val="00A51F6D"/>
    <w:rsid w:val="00A521EA"/>
    <w:rsid w:val="00A52F92"/>
    <w:rsid w:val="00A53343"/>
    <w:rsid w:val="00A53F65"/>
    <w:rsid w:val="00A546E9"/>
    <w:rsid w:val="00A5510E"/>
    <w:rsid w:val="00A5535F"/>
    <w:rsid w:val="00A554CE"/>
    <w:rsid w:val="00A55560"/>
    <w:rsid w:val="00A558F3"/>
    <w:rsid w:val="00A560D8"/>
    <w:rsid w:val="00A56868"/>
    <w:rsid w:val="00A56BC0"/>
    <w:rsid w:val="00A56E53"/>
    <w:rsid w:val="00A57595"/>
    <w:rsid w:val="00A57785"/>
    <w:rsid w:val="00A57B5B"/>
    <w:rsid w:val="00A57C78"/>
    <w:rsid w:val="00A600D6"/>
    <w:rsid w:val="00A602B1"/>
    <w:rsid w:val="00A607EA"/>
    <w:rsid w:val="00A60B63"/>
    <w:rsid w:val="00A6132D"/>
    <w:rsid w:val="00A61870"/>
    <w:rsid w:val="00A62147"/>
    <w:rsid w:val="00A62BCB"/>
    <w:rsid w:val="00A62ECD"/>
    <w:rsid w:val="00A635A9"/>
    <w:rsid w:val="00A638C7"/>
    <w:rsid w:val="00A63C73"/>
    <w:rsid w:val="00A642C6"/>
    <w:rsid w:val="00A645DB"/>
    <w:rsid w:val="00A64B3D"/>
    <w:rsid w:val="00A654BC"/>
    <w:rsid w:val="00A659A2"/>
    <w:rsid w:val="00A6649D"/>
    <w:rsid w:val="00A66844"/>
    <w:rsid w:val="00A66999"/>
    <w:rsid w:val="00A66B94"/>
    <w:rsid w:val="00A670AC"/>
    <w:rsid w:val="00A67232"/>
    <w:rsid w:val="00A710F3"/>
    <w:rsid w:val="00A73690"/>
    <w:rsid w:val="00A74B82"/>
    <w:rsid w:val="00A752CC"/>
    <w:rsid w:val="00A75598"/>
    <w:rsid w:val="00A766A7"/>
    <w:rsid w:val="00A76746"/>
    <w:rsid w:val="00A76EE3"/>
    <w:rsid w:val="00A778E6"/>
    <w:rsid w:val="00A77A5F"/>
    <w:rsid w:val="00A8158E"/>
    <w:rsid w:val="00A82A4E"/>
    <w:rsid w:val="00A83113"/>
    <w:rsid w:val="00A849C6"/>
    <w:rsid w:val="00A84A73"/>
    <w:rsid w:val="00A84FA8"/>
    <w:rsid w:val="00A850C3"/>
    <w:rsid w:val="00A85255"/>
    <w:rsid w:val="00A8536A"/>
    <w:rsid w:val="00A85B07"/>
    <w:rsid w:val="00A85C31"/>
    <w:rsid w:val="00A85CC3"/>
    <w:rsid w:val="00A85E5E"/>
    <w:rsid w:val="00A85F15"/>
    <w:rsid w:val="00A86BB4"/>
    <w:rsid w:val="00A87737"/>
    <w:rsid w:val="00A9001F"/>
    <w:rsid w:val="00A90754"/>
    <w:rsid w:val="00A909E8"/>
    <w:rsid w:val="00A9255D"/>
    <w:rsid w:val="00A92A0C"/>
    <w:rsid w:val="00A92D32"/>
    <w:rsid w:val="00A92EB2"/>
    <w:rsid w:val="00A939E9"/>
    <w:rsid w:val="00A93C14"/>
    <w:rsid w:val="00A949FB"/>
    <w:rsid w:val="00A95479"/>
    <w:rsid w:val="00A960F3"/>
    <w:rsid w:val="00A9637F"/>
    <w:rsid w:val="00A9683A"/>
    <w:rsid w:val="00A96989"/>
    <w:rsid w:val="00A97083"/>
    <w:rsid w:val="00A97C34"/>
    <w:rsid w:val="00AA013D"/>
    <w:rsid w:val="00AA03BE"/>
    <w:rsid w:val="00AA071A"/>
    <w:rsid w:val="00AA0BF9"/>
    <w:rsid w:val="00AA195F"/>
    <w:rsid w:val="00AA1B68"/>
    <w:rsid w:val="00AA2573"/>
    <w:rsid w:val="00AA4094"/>
    <w:rsid w:val="00AA4148"/>
    <w:rsid w:val="00AA4CBD"/>
    <w:rsid w:val="00AA5450"/>
    <w:rsid w:val="00AA5E18"/>
    <w:rsid w:val="00AA61F7"/>
    <w:rsid w:val="00AA63B9"/>
    <w:rsid w:val="00AA68B1"/>
    <w:rsid w:val="00AA77BA"/>
    <w:rsid w:val="00AB048B"/>
    <w:rsid w:val="00AB06AB"/>
    <w:rsid w:val="00AB0AF9"/>
    <w:rsid w:val="00AB0B69"/>
    <w:rsid w:val="00AB0BDC"/>
    <w:rsid w:val="00AB2498"/>
    <w:rsid w:val="00AB2643"/>
    <w:rsid w:val="00AB28CA"/>
    <w:rsid w:val="00AB2B3C"/>
    <w:rsid w:val="00AB3241"/>
    <w:rsid w:val="00AB35FB"/>
    <w:rsid w:val="00AB5417"/>
    <w:rsid w:val="00AB5D9E"/>
    <w:rsid w:val="00AB617B"/>
    <w:rsid w:val="00AB69BF"/>
    <w:rsid w:val="00AB6A50"/>
    <w:rsid w:val="00AB6C77"/>
    <w:rsid w:val="00AB7125"/>
    <w:rsid w:val="00AB7436"/>
    <w:rsid w:val="00AC1563"/>
    <w:rsid w:val="00AC1D40"/>
    <w:rsid w:val="00AC2625"/>
    <w:rsid w:val="00AC26DB"/>
    <w:rsid w:val="00AC2855"/>
    <w:rsid w:val="00AC5247"/>
    <w:rsid w:val="00AC65E6"/>
    <w:rsid w:val="00AC67B8"/>
    <w:rsid w:val="00AC6B4E"/>
    <w:rsid w:val="00AC72FC"/>
    <w:rsid w:val="00AC7741"/>
    <w:rsid w:val="00AD0DCD"/>
    <w:rsid w:val="00AD0E75"/>
    <w:rsid w:val="00AD0FD7"/>
    <w:rsid w:val="00AD1CA2"/>
    <w:rsid w:val="00AD239E"/>
    <w:rsid w:val="00AD2463"/>
    <w:rsid w:val="00AD2C88"/>
    <w:rsid w:val="00AD30B9"/>
    <w:rsid w:val="00AD3524"/>
    <w:rsid w:val="00AD4412"/>
    <w:rsid w:val="00AD4835"/>
    <w:rsid w:val="00AD4B33"/>
    <w:rsid w:val="00AD50AC"/>
    <w:rsid w:val="00AD6324"/>
    <w:rsid w:val="00AD67B1"/>
    <w:rsid w:val="00AD6A66"/>
    <w:rsid w:val="00AD6FA9"/>
    <w:rsid w:val="00AD71AD"/>
    <w:rsid w:val="00AE101C"/>
    <w:rsid w:val="00AE14F3"/>
    <w:rsid w:val="00AE154D"/>
    <w:rsid w:val="00AE1BCC"/>
    <w:rsid w:val="00AE1EDD"/>
    <w:rsid w:val="00AE206D"/>
    <w:rsid w:val="00AE225B"/>
    <w:rsid w:val="00AE259C"/>
    <w:rsid w:val="00AE347D"/>
    <w:rsid w:val="00AE388A"/>
    <w:rsid w:val="00AE3F81"/>
    <w:rsid w:val="00AE4646"/>
    <w:rsid w:val="00AE4C9E"/>
    <w:rsid w:val="00AE5082"/>
    <w:rsid w:val="00AE50AA"/>
    <w:rsid w:val="00AE597A"/>
    <w:rsid w:val="00AE60EF"/>
    <w:rsid w:val="00AE628C"/>
    <w:rsid w:val="00AE6525"/>
    <w:rsid w:val="00AE6F87"/>
    <w:rsid w:val="00AE77B1"/>
    <w:rsid w:val="00AE79F0"/>
    <w:rsid w:val="00AF0D3C"/>
    <w:rsid w:val="00AF19C2"/>
    <w:rsid w:val="00AF1F6D"/>
    <w:rsid w:val="00AF2500"/>
    <w:rsid w:val="00AF2FF1"/>
    <w:rsid w:val="00AF4D31"/>
    <w:rsid w:val="00AF50D1"/>
    <w:rsid w:val="00AF5E14"/>
    <w:rsid w:val="00B00C7B"/>
    <w:rsid w:val="00B01975"/>
    <w:rsid w:val="00B01E90"/>
    <w:rsid w:val="00B0244B"/>
    <w:rsid w:val="00B027B2"/>
    <w:rsid w:val="00B029D0"/>
    <w:rsid w:val="00B03062"/>
    <w:rsid w:val="00B03E75"/>
    <w:rsid w:val="00B04744"/>
    <w:rsid w:val="00B0584E"/>
    <w:rsid w:val="00B05C0A"/>
    <w:rsid w:val="00B07DA6"/>
    <w:rsid w:val="00B10159"/>
    <w:rsid w:val="00B10B45"/>
    <w:rsid w:val="00B10D1F"/>
    <w:rsid w:val="00B124E4"/>
    <w:rsid w:val="00B12AE3"/>
    <w:rsid w:val="00B12B7A"/>
    <w:rsid w:val="00B130AC"/>
    <w:rsid w:val="00B13B3A"/>
    <w:rsid w:val="00B1412D"/>
    <w:rsid w:val="00B14290"/>
    <w:rsid w:val="00B14453"/>
    <w:rsid w:val="00B14789"/>
    <w:rsid w:val="00B15440"/>
    <w:rsid w:val="00B15733"/>
    <w:rsid w:val="00B157A7"/>
    <w:rsid w:val="00B158A9"/>
    <w:rsid w:val="00B15C28"/>
    <w:rsid w:val="00B16978"/>
    <w:rsid w:val="00B16C08"/>
    <w:rsid w:val="00B172F6"/>
    <w:rsid w:val="00B20C14"/>
    <w:rsid w:val="00B20E16"/>
    <w:rsid w:val="00B21222"/>
    <w:rsid w:val="00B21636"/>
    <w:rsid w:val="00B2196B"/>
    <w:rsid w:val="00B22B7F"/>
    <w:rsid w:val="00B2303E"/>
    <w:rsid w:val="00B231C4"/>
    <w:rsid w:val="00B2328D"/>
    <w:rsid w:val="00B24836"/>
    <w:rsid w:val="00B24DBE"/>
    <w:rsid w:val="00B24F01"/>
    <w:rsid w:val="00B25A9F"/>
    <w:rsid w:val="00B2681D"/>
    <w:rsid w:val="00B26B6B"/>
    <w:rsid w:val="00B30924"/>
    <w:rsid w:val="00B30B52"/>
    <w:rsid w:val="00B30B7D"/>
    <w:rsid w:val="00B30C8E"/>
    <w:rsid w:val="00B31C79"/>
    <w:rsid w:val="00B320EF"/>
    <w:rsid w:val="00B324D9"/>
    <w:rsid w:val="00B327D3"/>
    <w:rsid w:val="00B33538"/>
    <w:rsid w:val="00B34371"/>
    <w:rsid w:val="00B35448"/>
    <w:rsid w:val="00B35D10"/>
    <w:rsid w:val="00B37828"/>
    <w:rsid w:val="00B37ECB"/>
    <w:rsid w:val="00B37F89"/>
    <w:rsid w:val="00B40F92"/>
    <w:rsid w:val="00B412CC"/>
    <w:rsid w:val="00B41624"/>
    <w:rsid w:val="00B4169B"/>
    <w:rsid w:val="00B41E3D"/>
    <w:rsid w:val="00B41FF3"/>
    <w:rsid w:val="00B43135"/>
    <w:rsid w:val="00B431E8"/>
    <w:rsid w:val="00B43419"/>
    <w:rsid w:val="00B435A7"/>
    <w:rsid w:val="00B43DD5"/>
    <w:rsid w:val="00B43DF8"/>
    <w:rsid w:val="00B43EEE"/>
    <w:rsid w:val="00B45663"/>
    <w:rsid w:val="00B4584F"/>
    <w:rsid w:val="00B45C85"/>
    <w:rsid w:val="00B45E46"/>
    <w:rsid w:val="00B45FFA"/>
    <w:rsid w:val="00B50376"/>
    <w:rsid w:val="00B50503"/>
    <w:rsid w:val="00B5085D"/>
    <w:rsid w:val="00B5185E"/>
    <w:rsid w:val="00B5222C"/>
    <w:rsid w:val="00B52336"/>
    <w:rsid w:val="00B525BC"/>
    <w:rsid w:val="00B52720"/>
    <w:rsid w:val="00B52CC8"/>
    <w:rsid w:val="00B53032"/>
    <w:rsid w:val="00B537B4"/>
    <w:rsid w:val="00B53DBC"/>
    <w:rsid w:val="00B542B1"/>
    <w:rsid w:val="00B546A2"/>
    <w:rsid w:val="00B601BC"/>
    <w:rsid w:val="00B62994"/>
    <w:rsid w:val="00B6347D"/>
    <w:rsid w:val="00B63D08"/>
    <w:rsid w:val="00B646AB"/>
    <w:rsid w:val="00B64D61"/>
    <w:rsid w:val="00B65028"/>
    <w:rsid w:val="00B65D52"/>
    <w:rsid w:val="00B663CB"/>
    <w:rsid w:val="00B667AD"/>
    <w:rsid w:val="00B70B55"/>
    <w:rsid w:val="00B71CCF"/>
    <w:rsid w:val="00B734A6"/>
    <w:rsid w:val="00B73C7B"/>
    <w:rsid w:val="00B7413D"/>
    <w:rsid w:val="00B74584"/>
    <w:rsid w:val="00B748FA"/>
    <w:rsid w:val="00B7498F"/>
    <w:rsid w:val="00B75947"/>
    <w:rsid w:val="00B75BBF"/>
    <w:rsid w:val="00B75EFA"/>
    <w:rsid w:val="00B760A0"/>
    <w:rsid w:val="00B76FAB"/>
    <w:rsid w:val="00B777C6"/>
    <w:rsid w:val="00B77E36"/>
    <w:rsid w:val="00B8033D"/>
    <w:rsid w:val="00B80361"/>
    <w:rsid w:val="00B8064A"/>
    <w:rsid w:val="00B80F8C"/>
    <w:rsid w:val="00B81C4E"/>
    <w:rsid w:val="00B82EE1"/>
    <w:rsid w:val="00B836CE"/>
    <w:rsid w:val="00B846E4"/>
    <w:rsid w:val="00B84812"/>
    <w:rsid w:val="00B84860"/>
    <w:rsid w:val="00B853EA"/>
    <w:rsid w:val="00B855D4"/>
    <w:rsid w:val="00B859B2"/>
    <w:rsid w:val="00B86384"/>
    <w:rsid w:val="00B86415"/>
    <w:rsid w:val="00B86790"/>
    <w:rsid w:val="00B86D68"/>
    <w:rsid w:val="00B878E1"/>
    <w:rsid w:val="00B87A4A"/>
    <w:rsid w:val="00B900E4"/>
    <w:rsid w:val="00B904A7"/>
    <w:rsid w:val="00B9099C"/>
    <w:rsid w:val="00B90C04"/>
    <w:rsid w:val="00B913B9"/>
    <w:rsid w:val="00B9147E"/>
    <w:rsid w:val="00B9210F"/>
    <w:rsid w:val="00B921FA"/>
    <w:rsid w:val="00B924B4"/>
    <w:rsid w:val="00B93303"/>
    <w:rsid w:val="00B93BA4"/>
    <w:rsid w:val="00B93BC5"/>
    <w:rsid w:val="00B95EB9"/>
    <w:rsid w:val="00B96759"/>
    <w:rsid w:val="00B96ECD"/>
    <w:rsid w:val="00B96FE9"/>
    <w:rsid w:val="00B97306"/>
    <w:rsid w:val="00B975C3"/>
    <w:rsid w:val="00B97B33"/>
    <w:rsid w:val="00B97BFA"/>
    <w:rsid w:val="00B97FCB"/>
    <w:rsid w:val="00BA0C84"/>
    <w:rsid w:val="00BA1611"/>
    <w:rsid w:val="00BA1BE4"/>
    <w:rsid w:val="00BA1C5E"/>
    <w:rsid w:val="00BA2007"/>
    <w:rsid w:val="00BA2089"/>
    <w:rsid w:val="00BA2402"/>
    <w:rsid w:val="00BA2451"/>
    <w:rsid w:val="00BA32FA"/>
    <w:rsid w:val="00BA3FF4"/>
    <w:rsid w:val="00BA4224"/>
    <w:rsid w:val="00BA4625"/>
    <w:rsid w:val="00BA4AFD"/>
    <w:rsid w:val="00BA4E92"/>
    <w:rsid w:val="00BA663F"/>
    <w:rsid w:val="00BA68D3"/>
    <w:rsid w:val="00BA6BAA"/>
    <w:rsid w:val="00BA7155"/>
    <w:rsid w:val="00BA7674"/>
    <w:rsid w:val="00BA76D4"/>
    <w:rsid w:val="00BA7C18"/>
    <w:rsid w:val="00BB0987"/>
    <w:rsid w:val="00BB0B5B"/>
    <w:rsid w:val="00BB1956"/>
    <w:rsid w:val="00BB1E7D"/>
    <w:rsid w:val="00BB2F99"/>
    <w:rsid w:val="00BB3085"/>
    <w:rsid w:val="00BB33BE"/>
    <w:rsid w:val="00BB40DC"/>
    <w:rsid w:val="00BB41C7"/>
    <w:rsid w:val="00BB46C7"/>
    <w:rsid w:val="00BB4FF6"/>
    <w:rsid w:val="00BB531D"/>
    <w:rsid w:val="00BB55FF"/>
    <w:rsid w:val="00BB57A1"/>
    <w:rsid w:val="00BB5984"/>
    <w:rsid w:val="00BB689C"/>
    <w:rsid w:val="00BB6D8A"/>
    <w:rsid w:val="00BB6F13"/>
    <w:rsid w:val="00BB7A4B"/>
    <w:rsid w:val="00BC16CF"/>
    <w:rsid w:val="00BC1FD8"/>
    <w:rsid w:val="00BC262F"/>
    <w:rsid w:val="00BC3632"/>
    <w:rsid w:val="00BC377B"/>
    <w:rsid w:val="00BC3CEE"/>
    <w:rsid w:val="00BC4045"/>
    <w:rsid w:val="00BC4196"/>
    <w:rsid w:val="00BC5358"/>
    <w:rsid w:val="00BC5EB9"/>
    <w:rsid w:val="00BC64AD"/>
    <w:rsid w:val="00BC6536"/>
    <w:rsid w:val="00BC657D"/>
    <w:rsid w:val="00BC6E76"/>
    <w:rsid w:val="00BC7CCB"/>
    <w:rsid w:val="00BC7D8D"/>
    <w:rsid w:val="00BC7EB5"/>
    <w:rsid w:val="00BC7EEA"/>
    <w:rsid w:val="00BD0054"/>
    <w:rsid w:val="00BD0C24"/>
    <w:rsid w:val="00BD0E8E"/>
    <w:rsid w:val="00BD1439"/>
    <w:rsid w:val="00BD2702"/>
    <w:rsid w:val="00BD2850"/>
    <w:rsid w:val="00BD2D9C"/>
    <w:rsid w:val="00BD3AF3"/>
    <w:rsid w:val="00BD3D9D"/>
    <w:rsid w:val="00BD44BB"/>
    <w:rsid w:val="00BD46BC"/>
    <w:rsid w:val="00BD4814"/>
    <w:rsid w:val="00BD48E9"/>
    <w:rsid w:val="00BD4BCC"/>
    <w:rsid w:val="00BD4C6F"/>
    <w:rsid w:val="00BD53F4"/>
    <w:rsid w:val="00BD5857"/>
    <w:rsid w:val="00BD5F0B"/>
    <w:rsid w:val="00BD6580"/>
    <w:rsid w:val="00BD685F"/>
    <w:rsid w:val="00BD68E6"/>
    <w:rsid w:val="00BD6D42"/>
    <w:rsid w:val="00BD708B"/>
    <w:rsid w:val="00BD71F7"/>
    <w:rsid w:val="00BD7F5D"/>
    <w:rsid w:val="00BE1052"/>
    <w:rsid w:val="00BE18D6"/>
    <w:rsid w:val="00BE2385"/>
    <w:rsid w:val="00BE2909"/>
    <w:rsid w:val="00BE316E"/>
    <w:rsid w:val="00BE334B"/>
    <w:rsid w:val="00BE3935"/>
    <w:rsid w:val="00BE3A79"/>
    <w:rsid w:val="00BE406C"/>
    <w:rsid w:val="00BE5C1D"/>
    <w:rsid w:val="00BE5EB3"/>
    <w:rsid w:val="00BE66DA"/>
    <w:rsid w:val="00BE6927"/>
    <w:rsid w:val="00BE71AD"/>
    <w:rsid w:val="00BE7E8B"/>
    <w:rsid w:val="00BF05C0"/>
    <w:rsid w:val="00BF0AEF"/>
    <w:rsid w:val="00BF0F36"/>
    <w:rsid w:val="00BF1544"/>
    <w:rsid w:val="00BF20E4"/>
    <w:rsid w:val="00BF27AF"/>
    <w:rsid w:val="00BF2F4B"/>
    <w:rsid w:val="00BF36FD"/>
    <w:rsid w:val="00BF379A"/>
    <w:rsid w:val="00BF3978"/>
    <w:rsid w:val="00BF4333"/>
    <w:rsid w:val="00BF43DC"/>
    <w:rsid w:val="00BF45AB"/>
    <w:rsid w:val="00BF4C29"/>
    <w:rsid w:val="00BF535F"/>
    <w:rsid w:val="00BF6562"/>
    <w:rsid w:val="00BF7739"/>
    <w:rsid w:val="00BF7CF5"/>
    <w:rsid w:val="00C000F7"/>
    <w:rsid w:val="00C00901"/>
    <w:rsid w:val="00C00B44"/>
    <w:rsid w:val="00C00C7E"/>
    <w:rsid w:val="00C01488"/>
    <w:rsid w:val="00C0193E"/>
    <w:rsid w:val="00C01B00"/>
    <w:rsid w:val="00C01B61"/>
    <w:rsid w:val="00C01C8B"/>
    <w:rsid w:val="00C02069"/>
    <w:rsid w:val="00C0268C"/>
    <w:rsid w:val="00C027BE"/>
    <w:rsid w:val="00C02BD2"/>
    <w:rsid w:val="00C02C88"/>
    <w:rsid w:val="00C02CD8"/>
    <w:rsid w:val="00C03056"/>
    <w:rsid w:val="00C03057"/>
    <w:rsid w:val="00C03AC1"/>
    <w:rsid w:val="00C052C4"/>
    <w:rsid w:val="00C058B5"/>
    <w:rsid w:val="00C05924"/>
    <w:rsid w:val="00C05AE7"/>
    <w:rsid w:val="00C0662B"/>
    <w:rsid w:val="00C10F96"/>
    <w:rsid w:val="00C119FE"/>
    <w:rsid w:val="00C11F32"/>
    <w:rsid w:val="00C12011"/>
    <w:rsid w:val="00C125D9"/>
    <w:rsid w:val="00C12745"/>
    <w:rsid w:val="00C127FD"/>
    <w:rsid w:val="00C12CB2"/>
    <w:rsid w:val="00C14F05"/>
    <w:rsid w:val="00C1527E"/>
    <w:rsid w:val="00C16185"/>
    <w:rsid w:val="00C16856"/>
    <w:rsid w:val="00C16B29"/>
    <w:rsid w:val="00C16BD5"/>
    <w:rsid w:val="00C16E3A"/>
    <w:rsid w:val="00C16F83"/>
    <w:rsid w:val="00C16FEC"/>
    <w:rsid w:val="00C17DEA"/>
    <w:rsid w:val="00C20154"/>
    <w:rsid w:val="00C20287"/>
    <w:rsid w:val="00C203AE"/>
    <w:rsid w:val="00C206CA"/>
    <w:rsid w:val="00C21198"/>
    <w:rsid w:val="00C21754"/>
    <w:rsid w:val="00C2187D"/>
    <w:rsid w:val="00C21D7E"/>
    <w:rsid w:val="00C22FA0"/>
    <w:rsid w:val="00C23579"/>
    <w:rsid w:val="00C239AE"/>
    <w:rsid w:val="00C239D7"/>
    <w:rsid w:val="00C2416C"/>
    <w:rsid w:val="00C243C0"/>
    <w:rsid w:val="00C26675"/>
    <w:rsid w:val="00C2694F"/>
    <w:rsid w:val="00C2711E"/>
    <w:rsid w:val="00C27268"/>
    <w:rsid w:val="00C27EEA"/>
    <w:rsid w:val="00C302E2"/>
    <w:rsid w:val="00C3126D"/>
    <w:rsid w:val="00C3156D"/>
    <w:rsid w:val="00C315F6"/>
    <w:rsid w:val="00C32204"/>
    <w:rsid w:val="00C323DE"/>
    <w:rsid w:val="00C32E25"/>
    <w:rsid w:val="00C3319D"/>
    <w:rsid w:val="00C335AC"/>
    <w:rsid w:val="00C3471A"/>
    <w:rsid w:val="00C34936"/>
    <w:rsid w:val="00C35519"/>
    <w:rsid w:val="00C357B1"/>
    <w:rsid w:val="00C35C7F"/>
    <w:rsid w:val="00C3667D"/>
    <w:rsid w:val="00C369C0"/>
    <w:rsid w:val="00C36B41"/>
    <w:rsid w:val="00C36E3A"/>
    <w:rsid w:val="00C37795"/>
    <w:rsid w:val="00C37A2D"/>
    <w:rsid w:val="00C37A76"/>
    <w:rsid w:val="00C37ECC"/>
    <w:rsid w:val="00C40256"/>
    <w:rsid w:val="00C404F2"/>
    <w:rsid w:val="00C4068B"/>
    <w:rsid w:val="00C41CA2"/>
    <w:rsid w:val="00C42CD1"/>
    <w:rsid w:val="00C4376C"/>
    <w:rsid w:val="00C43784"/>
    <w:rsid w:val="00C43897"/>
    <w:rsid w:val="00C4397B"/>
    <w:rsid w:val="00C4415E"/>
    <w:rsid w:val="00C4427B"/>
    <w:rsid w:val="00C44461"/>
    <w:rsid w:val="00C44B2F"/>
    <w:rsid w:val="00C45C9B"/>
    <w:rsid w:val="00C476C0"/>
    <w:rsid w:val="00C512F9"/>
    <w:rsid w:val="00C5285F"/>
    <w:rsid w:val="00C54233"/>
    <w:rsid w:val="00C5482C"/>
    <w:rsid w:val="00C54F57"/>
    <w:rsid w:val="00C56286"/>
    <w:rsid w:val="00C565E7"/>
    <w:rsid w:val="00C566BC"/>
    <w:rsid w:val="00C579D3"/>
    <w:rsid w:val="00C6038F"/>
    <w:rsid w:val="00C604E7"/>
    <w:rsid w:val="00C60BF4"/>
    <w:rsid w:val="00C60D20"/>
    <w:rsid w:val="00C61B85"/>
    <w:rsid w:val="00C6289C"/>
    <w:rsid w:val="00C62D25"/>
    <w:rsid w:val="00C62E42"/>
    <w:rsid w:val="00C63562"/>
    <w:rsid w:val="00C63D86"/>
    <w:rsid w:val="00C63DB4"/>
    <w:rsid w:val="00C641D4"/>
    <w:rsid w:val="00C65646"/>
    <w:rsid w:val="00C668FC"/>
    <w:rsid w:val="00C66BFB"/>
    <w:rsid w:val="00C67248"/>
    <w:rsid w:val="00C67FEB"/>
    <w:rsid w:val="00C701EA"/>
    <w:rsid w:val="00C7084A"/>
    <w:rsid w:val="00C70E11"/>
    <w:rsid w:val="00C70FF8"/>
    <w:rsid w:val="00C719B9"/>
    <w:rsid w:val="00C71D04"/>
    <w:rsid w:val="00C71F57"/>
    <w:rsid w:val="00C75706"/>
    <w:rsid w:val="00C75860"/>
    <w:rsid w:val="00C758B9"/>
    <w:rsid w:val="00C75C1A"/>
    <w:rsid w:val="00C760F6"/>
    <w:rsid w:val="00C7620C"/>
    <w:rsid w:val="00C7699B"/>
    <w:rsid w:val="00C76F8C"/>
    <w:rsid w:val="00C77690"/>
    <w:rsid w:val="00C77B43"/>
    <w:rsid w:val="00C77CA5"/>
    <w:rsid w:val="00C8029B"/>
    <w:rsid w:val="00C805FA"/>
    <w:rsid w:val="00C80E6C"/>
    <w:rsid w:val="00C81328"/>
    <w:rsid w:val="00C820CB"/>
    <w:rsid w:val="00C8218A"/>
    <w:rsid w:val="00C82F27"/>
    <w:rsid w:val="00C83AB4"/>
    <w:rsid w:val="00C84183"/>
    <w:rsid w:val="00C84325"/>
    <w:rsid w:val="00C84BD7"/>
    <w:rsid w:val="00C8520C"/>
    <w:rsid w:val="00C85401"/>
    <w:rsid w:val="00C85480"/>
    <w:rsid w:val="00C86CC9"/>
    <w:rsid w:val="00C86F9B"/>
    <w:rsid w:val="00C9064D"/>
    <w:rsid w:val="00C91B98"/>
    <w:rsid w:val="00C92032"/>
    <w:rsid w:val="00C92237"/>
    <w:rsid w:val="00C924A5"/>
    <w:rsid w:val="00C92968"/>
    <w:rsid w:val="00C9415E"/>
    <w:rsid w:val="00C943DC"/>
    <w:rsid w:val="00C9466E"/>
    <w:rsid w:val="00C94694"/>
    <w:rsid w:val="00C949CB"/>
    <w:rsid w:val="00C952D6"/>
    <w:rsid w:val="00C9531E"/>
    <w:rsid w:val="00C9582B"/>
    <w:rsid w:val="00C969E3"/>
    <w:rsid w:val="00C96EDD"/>
    <w:rsid w:val="00C96F86"/>
    <w:rsid w:val="00C97204"/>
    <w:rsid w:val="00C97475"/>
    <w:rsid w:val="00C977D7"/>
    <w:rsid w:val="00C97AF8"/>
    <w:rsid w:val="00CA0606"/>
    <w:rsid w:val="00CA17E4"/>
    <w:rsid w:val="00CA1D55"/>
    <w:rsid w:val="00CA25C9"/>
    <w:rsid w:val="00CA273B"/>
    <w:rsid w:val="00CA2C07"/>
    <w:rsid w:val="00CA33C0"/>
    <w:rsid w:val="00CA36A4"/>
    <w:rsid w:val="00CA47E7"/>
    <w:rsid w:val="00CA4AAA"/>
    <w:rsid w:val="00CA61B8"/>
    <w:rsid w:val="00CA7368"/>
    <w:rsid w:val="00CA7401"/>
    <w:rsid w:val="00CA7DE0"/>
    <w:rsid w:val="00CB0742"/>
    <w:rsid w:val="00CB0878"/>
    <w:rsid w:val="00CB17C9"/>
    <w:rsid w:val="00CB196C"/>
    <w:rsid w:val="00CB2229"/>
    <w:rsid w:val="00CB24C1"/>
    <w:rsid w:val="00CB2665"/>
    <w:rsid w:val="00CB2715"/>
    <w:rsid w:val="00CB39FD"/>
    <w:rsid w:val="00CB409C"/>
    <w:rsid w:val="00CB5B28"/>
    <w:rsid w:val="00CB64F5"/>
    <w:rsid w:val="00CB735E"/>
    <w:rsid w:val="00CB7B93"/>
    <w:rsid w:val="00CC0325"/>
    <w:rsid w:val="00CC039C"/>
    <w:rsid w:val="00CC08EC"/>
    <w:rsid w:val="00CC0ECD"/>
    <w:rsid w:val="00CC18D6"/>
    <w:rsid w:val="00CC1C65"/>
    <w:rsid w:val="00CC2022"/>
    <w:rsid w:val="00CC238E"/>
    <w:rsid w:val="00CC25D7"/>
    <w:rsid w:val="00CC2A5F"/>
    <w:rsid w:val="00CC2CC9"/>
    <w:rsid w:val="00CC2DE2"/>
    <w:rsid w:val="00CC365B"/>
    <w:rsid w:val="00CC36BB"/>
    <w:rsid w:val="00CC37AD"/>
    <w:rsid w:val="00CC37FA"/>
    <w:rsid w:val="00CC3CC9"/>
    <w:rsid w:val="00CC4836"/>
    <w:rsid w:val="00CC4B12"/>
    <w:rsid w:val="00CC52A1"/>
    <w:rsid w:val="00CC53C3"/>
    <w:rsid w:val="00CC5782"/>
    <w:rsid w:val="00CC67EA"/>
    <w:rsid w:val="00CC695D"/>
    <w:rsid w:val="00CC7AB9"/>
    <w:rsid w:val="00CD0168"/>
    <w:rsid w:val="00CD0E6D"/>
    <w:rsid w:val="00CD152D"/>
    <w:rsid w:val="00CD15CE"/>
    <w:rsid w:val="00CD167A"/>
    <w:rsid w:val="00CD18AD"/>
    <w:rsid w:val="00CD1A6A"/>
    <w:rsid w:val="00CD25F5"/>
    <w:rsid w:val="00CD30EB"/>
    <w:rsid w:val="00CD3E27"/>
    <w:rsid w:val="00CD4E55"/>
    <w:rsid w:val="00CD58DA"/>
    <w:rsid w:val="00CD5B9D"/>
    <w:rsid w:val="00CD61D1"/>
    <w:rsid w:val="00CD62BF"/>
    <w:rsid w:val="00CD6445"/>
    <w:rsid w:val="00CD73B0"/>
    <w:rsid w:val="00CE08B6"/>
    <w:rsid w:val="00CE0A9D"/>
    <w:rsid w:val="00CE1254"/>
    <w:rsid w:val="00CE153E"/>
    <w:rsid w:val="00CE19F7"/>
    <w:rsid w:val="00CE23ED"/>
    <w:rsid w:val="00CE2644"/>
    <w:rsid w:val="00CE3293"/>
    <w:rsid w:val="00CE3446"/>
    <w:rsid w:val="00CE3848"/>
    <w:rsid w:val="00CE3D90"/>
    <w:rsid w:val="00CE3F19"/>
    <w:rsid w:val="00CE43AB"/>
    <w:rsid w:val="00CE47E4"/>
    <w:rsid w:val="00CE489A"/>
    <w:rsid w:val="00CE50CB"/>
    <w:rsid w:val="00CE54F1"/>
    <w:rsid w:val="00CE58E3"/>
    <w:rsid w:val="00CE6084"/>
    <w:rsid w:val="00CE6565"/>
    <w:rsid w:val="00CE72AB"/>
    <w:rsid w:val="00CE755F"/>
    <w:rsid w:val="00CE7E78"/>
    <w:rsid w:val="00CF000D"/>
    <w:rsid w:val="00CF03AB"/>
    <w:rsid w:val="00CF0773"/>
    <w:rsid w:val="00CF17CF"/>
    <w:rsid w:val="00CF1ACD"/>
    <w:rsid w:val="00CF1B31"/>
    <w:rsid w:val="00CF28B7"/>
    <w:rsid w:val="00CF3198"/>
    <w:rsid w:val="00CF35E4"/>
    <w:rsid w:val="00CF3B7E"/>
    <w:rsid w:val="00CF4140"/>
    <w:rsid w:val="00CF4D06"/>
    <w:rsid w:val="00CF5334"/>
    <w:rsid w:val="00CF5362"/>
    <w:rsid w:val="00CF57A9"/>
    <w:rsid w:val="00CF6568"/>
    <w:rsid w:val="00CF70A7"/>
    <w:rsid w:val="00CF7492"/>
    <w:rsid w:val="00CF77B0"/>
    <w:rsid w:val="00D00066"/>
    <w:rsid w:val="00D00A13"/>
    <w:rsid w:val="00D01476"/>
    <w:rsid w:val="00D01AA4"/>
    <w:rsid w:val="00D01D6A"/>
    <w:rsid w:val="00D02098"/>
    <w:rsid w:val="00D0217B"/>
    <w:rsid w:val="00D02879"/>
    <w:rsid w:val="00D03447"/>
    <w:rsid w:val="00D037A4"/>
    <w:rsid w:val="00D03B41"/>
    <w:rsid w:val="00D04B25"/>
    <w:rsid w:val="00D04EFE"/>
    <w:rsid w:val="00D04F3D"/>
    <w:rsid w:val="00D06749"/>
    <w:rsid w:val="00D07068"/>
    <w:rsid w:val="00D10231"/>
    <w:rsid w:val="00D126C9"/>
    <w:rsid w:val="00D12E3F"/>
    <w:rsid w:val="00D13858"/>
    <w:rsid w:val="00D13A9F"/>
    <w:rsid w:val="00D13FE4"/>
    <w:rsid w:val="00D140D2"/>
    <w:rsid w:val="00D14A04"/>
    <w:rsid w:val="00D14E67"/>
    <w:rsid w:val="00D15E7B"/>
    <w:rsid w:val="00D16085"/>
    <w:rsid w:val="00D161AA"/>
    <w:rsid w:val="00D16582"/>
    <w:rsid w:val="00D174AB"/>
    <w:rsid w:val="00D1761D"/>
    <w:rsid w:val="00D178A7"/>
    <w:rsid w:val="00D17D38"/>
    <w:rsid w:val="00D20771"/>
    <w:rsid w:val="00D21590"/>
    <w:rsid w:val="00D21A60"/>
    <w:rsid w:val="00D23410"/>
    <w:rsid w:val="00D23473"/>
    <w:rsid w:val="00D234BD"/>
    <w:rsid w:val="00D238B4"/>
    <w:rsid w:val="00D23E07"/>
    <w:rsid w:val="00D23E11"/>
    <w:rsid w:val="00D245CE"/>
    <w:rsid w:val="00D25FAD"/>
    <w:rsid w:val="00D26409"/>
    <w:rsid w:val="00D3205C"/>
    <w:rsid w:val="00D321F0"/>
    <w:rsid w:val="00D32545"/>
    <w:rsid w:val="00D32643"/>
    <w:rsid w:val="00D33A13"/>
    <w:rsid w:val="00D33CD0"/>
    <w:rsid w:val="00D358B8"/>
    <w:rsid w:val="00D359F3"/>
    <w:rsid w:val="00D35A3B"/>
    <w:rsid w:val="00D35D14"/>
    <w:rsid w:val="00D37012"/>
    <w:rsid w:val="00D370BD"/>
    <w:rsid w:val="00D37601"/>
    <w:rsid w:val="00D37C44"/>
    <w:rsid w:val="00D40D97"/>
    <w:rsid w:val="00D40DA5"/>
    <w:rsid w:val="00D415F4"/>
    <w:rsid w:val="00D41A86"/>
    <w:rsid w:val="00D424C8"/>
    <w:rsid w:val="00D424CD"/>
    <w:rsid w:val="00D428E3"/>
    <w:rsid w:val="00D42B16"/>
    <w:rsid w:val="00D42D23"/>
    <w:rsid w:val="00D44AC6"/>
    <w:rsid w:val="00D44F0C"/>
    <w:rsid w:val="00D45071"/>
    <w:rsid w:val="00D45DCC"/>
    <w:rsid w:val="00D46826"/>
    <w:rsid w:val="00D46B31"/>
    <w:rsid w:val="00D47236"/>
    <w:rsid w:val="00D4740B"/>
    <w:rsid w:val="00D47C91"/>
    <w:rsid w:val="00D47D43"/>
    <w:rsid w:val="00D50369"/>
    <w:rsid w:val="00D505A5"/>
    <w:rsid w:val="00D50CCA"/>
    <w:rsid w:val="00D51449"/>
    <w:rsid w:val="00D51C5D"/>
    <w:rsid w:val="00D51C68"/>
    <w:rsid w:val="00D527C5"/>
    <w:rsid w:val="00D52A70"/>
    <w:rsid w:val="00D5308E"/>
    <w:rsid w:val="00D534CE"/>
    <w:rsid w:val="00D538F6"/>
    <w:rsid w:val="00D54998"/>
    <w:rsid w:val="00D54C8E"/>
    <w:rsid w:val="00D56ED6"/>
    <w:rsid w:val="00D57284"/>
    <w:rsid w:val="00D57877"/>
    <w:rsid w:val="00D60252"/>
    <w:rsid w:val="00D63087"/>
    <w:rsid w:val="00D6308A"/>
    <w:rsid w:val="00D6333B"/>
    <w:rsid w:val="00D63546"/>
    <w:rsid w:val="00D643A3"/>
    <w:rsid w:val="00D655C7"/>
    <w:rsid w:val="00D656C5"/>
    <w:rsid w:val="00D65CF6"/>
    <w:rsid w:val="00D65DB3"/>
    <w:rsid w:val="00D6603B"/>
    <w:rsid w:val="00D66267"/>
    <w:rsid w:val="00D66A10"/>
    <w:rsid w:val="00D6711A"/>
    <w:rsid w:val="00D67562"/>
    <w:rsid w:val="00D677EF"/>
    <w:rsid w:val="00D67CB2"/>
    <w:rsid w:val="00D70CBE"/>
    <w:rsid w:val="00D70F89"/>
    <w:rsid w:val="00D71155"/>
    <w:rsid w:val="00D711A9"/>
    <w:rsid w:val="00D71327"/>
    <w:rsid w:val="00D71777"/>
    <w:rsid w:val="00D72556"/>
    <w:rsid w:val="00D7355C"/>
    <w:rsid w:val="00D73AC8"/>
    <w:rsid w:val="00D73B30"/>
    <w:rsid w:val="00D744E8"/>
    <w:rsid w:val="00D754F8"/>
    <w:rsid w:val="00D7635A"/>
    <w:rsid w:val="00D765BA"/>
    <w:rsid w:val="00D76DF8"/>
    <w:rsid w:val="00D77054"/>
    <w:rsid w:val="00D77651"/>
    <w:rsid w:val="00D77B39"/>
    <w:rsid w:val="00D77B82"/>
    <w:rsid w:val="00D77C01"/>
    <w:rsid w:val="00D8200A"/>
    <w:rsid w:val="00D82A67"/>
    <w:rsid w:val="00D82EBB"/>
    <w:rsid w:val="00D843D2"/>
    <w:rsid w:val="00D8444B"/>
    <w:rsid w:val="00D859C6"/>
    <w:rsid w:val="00D85D68"/>
    <w:rsid w:val="00D86E73"/>
    <w:rsid w:val="00D8767E"/>
    <w:rsid w:val="00D90C6C"/>
    <w:rsid w:val="00D90D23"/>
    <w:rsid w:val="00D90DA3"/>
    <w:rsid w:val="00D91B1D"/>
    <w:rsid w:val="00D91CF3"/>
    <w:rsid w:val="00D92B01"/>
    <w:rsid w:val="00D941C2"/>
    <w:rsid w:val="00D94693"/>
    <w:rsid w:val="00D94B90"/>
    <w:rsid w:val="00D94BB1"/>
    <w:rsid w:val="00D94E29"/>
    <w:rsid w:val="00D9501D"/>
    <w:rsid w:val="00D95291"/>
    <w:rsid w:val="00D953C5"/>
    <w:rsid w:val="00D96314"/>
    <w:rsid w:val="00D964EE"/>
    <w:rsid w:val="00D9666D"/>
    <w:rsid w:val="00D96746"/>
    <w:rsid w:val="00D96B80"/>
    <w:rsid w:val="00D96BC3"/>
    <w:rsid w:val="00D96CEB"/>
    <w:rsid w:val="00DA0106"/>
    <w:rsid w:val="00DA0532"/>
    <w:rsid w:val="00DA0AAC"/>
    <w:rsid w:val="00DA16D0"/>
    <w:rsid w:val="00DA27DC"/>
    <w:rsid w:val="00DA2AF3"/>
    <w:rsid w:val="00DA2EDE"/>
    <w:rsid w:val="00DA3384"/>
    <w:rsid w:val="00DA367F"/>
    <w:rsid w:val="00DA36C9"/>
    <w:rsid w:val="00DA37E2"/>
    <w:rsid w:val="00DA3A19"/>
    <w:rsid w:val="00DA3B7B"/>
    <w:rsid w:val="00DA4B90"/>
    <w:rsid w:val="00DA4CC2"/>
    <w:rsid w:val="00DA508A"/>
    <w:rsid w:val="00DA517E"/>
    <w:rsid w:val="00DA5625"/>
    <w:rsid w:val="00DA616C"/>
    <w:rsid w:val="00DA6206"/>
    <w:rsid w:val="00DA6339"/>
    <w:rsid w:val="00DB129D"/>
    <w:rsid w:val="00DB1394"/>
    <w:rsid w:val="00DB199A"/>
    <w:rsid w:val="00DB1A12"/>
    <w:rsid w:val="00DB2721"/>
    <w:rsid w:val="00DB2CD9"/>
    <w:rsid w:val="00DB4761"/>
    <w:rsid w:val="00DB4A2D"/>
    <w:rsid w:val="00DB4D95"/>
    <w:rsid w:val="00DB591A"/>
    <w:rsid w:val="00DB5C3E"/>
    <w:rsid w:val="00DB5F34"/>
    <w:rsid w:val="00DB6F40"/>
    <w:rsid w:val="00DB7A0F"/>
    <w:rsid w:val="00DB7A34"/>
    <w:rsid w:val="00DB7E8F"/>
    <w:rsid w:val="00DB7F18"/>
    <w:rsid w:val="00DC07BE"/>
    <w:rsid w:val="00DC131A"/>
    <w:rsid w:val="00DC19F6"/>
    <w:rsid w:val="00DC26AF"/>
    <w:rsid w:val="00DC274F"/>
    <w:rsid w:val="00DC2F63"/>
    <w:rsid w:val="00DC3122"/>
    <w:rsid w:val="00DC4196"/>
    <w:rsid w:val="00DC481C"/>
    <w:rsid w:val="00DC653C"/>
    <w:rsid w:val="00DC6814"/>
    <w:rsid w:val="00DC6BE2"/>
    <w:rsid w:val="00DC7335"/>
    <w:rsid w:val="00DC7514"/>
    <w:rsid w:val="00DD003B"/>
    <w:rsid w:val="00DD07EB"/>
    <w:rsid w:val="00DD0BE4"/>
    <w:rsid w:val="00DD0BE8"/>
    <w:rsid w:val="00DD0C5C"/>
    <w:rsid w:val="00DD0E04"/>
    <w:rsid w:val="00DD1237"/>
    <w:rsid w:val="00DD1B37"/>
    <w:rsid w:val="00DD1FE6"/>
    <w:rsid w:val="00DD2C12"/>
    <w:rsid w:val="00DD3078"/>
    <w:rsid w:val="00DD358C"/>
    <w:rsid w:val="00DD3A83"/>
    <w:rsid w:val="00DD7917"/>
    <w:rsid w:val="00DE02AA"/>
    <w:rsid w:val="00DE03D5"/>
    <w:rsid w:val="00DE04D8"/>
    <w:rsid w:val="00DE0646"/>
    <w:rsid w:val="00DE06B9"/>
    <w:rsid w:val="00DE170A"/>
    <w:rsid w:val="00DE19F5"/>
    <w:rsid w:val="00DE2988"/>
    <w:rsid w:val="00DE3815"/>
    <w:rsid w:val="00DE3CD8"/>
    <w:rsid w:val="00DE40F4"/>
    <w:rsid w:val="00DE76AD"/>
    <w:rsid w:val="00DE774A"/>
    <w:rsid w:val="00DF065A"/>
    <w:rsid w:val="00DF103F"/>
    <w:rsid w:val="00DF1B86"/>
    <w:rsid w:val="00DF23F0"/>
    <w:rsid w:val="00DF3A50"/>
    <w:rsid w:val="00DF3D5A"/>
    <w:rsid w:val="00DF48AE"/>
    <w:rsid w:val="00DF4AF5"/>
    <w:rsid w:val="00DF543D"/>
    <w:rsid w:val="00DF563E"/>
    <w:rsid w:val="00DF684E"/>
    <w:rsid w:val="00DF72AE"/>
    <w:rsid w:val="00DF78D3"/>
    <w:rsid w:val="00E0071C"/>
    <w:rsid w:val="00E0086D"/>
    <w:rsid w:val="00E00D41"/>
    <w:rsid w:val="00E00E29"/>
    <w:rsid w:val="00E01073"/>
    <w:rsid w:val="00E01203"/>
    <w:rsid w:val="00E01540"/>
    <w:rsid w:val="00E01958"/>
    <w:rsid w:val="00E01D1F"/>
    <w:rsid w:val="00E027E6"/>
    <w:rsid w:val="00E03174"/>
    <w:rsid w:val="00E039E2"/>
    <w:rsid w:val="00E03D77"/>
    <w:rsid w:val="00E05262"/>
    <w:rsid w:val="00E054A5"/>
    <w:rsid w:val="00E05CC3"/>
    <w:rsid w:val="00E067DE"/>
    <w:rsid w:val="00E07EF6"/>
    <w:rsid w:val="00E107BB"/>
    <w:rsid w:val="00E10F4D"/>
    <w:rsid w:val="00E11B7B"/>
    <w:rsid w:val="00E11EE1"/>
    <w:rsid w:val="00E12A29"/>
    <w:rsid w:val="00E13076"/>
    <w:rsid w:val="00E131FE"/>
    <w:rsid w:val="00E1360E"/>
    <w:rsid w:val="00E13C8E"/>
    <w:rsid w:val="00E13ED7"/>
    <w:rsid w:val="00E13FA4"/>
    <w:rsid w:val="00E14364"/>
    <w:rsid w:val="00E150A3"/>
    <w:rsid w:val="00E150EE"/>
    <w:rsid w:val="00E15204"/>
    <w:rsid w:val="00E155AC"/>
    <w:rsid w:val="00E15951"/>
    <w:rsid w:val="00E16018"/>
    <w:rsid w:val="00E164B2"/>
    <w:rsid w:val="00E16882"/>
    <w:rsid w:val="00E17199"/>
    <w:rsid w:val="00E17AD2"/>
    <w:rsid w:val="00E17F10"/>
    <w:rsid w:val="00E2036D"/>
    <w:rsid w:val="00E21461"/>
    <w:rsid w:val="00E21C91"/>
    <w:rsid w:val="00E221B1"/>
    <w:rsid w:val="00E2233B"/>
    <w:rsid w:val="00E235D4"/>
    <w:rsid w:val="00E23833"/>
    <w:rsid w:val="00E24625"/>
    <w:rsid w:val="00E24AA9"/>
    <w:rsid w:val="00E2533C"/>
    <w:rsid w:val="00E25D72"/>
    <w:rsid w:val="00E25EE8"/>
    <w:rsid w:val="00E2673A"/>
    <w:rsid w:val="00E305DE"/>
    <w:rsid w:val="00E30673"/>
    <w:rsid w:val="00E30DF9"/>
    <w:rsid w:val="00E310D0"/>
    <w:rsid w:val="00E324D2"/>
    <w:rsid w:val="00E32618"/>
    <w:rsid w:val="00E326E3"/>
    <w:rsid w:val="00E33130"/>
    <w:rsid w:val="00E33E5C"/>
    <w:rsid w:val="00E357A3"/>
    <w:rsid w:val="00E36CA4"/>
    <w:rsid w:val="00E373D2"/>
    <w:rsid w:val="00E3742F"/>
    <w:rsid w:val="00E378B6"/>
    <w:rsid w:val="00E40B70"/>
    <w:rsid w:val="00E40C2E"/>
    <w:rsid w:val="00E4145A"/>
    <w:rsid w:val="00E417DF"/>
    <w:rsid w:val="00E418D0"/>
    <w:rsid w:val="00E4191B"/>
    <w:rsid w:val="00E423DC"/>
    <w:rsid w:val="00E436C8"/>
    <w:rsid w:val="00E43A4E"/>
    <w:rsid w:val="00E43E68"/>
    <w:rsid w:val="00E4475B"/>
    <w:rsid w:val="00E44CCD"/>
    <w:rsid w:val="00E4500D"/>
    <w:rsid w:val="00E451D3"/>
    <w:rsid w:val="00E45DFB"/>
    <w:rsid w:val="00E462B7"/>
    <w:rsid w:val="00E4698B"/>
    <w:rsid w:val="00E4796A"/>
    <w:rsid w:val="00E47A15"/>
    <w:rsid w:val="00E47C7B"/>
    <w:rsid w:val="00E47C8E"/>
    <w:rsid w:val="00E502DA"/>
    <w:rsid w:val="00E505CB"/>
    <w:rsid w:val="00E50B18"/>
    <w:rsid w:val="00E51272"/>
    <w:rsid w:val="00E512A9"/>
    <w:rsid w:val="00E5354F"/>
    <w:rsid w:val="00E53B0E"/>
    <w:rsid w:val="00E53E3F"/>
    <w:rsid w:val="00E554A5"/>
    <w:rsid w:val="00E563BC"/>
    <w:rsid w:val="00E5751D"/>
    <w:rsid w:val="00E57775"/>
    <w:rsid w:val="00E605E3"/>
    <w:rsid w:val="00E6133D"/>
    <w:rsid w:val="00E61550"/>
    <w:rsid w:val="00E61584"/>
    <w:rsid w:val="00E621AE"/>
    <w:rsid w:val="00E62444"/>
    <w:rsid w:val="00E62FBD"/>
    <w:rsid w:val="00E638BE"/>
    <w:rsid w:val="00E6449F"/>
    <w:rsid w:val="00E6531B"/>
    <w:rsid w:val="00E6699C"/>
    <w:rsid w:val="00E66F03"/>
    <w:rsid w:val="00E6790E"/>
    <w:rsid w:val="00E67C6E"/>
    <w:rsid w:val="00E67D7E"/>
    <w:rsid w:val="00E70F5A"/>
    <w:rsid w:val="00E710D8"/>
    <w:rsid w:val="00E72DC2"/>
    <w:rsid w:val="00E737CB"/>
    <w:rsid w:val="00E73AD9"/>
    <w:rsid w:val="00E741F3"/>
    <w:rsid w:val="00E74B2F"/>
    <w:rsid w:val="00E74EFB"/>
    <w:rsid w:val="00E75BDB"/>
    <w:rsid w:val="00E75C98"/>
    <w:rsid w:val="00E76310"/>
    <w:rsid w:val="00E763A1"/>
    <w:rsid w:val="00E764D9"/>
    <w:rsid w:val="00E771D9"/>
    <w:rsid w:val="00E77386"/>
    <w:rsid w:val="00E774AD"/>
    <w:rsid w:val="00E777D9"/>
    <w:rsid w:val="00E77A72"/>
    <w:rsid w:val="00E77BD2"/>
    <w:rsid w:val="00E77EA6"/>
    <w:rsid w:val="00E80553"/>
    <w:rsid w:val="00E806A9"/>
    <w:rsid w:val="00E80DF2"/>
    <w:rsid w:val="00E80F69"/>
    <w:rsid w:val="00E817DC"/>
    <w:rsid w:val="00E81F26"/>
    <w:rsid w:val="00E82383"/>
    <w:rsid w:val="00E83555"/>
    <w:rsid w:val="00E83B46"/>
    <w:rsid w:val="00E8451B"/>
    <w:rsid w:val="00E84773"/>
    <w:rsid w:val="00E84B40"/>
    <w:rsid w:val="00E851B7"/>
    <w:rsid w:val="00E856B4"/>
    <w:rsid w:val="00E85FE2"/>
    <w:rsid w:val="00E862C8"/>
    <w:rsid w:val="00E86B69"/>
    <w:rsid w:val="00E8781A"/>
    <w:rsid w:val="00E87DE7"/>
    <w:rsid w:val="00E900AB"/>
    <w:rsid w:val="00E902CA"/>
    <w:rsid w:val="00E90E92"/>
    <w:rsid w:val="00E91599"/>
    <w:rsid w:val="00E91629"/>
    <w:rsid w:val="00E9185A"/>
    <w:rsid w:val="00E9210B"/>
    <w:rsid w:val="00E92237"/>
    <w:rsid w:val="00E932E7"/>
    <w:rsid w:val="00E9380D"/>
    <w:rsid w:val="00E940FD"/>
    <w:rsid w:val="00E94405"/>
    <w:rsid w:val="00E946BD"/>
    <w:rsid w:val="00E94962"/>
    <w:rsid w:val="00E94B11"/>
    <w:rsid w:val="00E9528B"/>
    <w:rsid w:val="00E95B7F"/>
    <w:rsid w:val="00E96706"/>
    <w:rsid w:val="00E96904"/>
    <w:rsid w:val="00E96A30"/>
    <w:rsid w:val="00E96CFB"/>
    <w:rsid w:val="00E97108"/>
    <w:rsid w:val="00E97BBF"/>
    <w:rsid w:val="00E97C56"/>
    <w:rsid w:val="00EA0109"/>
    <w:rsid w:val="00EA0409"/>
    <w:rsid w:val="00EA09B7"/>
    <w:rsid w:val="00EA4BAE"/>
    <w:rsid w:val="00EA4D48"/>
    <w:rsid w:val="00EA5023"/>
    <w:rsid w:val="00EA60A8"/>
    <w:rsid w:val="00EA6323"/>
    <w:rsid w:val="00EA63D7"/>
    <w:rsid w:val="00EA7258"/>
    <w:rsid w:val="00EA76BF"/>
    <w:rsid w:val="00EA7E32"/>
    <w:rsid w:val="00EB020A"/>
    <w:rsid w:val="00EB0456"/>
    <w:rsid w:val="00EB0C4F"/>
    <w:rsid w:val="00EB143A"/>
    <w:rsid w:val="00EB2235"/>
    <w:rsid w:val="00EB2269"/>
    <w:rsid w:val="00EB2691"/>
    <w:rsid w:val="00EB3793"/>
    <w:rsid w:val="00EB3C3B"/>
    <w:rsid w:val="00EB43ED"/>
    <w:rsid w:val="00EB48F5"/>
    <w:rsid w:val="00EB4C0F"/>
    <w:rsid w:val="00EB4D81"/>
    <w:rsid w:val="00EB5D8A"/>
    <w:rsid w:val="00EB5F31"/>
    <w:rsid w:val="00EB6399"/>
    <w:rsid w:val="00EB663D"/>
    <w:rsid w:val="00EB6688"/>
    <w:rsid w:val="00EB704E"/>
    <w:rsid w:val="00EC034B"/>
    <w:rsid w:val="00EC040A"/>
    <w:rsid w:val="00EC1AC4"/>
    <w:rsid w:val="00EC262B"/>
    <w:rsid w:val="00EC26FA"/>
    <w:rsid w:val="00EC31C9"/>
    <w:rsid w:val="00EC3E4C"/>
    <w:rsid w:val="00EC4649"/>
    <w:rsid w:val="00EC57D8"/>
    <w:rsid w:val="00EC5E23"/>
    <w:rsid w:val="00EC5F78"/>
    <w:rsid w:val="00EC6859"/>
    <w:rsid w:val="00EC72F4"/>
    <w:rsid w:val="00ED0215"/>
    <w:rsid w:val="00ED02EA"/>
    <w:rsid w:val="00ED0D2F"/>
    <w:rsid w:val="00ED143F"/>
    <w:rsid w:val="00ED2122"/>
    <w:rsid w:val="00ED29AC"/>
    <w:rsid w:val="00ED3943"/>
    <w:rsid w:val="00ED3BF4"/>
    <w:rsid w:val="00ED3CFE"/>
    <w:rsid w:val="00ED406F"/>
    <w:rsid w:val="00ED410C"/>
    <w:rsid w:val="00ED43E7"/>
    <w:rsid w:val="00ED48AD"/>
    <w:rsid w:val="00ED4C79"/>
    <w:rsid w:val="00ED5A41"/>
    <w:rsid w:val="00ED5BDF"/>
    <w:rsid w:val="00ED6487"/>
    <w:rsid w:val="00ED6789"/>
    <w:rsid w:val="00ED6C68"/>
    <w:rsid w:val="00ED710F"/>
    <w:rsid w:val="00ED720B"/>
    <w:rsid w:val="00ED7842"/>
    <w:rsid w:val="00EE0DD2"/>
    <w:rsid w:val="00EE1368"/>
    <w:rsid w:val="00EE15DB"/>
    <w:rsid w:val="00EE1C2E"/>
    <w:rsid w:val="00EE1F7C"/>
    <w:rsid w:val="00EE220D"/>
    <w:rsid w:val="00EE2564"/>
    <w:rsid w:val="00EE25BE"/>
    <w:rsid w:val="00EE3058"/>
    <w:rsid w:val="00EE3207"/>
    <w:rsid w:val="00EE4123"/>
    <w:rsid w:val="00EE45B8"/>
    <w:rsid w:val="00EE4607"/>
    <w:rsid w:val="00EE480F"/>
    <w:rsid w:val="00EE482D"/>
    <w:rsid w:val="00EE62A5"/>
    <w:rsid w:val="00EE6493"/>
    <w:rsid w:val="00EE7455"/>
    <w:rsid w:val="00EF0CD4"/>
    <w:rsid w:val="00EF2435"/>
    <w:rsid w:val="00EF24AA"/>
    <w:rsid w:val="00EF25F6"/>
    <w:rsid w:val="00EF2C60"/>
    <w:rsid w:val="00EF3345"/>
    <w:rsid w:val="00EF353C"/>
    <w:rsid w:val="00EF35E6"/>
    <w:rsid w:val="00EF447C"/>
    <w:rsid w:val="00EF45A3"/>
    <w:rsid w:val="00EF564E"/>
    <w:rsid w:val="00EF5CB1"/>
    <w:rsid w:val="00EF5F9C"/>
    <w:rsid w:val="00EF6003"/>
    <w:rsid w:val="00EF61B8"/>
    <w:rsid w:val="00EF72F2"/>
    <w:rsid w:val="00EF7BFB"/>
    <w:rsid w:val="00EF7F36"/>
    <w:rsid w:val="00F01F89"/>
    <w:rsid w:val="00F02349"/>
    <w:rsid w:val="00F024FD"/>
    <w:rsid w:val="00F02849"/>
    <w:rsid w:val="00F02AD1"/>
    <w:rsid w:val="00F02D90"/>
    <w:rsid w:val="00F03A83"/>
    <w:rsid w:val="00F0438F"/>
    <w:rsid w:val="00F05203"/>
    <w:rsid w:val="00F0586A"/>
    <w:rsid w:val="00F05B3B"/>
    <w:rsid w:val="00F067B5"/>
    <w:rsid w:val="00F06D5A"/>
    <w:rsid w:val="00F07A7E"/>
    <w:rsid w:val="00F07C71"/>
    <w:rsid w:val="00F10236"/>
    <w:rsid w:val="00F10E16"/>
    <w:rsid w:val="00F1109A"/>
    <w:rsid w:val="00F11823"/>
    <w:rsid w:val="00F11D9C"/>
    <w:rsid w:val="00F12210"/>
    <w:rsid w:val="00F12A7E"/>
    <w:rsid w:val="00F132B6"/>
    <w:rsid w:val="00F13502"/>
    <w:rsid w:val="00F13801"/>
    <w:rsid w:val="00F1385E"/>
    <w:rsid w:val="00F14AAD"/>
    <w:rsid w:val="00F14D87"/>
    <w:rsid w:val="00F15AA7"/>
    <w:rsid w:val="00F165C4"/>
    <w:rsid w:val="00F16FCD"/>
    <w:rsid w:val="00F1705B"/>
    <w:rsid w:val="00F174E2"/>
    <w:rsid w:val="00F205D2"/>
    <w:rsid w:val="00F212DD"/>
    <w:rsid w:val="00F22241"/>
    <w:rsid w:val="00F22763"/>
    <w:rsid w:val="00F2285F"/>
    <w:rsid w:val="00F22A28"/>
    <w:rsid w:val="00F23234"/>
    <w:rsid w:val="00F2336A"/>
    <w:rsid w:val="00F23514"/>
    <w:rsid w:val="00F23C5E"/>
    <w:rsid w:val="00F25983"/>
    <w:rsid w:val="00F27076"/>
    <w:rsid w:val="00F274E2"/>
    <w:rsid w:val="00F27A8E"/>
    <w:rsid w:val="00F308E7"/>
    <w:rsid w:val="00F30E89"/>
    <w:rsid w:val="00F3156B"/>
    <w:rsid w:val="00F318B0"/>
    <w:rsid w:val="00F320A7"/>
    <w:rsid w:val="00F32560"/>
    <w:rsid w:val="00F32955"/>
    <w:rsid w:val="00F3343D"/>
    <w:rsid w:val="00F34198"/>
    <w:rsid w:val="00F34C7F"/>
    <w:rsid w:val="00F363A4"/>
    <w:rsid w:val="00F366FC"/>
    <w:rsid w:val="00F36C60"/>
    <w:rsid w:val="00F370E1"/>
    <w:rsid w:val="00F372CF"/>
    <w:rsid w:val="00F37628"/>
    <w:rsid w:val="00F40369"/>
    <w:rsid w:val="00F430BE"/>
    <w:rsid w:val="00F44857"/>
    <w:rsid w:val="00F4588B"/>
    <w:rsid w:val="00F46598"/>
    <w:rsid w:val="00F4678E"/>
    <w:rsid w:val="00F473FE"/>
    <w:rsid w:val="00F47594"/>
    <w:rsid w:val="00F476A4"/>
    <w:rsid w:val="00F479C3"/>
    <w:rsid w:val="00F502F3"/>
    <w:rsid w:val="00F50639"/>
    <w:rsid w:val="00F512AA"/>
    <w:rsid w:val="00F5176D"/>
    <w:rsid w:val="00F523A6"/>
    <w:rsid w:val="00F52C79"/>
    <w:rsid w:val="00F5410E"/>
    <w:rsid w:val="00F54206"/>
    <w:rsid w:val="00F5430B"/>
    <w:rsid w:val="00F54B75"/>
    <w:rsid w:val="00F54F96"/>
    <w:rsid w:val="00F551E5"/>
    <w:rsid w:val="00F554B3"/>
    <w:rsid w:val="00F55B6B"/>
    <w:rsid w:val="00F55CAF"/>
    <w:rsid w:val="00F56084"/>
    <w:rsid w:val="00F56265"/>
    <w:rsid w:val="00F570BD"/>
    <w:rsid w:val="00F57A67"/>
    <w:rsid w:val="00F60055"/>
    <w:rsid w:val="00F60D76"/>
    <w:rsid w:val="00F61845"/>
    <w:rsid w:val="00F6370A"/>
    <w:rsid w:val="00F63B78"/>
    <w:rsid w:val="00F63C05"/>
    <w:rsid w:val="00F64307"/>
    <w:rsid w:val="00F649EE"/>
    <w:rsid w:val="00F655A2"/>
    <w:rsid w:val="00F656C6"/>
    <w:rsid w:val="00F66744"/>
    <w:rsid w:val="00F66F5F"/>
    <w:rsid w:val="00F67124"/>
    <w:rsid w:val="00F6759D"/>
    <w:rsid w:val="00F67D33"/>
    <w:rsid w:val="00F70BCA"/>
    <w:rsid w:val="00F72015"/>
    <w:rsid w:val="00F720F9"/>
    <w:rsid w:val="00F7212D"/>
    <w:rsid w:val="00F72368"/>
    <w:rsid w:val="00F72EB5"/>
    <w:rsid w:val="00F73463"/>
    <w:rsid w:val="00F73B4E"/>
    <w:rsid w:val="00F74BDD"/>
    <w:rsid w:val="00F74BE1"/>
    <w:rsid w:val="00F75F97"/>
    <w:rsid w:val="00F760F3"/>
    <w:rsid w:val="00F763DB"/>
    <w:rsid w:val="00F7666C"/>
    <w:rsid w:val="00F76F16"/>
    <w:rsid w:val="00F77C85"/>
    <w:rsid w:val="00F809F3"/>
    <w:rsid w:val="00F81DB5"/>
    <w:rsid w:val="00F823C3"/>
    <w:rsid w:val="00F82A64"/>
    <w:rsid w:val="00F838CC"/>
    <w:rsid w:val="00F839A7"/>
    <w:rsid w:val="00F8512E"/>
    <w:rsid w:val="00F8597F"/>
    <w:rsid w:val="00F85D2D"/>
    <w:rsid w:val="00F85EF1"/>
    <w:rsid w:val="00F8765F"/>
    <w:rsid w:val="00F90D10"/>
    <w:rsid w:val="00F90F55"/>
    <w:rsid w:val="00F915B2"/>
    <w:rsid w:val="00F91AE9"/>
    <w:rsid w:val="00F92691"/>
    <w:rsid w:val="00F93053"/>
    <w:rsid w:val="00F9367A"/>
    <w:rsid w:val="00F94185"/>
    <w:rsid w:val="00F94331"/>
    <w:rsid w:val="00F94356"/>
    <w:rsid w:val="00F96BC3"/>
    <w:rsid w:val="00F96E13"/>
    <w:rsid w:val="00FA0321"/>
    <w:rsid w:val="00FA10D0"/>
    <w:rsid w:val="00FA184E"/>
    <w:rsid w:val="00FA1C0B"/>
    <w:rsid w:val="00FA1D8C"/>
    <w:rsid w:val="00FA1EC3"/>
    <w:rsid w:val="00FA22F6"/>
    <w:rsid w:val="00FA2B3F"/>
    <w:rsid w:val="00FA3A7E"/>
    <w:rsid w:val="00FA47FB"/>
    <w:rsid w:val="00FA4ACF"/>
    <w:rsid w:val="00FA4BDE"/>
    <w:rsid w:val="00FA5758"/>
    <w:rsid w:val="00FA5819"/>
    <w:rsid w:val="00FA698C"/>
    <w:rsid w:val="00FB0E40"/>
    <w:rsid w:val="00FB1479"/>
    <w:rsid w:val="00FB1970"/>
    <w:rsid w:val="00FB291A"/>
    <w:rsid w:val="00FB2A18"/>
    <w:rsid w:val="00FB2B69"/>
    <w:rsid w:val="00FB35C3"/>
    <w:rsid w:val="00FB36A6"/>
    <w:rsid w:val="00FB3EB9"/>
    <w:rsid w:val="00FB56F7"/>
    <w:rsid w:val="00FB5A95"/>
    <w:rsid w:val="00FB6782"/>
    <w:rsid w:val="00FB6A49"/>
    <w:rsid w:val="00FB775D"/>
    <w:rsid w:val="00FB78D8"/>
    <w:rsid w:val="00FC08F5"/>
    <w:rsid w:val="00FC100E"/>
    <w:rsid w:val="00FC296E"/>
    <w:rsid w:val="00FC3C1D"/>
    <w:rsid w:val="00FC3D4A"/>
    <w:rsid w:val="00FC3EC8"/>
    <w:rsid w:val="00FC3F7C"/>
    <w:rsid w:val="00FC43A8"/>
    <w:rsid w:val="00FC4687"/>
    <w:rsid w:val="00FC4C28"/>
    <w:rsid w:val="00FC5ABE"/>
    <w:rsid w:val="00FC60CB"/>
    <w:rsid w:val="00FC60F9"/>
    <w:rsid w:val="00FC655B"/>
    <w:rsid w:val="00FC6989"/>
    <w:rsid w:val="00FC72DA"/>
    <w:rsid w:val="00FD0654"/>
    <w:rsid w:val="00FD1A29"/>
    <w:rsid w:val="00FD3177"/>
    <w:rsid w:val="00FD3439"/>
    <w:rsid w:val="00FD368C"/>
    <w:rsid w:val="00FD3D72"/>
    <w:rsid w:val="00FD403B"/>
    <w:rsid w:val="00FD4093"/>
    <w:rsid w:val="00FD4E21"/>
    <w:rsid w:val="00FD5134"/>
    <w:rsid w:val="00FD5CE7"/>
    <w:rsid w:val="00FD5D76"/>
    <w:rsid w:val="00FD622E"/>
    <w:rsid w:val="00FD67EF"/>
    <w:rsid w:val="00FD67F4"/>
    <w:rsid w:val="00FD690A"/>
    <w:rsid w:val="00FD71C1"/>
    <w:rsid w:val="00FE06B1"/>
    <w:rsid w:val="00FE06F4"/>
    <w:rsid w:val="00FE0745"/>
    <w:rsid w:val="00FE0850"/>
    <w:rsid w:val="00FE1FE0"/>
    <w:rsid w:val="00FE2103"/>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2F66"/>
    <w:rsid w:val="00FF33DF"/>
    <w:rsid w:val="00FF3509"/>
    <w:rsid w:val="00FF3569"/>
    <w:rsid w:val="00FF3604"/>
    <w:rsid w:val="00FF39FA"/>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72822197">
      <w:bodyDiv w:val="1"/>
      <w:marLeft w:val="0"/>
      <w:marRight w:val="0"/>
      <w:marTop w:val="0"/>
      <w:marBottom w:val="0"/>
      <w:divBdr>
        <w:top w:val="none" w:sz="0" w:space="0" w:color="auto"/>
        <w:left w:val="none" w:sz="0" w:space="0" w:color="auto"/>
        <w:bottom w:val="none" w:sz="0" w:space="0" w:color="auto"/>
        <w:right w:val="none" w:sz="0" w:space="0" w:color="auto"/>
      </w:divBdr>
      <w:divsChild>
        <w:div w:id="1352217790">
          <w:marLeft w:val="0"/>
          <w:marRight w:val="0"/>
          <w:marTop w:val="0"/>
          <w:marBottom w:val="0"/>
          <w:divBdr>
            <w:top w:val="none" w:sz="0" w:space="0" w:color="auto"/>
            <w:left w:val="none" w:sz="0" w:space="0" w:color="auto"/>
            <w:bottom w:val="none" w:sz="0" w:space="0" w:color="auto"/>
            <w:right w:val="none" w:sz="0" w:space="0" w:color="auto"/>
          </w:divBdr>
          <w:divsChild>
            <w:div w:id="11821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63670691">
      <w:bodyDiv w:val="1"/>
      <w:marLeft w:val="0"/>
      <w:marRight w:val="0"/>
      <w:marTop w:val="0"/>
      <w:marBottom w:val="0"/>
      <w:divBdr>
        <w:top w:val="none" w:sz="0" w:space="0" w:color="auto"/>
        <w:left w:val="none" w:sz="0" w:space="0" w:color="auto"/>
        <w:bottom w:val="none" w:sz="0" w:space="0" w:color="auto"/>
        <w:right w:val="none" w:sz="0" w:space="0" w:color="auto"/>
      </w:divBdr>
      <w:divsChild>
        <w:div w:id="1169830052">
          <w:marLeft w:val="0"/>
          <w:marRight w:val="0"/>
          <w:marTop w:val="0"/>
          <w:marBottom w:val="0"/>
          <w:divBdr>
            <w:top w:val="none" w:sz="0" w:space="0" w:color="auto"/>
            <w:left w:val="none" w:sz="0" w:space="0" w:color="auto"/>
            <w:bottom w:val="none" w:sz="0" w:space="0" w:color="auto"/>
            <w:right w:val="none" w:sz="0" w:space="0" w:color="auto"/>
          </w:divBdr>
          <w:divsChild>
            <w:div w:id="1664776763">
              <w:marLeft w:val="0"/>
              <w:marRight w:val="0"/>
              <w:marTop w:val="0"/>
              <w:marBottom w:val="0"/>
              <w:divBdr>
                <w:top w:val="none" w:sz="0" w:space="0" w:color="auto"/>
                <w:left w:val="none" w:sz="0" w:space="0" w:color="auto"/>
                <w:bottom w:val="none" w:sz="0" w:space="0" w:color="auto"/>
                <w:right w:val="none" w:sz="0" w:space="0" w:color="auto"/>
              </w:divBdr>
              <w:divsChild>
                <w:div w:id="104991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2500192">
      <w:bodyDiv w:val="1"/>
      <w:marLeft w:val="0"/>
      <w:marRight w:val="0"/>
      <w:marTop w:val="0"/>
      <w:marBottom w:val="0"/>
      <w:divBdr>
        <w:top w:val="none" w:sz="0" w:space="0" w:color="auto"/>
        <w:left w:val="none" w:sz="0" w:space="0" w:color="auto"/>
        <w:bottom w:val="none" w:sz="0" w:space="0" w:color="auto"/>
        <w:right w:val="none" w:sz="0" w:space="0" w:color="auto"/>
      </w:divBdr>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488352744">
      <w:bodyDiv w:val="1"/>
      <w:marLeft w:val="0"/>
      <w:marRight w:val="0"/>
      <w:marTop w:val="0"/>
      <w:marBottom w:val="0"/>
      <w:divBdr>
        <w:top w:val="none" w:sz="0" w:space="0" w:color="auto"/>
        <w:left w:val="none" w:sz="0" w:space="0" w:color="auto"/>
        <w:bottom w:val="none" w:sz="0" w:space="0" w:color="auto"/>
        <w:right w:val="none" w:sz="0" w:space="0" w:color="auto"/>
      </w:divBdr>
      <w:divsChild>
        <w:div w:id="2081631881">
          <w:marLeft w:val="0"/>
          <w:marRight w:val="0"/>
          <w:marTop w:val="0"/>
          <w:marBottom w:val="0"/>
          <w:divBdr>
            <w:top w:val="none" w:sz="0" w:space="0" w:color="auto"/>
            <w:left w:val="none" w:sz="0" w:space="0" w:color="auto"/>
            <w:bottom w:val="none" w:sz="0" w:space="0" w:color="auto"/>
            <w:right w:val="none" w:sz="0" w:space="0" w:color="auto"/>
          </w:divBdr>
          <w:divsChild>
            <w:div w:id="82138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31</Pages>
  <Words>51752</Words>
  <Characters>294988</Characters>
  <Application>Microsoft Office Word</Application>
  <DocSecurity>0</DocSecurity>
  <Lines>2458</Lines>
  <Paragraphs>692</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46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269</cp:revision>
  <cp:lastPrinted>2022-12-19T18:09:00Z</cp:lastPrinted>
  <dcterms:created xsi:type="dcterms:W3CDTF">2023-06-03T01:49:00Z</dcterms:created>
  <dcterms:modified xsi:type="dcterms:W3CDTF">2023-06-07T0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Y0l0i76"/&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